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427F15" w14:textId="4A250A27" w:rsidR="00E511CB" w:rsidRDefault="00E511CB" w:rsidP="00223FB0">
      <w:pPr>
        <w:rPr>
          <w:rFonts w:cs="Times New Roman"/>
          <w:szCs w:val="24"/>
        </w:rPr>
      </w:pPr>
      <w:r>
        <w:rPr>
          <w:rFonts w:cs="Times New Roman"/>
          <w:szCs w:val="24"/>
        </w:rPr>
        <w:t>ORIGINAL RESEARCH ARTICLE</w:t>
      </w:r>
    </w:p>
    <w:p w14:paraId="633F347D" w14:textId="3C3A079A" w:rsidR="00223FB0" w:rsidRDefault="00223FB0" w:rsidP="00223FB0">
      <w:pPr>
        <w:rPr>
          <w:rFonts w:cs="Times New Roman"/>
          <w:szCs w:val="24"/>
        </w:rPr>
      </w:pPr>
      <w:r w:rsidRPr="00FC6F2A">
        <w:rPr>
          <w:rFonts w:cs="Times New Roman"/>
          <w:szCs w:val="24"/>
        </w:rPr>
        <w:t xml:space="preserve">Internet Addiction and Excessive Daytime </w:t>
      </w:r>
      <w:r w:rsidR="00A57CB7" w:rsidRPr="00FC6F2A">
        <w:rPr>
          <w:rFonts w:cs="Times New Roman"/>
          <w:szCs w:val="24"/>
        </w:rPr>
        <w:t>Sleepiness among</w:t>
      </w:r>
      <w:r w:rsidRPr="00FC6F2A">
        <w:rPr>
          <w:rFonts w:cs="Times New Roman"/>
          <w:szCs w:val="24"/>
        </w:rPr>
        <w:t xml:space="preserve"> Adolescents attending Secondary schools in Rivers State, Nigeria</w:t>
      </w:r>
    </w:p>
    <w:p w14:paraId="34759BEB" w14:textId="77777777" w:rsidR="00CE0C32" w:rsidRPr="00FC6F2A" w:rsidRDefault="00CE0C32" w:rsidP="00223FB0">
      <w:pPr>
        <w:rPr>
          <w:rFonts w:cs="Times New Roman"/>
          <w:szCs w:val="24"/>
        </w:rPr>
      </w:pPr>
    </w:p>
    <w:p w14:paraId="7DC39AE4" w14:textId="77777777" w:rsidR="00CE0C32" w:rsidRPr="00623849" w:rsidRDefault="00CE0C32" w:rsidP="00623849">
      <w:pPr>
        <w:rPr>
          <w:rFonts w:cs="Times New Roman"/>
          <w:szCs w:val="24"/>
          <w:u w:val="single"/>
        </w:rPr>
      </w:pPr>
    </w:p>
    <w:p w14:paraId="425CA642" w14:textId="36D98B9C" w:rsidR="00623849" w:rsidRPr="00FC6F2A" w:rsidRDefault="00623849" w:rsidP="00223FB0">
      <w:pPr>
        <w:rPr>
          <w:rFonts w:cs="Times New Roman"/>
          <w:i/>
          <w:iCs/>
          <w:szCs w:val="24"/>
        </w:rPr>
      </w:pPr>
    </w:p>
    <w:p w14:paraId="09770253" w14:textId="13672E0F" w:rsidR="00132C30" w:rsidRDefault="00437BF7" w:rsidP="00223FB0">
      <w:pPr>
        <w:spacing w:line="480" w:lineRule="auto"/>
        <w:rPr>
          <w:rFonts w:cs="Times New Roman"/>
          <w:b/>
          <w:bCs/>
          <w:szCs w:val="24"/>
        </w:rPr>
      </w:pPr>
      <w:r>
        <w:rPr>
          <w:rFonts w:cs="Times New Roman"/>
          <w:b/>
          <w:bCs/>
          <w:szCs w:val="24"/>
        </w:rPr>
        <w:t>Abstract</w:t>
      </w:r>
    </w:p>
    <w:p w14:paraId="642C053C" w14:textId="4E173D47" w:rsidR="00437BF7" w:rsidRDefault="00437BF7" w:rsidP="00223FB0">
      <w:pPr>
        <w:spacing w:line="480" w:lineRule="auto"/>
        <w:rPr>
          <w:rFonts w:cs="Times New Roman"/>
          <w:szCs w:val="24"/>
        </w:rPr>
      </w:pPr>
      <w:r w:rsidRPr="00437BF7">
        <w:rPr>
          <w:rFonts w:cs="Times New Roman"/>
          <w:b/>
          <w:bCs/>
          <w:szCs w:val="24"/>
        </w:rPr>
        <w:t>Background/Aim</w:t>
      </w:r>
      <w:r>
        <w:rPr>
          <w:rFonts w:cs="Times New Roman"/>
          <w:b/>
          <w:bCs/>
          <w:szCs w:val="24"/>
        </w:rPr>
        <w:t>:</w:t>
      </w:r>
      <w:r>
        <w:rPr>
          <w:rFonts w:cs="Times New Roman"/>
          <w:szCs w:val="24"/>
        </w:rPr>
        <w:t xml:space="preserve"> Internet addiction is an emerging social problem which has been linked with psychosocial dysfunctions. Adolescent</w:t>
      </w:r>
      <w:r w:rsidR="00E511CB" w:rsidRPr="00E511CB">
        <w:rPr>
          <w:rFonts w:cs="Times New Roman"/>
          <w:szCs w:val="24"/>
          <w:highlight w:val="red"/>
        </w:rPr>
        <w:t>s</w:t>
      </w:r>
      <w:r>
        <w:rPr>
          <w:rFonts w:cs="Times New Roman"/>
          <w:szCs w:val="24"/>
        </w:rPr>
        <w:t xml:space="preserve"> are more vulnerable with high rise of internet use globally. Excessive daytime </w:t>
      </w:r>
      <w:r w:rsidR="00526952">
        <w:rPr>
          <w:rFonts w:cs="Times New Roman"/>
          <w:szCs w:val="24"/>
        </w:rPr>
        <w:t>sleepiness (</w:t>
      </w:r>
      <w:r>
        <w:rPr>
          <w:rFonts w:cs="Times New Roman"/>
          <w:szCs w:val="24"/>
        </w:rPr>
        <w:t xml:space="preserve">EDS) is a common </w:t>
      </w:r>
      <w:r w:rsidR="00526952">
        <w:rPr>
          <w:rFonts w:cs="Times New Roman"/>
          <w:szCs w:val="24"/>
        </w:rPr>
        <w:t xml:space="preserve">sleep disorder found in adolescents with associated social behavioural problems.  The aim of this study </w:t>
      </w:r>
      <w:r w:rsidR="00D82F1F" w:rsidRPr="00D82F1F">
        <w:rPr>
          <w:rFonts w:cs="Times New Roman"/>
          <w:szCs w:val="24"/>
          <w:highlight w:val="red"/>
        </w:rPr>
        <w:t>was</w:t>
      </w:r>
      <w:r w:rsidR="00526952">
        <w:rPr>
          <w:rFonts w:cs="Times New Roman"/>
          <w:szCs w:val="24"/>
        </w:rPr>
        <w:t xml:space="preserve"> to determine the level of internet addiction and the effect it has on adolescent daytime sleepiness in Rivers State, Nigeria. </w:t>
      </w:r>
    </w:p>
    <w:p w14:paraId="1E6B3D01" w14:textId="29A466CA" w:rsidR="00526952" w:rsidRDefault="00526952" w:rsidP="00223FB0">
      <w:pPr>
        <w:spacing w:line="480" w:lineRule="auto"/>
        <w:rPr>
          <w:rFonts w:cs="Times New Roman"/>
          <w:szCs w:val="24"/>
        </w:rPr>
      </w:pPr>
      <w:r w:rsidRPr="008047BD">
        <w:rPr>
          <w:rFonts w:cs="Times New Roman"/>
          <w:b/>
          <w:bCs/>
          <w:szCs w:val="24"/>
        </w:rPr>
        <w:t>Materials and Methods:</w:t>
      </w:r>
      <w:r>
        <w:rPr>
          <w:rFonts w:cs="Times New Roman"/>
          <w:szCs w:val="24"/>
        </w:rPr>
        <w:t xml:space="preserve"> This was a </w:t>
      </w:r>
      <w:r w:rsidR="001B20F4">
        <w:rPr>
          <w:rFonts w:cs="Times New Roman"/>
          <w:szCs w:val="24"/>
        </w:rPr>
        <w:t>cross-sectional</w:t>
      </w:r>
      <w:r>
        <w:rPr>
          <w:rFonts w:cs="Times New Roman"/>
          <w:szCs w:val="24"/>
        </w:rPr>
        <w:t xml:space="preserve"> study, conducted </w:t>
      </w:r>
      <w:r w:rsidR="00EF7490">
        <w:rPr>
          <w:rFonts w:cs="Times New Roman"/>
          <w:szCs w:val="24"/>
        </w:rPr>
        <w:t xml:space="preserve">in January 2026 </w:t>
      </w:r>
      <w:r>
        <w:rPr>
          <w:rFonts w:cs="Times New Roman"/>
          <w:szCs w:val="24"/>
        </w:rPr>
        <w:t xml:space="preserve">among adolescents. The internet addiction test, </w:t>
      </w:r>
      <w:proofErr w:type="spellStart"/>
      <w:r w:rsidR="00F748DC">
        <w:rPr>
          <w:rFonts w:cs="Times New Roman"/>
          <w:szCs w:val="24"/>
        </w:rPr>
        <w:t>P</w:t>
      </w:r>
      <w:r>
        <w:rPr>
          <w:rFonts w:cs="Times New Roman"/>
          <w:szCs w:val="24"/>
        </w:rPr>
        <w:t>ediatric</w:t>
      </w:r>
      <w:proofErr w:type="spellEnd"/>
      <w:r>
        <w:rPr>
          <w:rFonts w:cs="Times New Roman"/>
          <w:szCs w:val="24"/>
        </w:rPr>
        <w:t xml:space="preserve"> </w:t>
      </w:r>
      <w:r w:rsidR="00F748DC">
        <w:rPr>
          <w:rFonts w:cs="Times New Roman"/>
          <w:szCs w:val="24"/>
        </w:rPr>
        <w:t>D</w:t>
      </w:r>
      <w:r>
        <w:rPr>
          <w:rFonts w:cs="Times New Roman"/>
          <w:szCs w:val="24"/>
        </w:rPr>
        <w:t xml:space="preserve">aytime </w:t>
      </w:r>
      <w:r w:rsidR="00F748DC">
        <w:rPr>
          <w:rFonts w:cs="Times New Roman"/>
          <w:szCs w:val="24"/>
        </w:rPr>
        <w:t>S</w:t>
      </w:r>
      <w:r>
        <w:rPr>
          <w:rFonts w:cs="Times New Roman"/>
          <w:szCs w:val="24"/>
        </w:rPr>
        <w:t xml:space="preserve">leepiness </w:t>
      </w:r>
      <w:r w:rsidR="00F748DC">
        <w:rPr>
          <w:rFonts w:cs="Times New Roman"/>
          <w:szCs w:val="24"/>
        </w:rPr>
        <w:t>S</w:t>
      </w:r>
      <w:r>
        <w:rPr>
          <w:rFonts w:cs="Times New Roman"/>
          <w:szCs w:val="24"/>
        </w:rPr>
        <w:t>cale</w:t>
      </w:r>
      <w:r w:rsidR="00F748DC">
        <w:rPr>
          <w:rFonts w:cs="Times New Roman"/>
          <w:szCs w:val="24"/>
        </w:rPr>
        <w:t xml:space="preserve"> (PDSS)</w:t>
      </w:r>
      <w:r w:rsidR="001B20F4">
        <w:rPr>
          <w:rFonts w:cs="Times New Roman"/>
          <w:szCs w:val="24"/>
        </w:rPr>
        <w:t xml:space="preserve"> and a self-administered questionnaire were used to obtain data. The dependent variable was internet addiction rate while independent variable was </w:t>
      </w:r>
      <w:r w:rsidR="008047BD">
        <w:rPr>
          <w:rFonts w:cs="Times New Roman"/>
          <w:szCs w:val="24"/>
        </w:rPr>
        <w:t>excessive daytime sleepiness and sociodemographic and economic characteristics of participants. Inferential statistics was carried out with a p value of &lt; 0.05 considered significant.</w:t>
      </w:r>
    </w:p>
    <w:p w14:paraId="45C769D9" w14:textId="219AC309" w:rsidR="002166D3" w:rsidRDefault="008047BD" w:rsidP="00D03278">
      <w:pPr>
        <w:spacing w:line="480" w:lineRule="auto"/>
      </w:pPr>
      <w:r w:rsidRPr="002A3D7B">
        <w:rPr>
          <w:rFonts w:cs="Times New Roman"/>
          <w:b/>
          <w:bCs/>
          <w:szCs w:val="24"/>
        </w:rPr>
        <w:t>Results:</w:t>
      </w:r>
      <w:r w:rsidR="00D03278">
        <w:rPr>
          <w:rFonts w:cs="Times New Roman"/>
          <w:szCs w:val="24"/>
        </w:rPr>
        <w:t xml:space="preserve"> </w:t>
      </w:r>
      <w:r w:rsidR="002166D3" w:rsidRPr="002A3D7B">
        <w:rPr>
          <w:color w:val="000000" w:themeColor="text1"/>
        </w:rPr>
        <w:t>A total of 600 adolescents aged 10-19 years participated in the study. Females were 334 (55.7%). One hundred and sixty-seven (27.8%) students were addicted to</w:t>
      </w:r>
      <w:r w:rsidR="00E07EF9">
        <w:rPr>
          <w:color w:val="000000" w:themeColor="text1"/>
        </w:rPr>
        <w:t xml:space="preserve"> </w:t>
      </w:r>
      <w:r w:rsidR="00E07EF9" w:rsidRPr="00E07EF9">
        <w:rPr>
          <w:color w:val="000000" w:themeColor="text1"/>
          <w:highlight w:val="red"/>
        </w:rPr>
        <w:t>the</w:t>
      </w:r>
      <w:r w:rsidR="002166D3" w:rsidRPr="002A3D7B">
        <w:rPr>
          <w:color w:val="000000" w:themeColor="text1"/>
        </w:rPr>
        <w:t xml:space="preserve"> internet. </w:t>
      </w:r>
      <w:r w:rsidR="002166D3" w:rsidRPr="002A3D7B">
        <w:rPr>
          <w:color w:val="000000" w:themeColor="text1"/>
          <w:lang w:val="en-US"/>
        </w:rPr>
        <w:t>There was a</w:t>
      </w:r>
      <w:r w:rsidR="002166D3" w:rsidRPr="00433D7E">
        <w:rPr>
          <w:color w:val="000000" w:themeColor="text1"/>
          <w:lang w:val="en-US"/>
        </w:rPr>
        <w:t xml:space="preserve"> </w:t>
      </w:r>
      <w:r w:rsidR="002166D3" w:rsidRPr="002A3D7B">
        <w:rPr>
          <w:color w:val="000000" w:themeColor="text1"/>
          <w:lang w:val="en-US"/>
        </w:rPr>
        <w:t xml:space="preserve">sex difference in internet addiction </w:t>
      </w:r>
      <w:r w:rsidR="002166D3" w:rsidRPr="00433D7E">
        <w:rPr>
          <w:color w:val="000000" w:themeColor="text1"/>
          <w:lang w:val="en-US"/>
        </w:rPr>
        <w:t>(</w:t>
      </w:r>
      <w:r w:rsidR="002166D3" w:rsidRPr="002A3D7B">
        <w:rPr>
          <w:color w:val="000000" w:themeColor="text1"/>
          <w:lang w:val="en-US"/>
        </w:rPr>
        <w:t>p=</w:t>
      </w:r>
      <w:r w:rsidR="002166D3" w:rsidRPr="00433D7E">
        <w:rPr>
          <w:color w:val="000000" w:themeColor="text1"/>
          <w:lang w:val="en-US"/>
        </w:rPr>
        <w:t>0.0001)</w:t>
      </w:r>
      <w:r w:rsidR="002166D3" w:rsidRPr="002A3D7B">
        <w:rPr>
          <w:color w:val="000000" w:themeColor="text1"/>
          <w:lang w:val="en-US"/>
        </w:rPr>
        <w:t xml:space="preserve"> with more males (32.3</w:t>
      </w:r>
      <w:r w:rsidR="00993B4D" w:rsidRPr="002A3D7B">
        <w:rPr>
          <w:color w:val="000000" w:themeColor="text1"/>
          <w:lang w:val="en-US"/>
        </w:rPr>
        <w:t>%) compared</w:t>
      </w:r>
      <w:r w:rsidR="002166D3" w:rsidRPr="002A3D7B">
        <w:rPr>
          <w:color w:val="000000" w:themeColor="text1"/>
          <w:lang w:val="en-US"/>
        </w:rPr>
        <w:t xml:space="preserve"> to </w:t>
      </w:r>
      <w:r w:rsidR="00993B4D" w:rsidRPr="002A3D7B">
        <w:rPr>
          <w:color w:val="000000" w:themeColor="text1"/>
          <w:lang w:val="en-US"/>
        </w:rPr>
        <w:t>females</w:t>
      </w:r>
      <w:r w:rsidR="002166D3" w:rsidRPr="002A3D7B">
        <w:rPr>
          <w:color w:val="000000" w:themeColor="text1"/>
          <w:lang w:val="en-US"/>
        </w:rPr>
        <w:t xml:space="preserve"> (23.5%) </w:t>
      </w:r>
      <w:r w:rsidR="00993B4D" w:rsidRPr="002A3D7B">
        <w:rPr>
          <w:color w:val="000000" w:themeColor="text1"/>
          <w:lang w:val="en-US"/>
        </w:rPr>
        <w:t>reporting internet addiction.</w:t>
      </w:r>
      <w:r w:rsidR="00F00D4D">
        <w:rPr>
          <w:color w:val="000000" w:themeColor="text1"/>
          <w:lang w:val="en-US"/>
        </w:rPr>
        <w:t xml:space="preserve"> </w:t>
      </w:r>
      <w:r w:rsidR="00993B4D" w:rsidRPr="002A3D7B">
        <w:rPr>
          <w:color w:val="000000" w:themeColor="text1"/>
          <w:lang w:val="en-US"/>
        </w:rPr>
        <w:t>The prevalence of</w:t>
      </w:r>
      <w:r w:rsidR="00F00D4D">
        <w:rPr>
          <w:color w:val="000000" w:themeColor="text1"/>
          <w:lang w:val="en-US"/>
        </w:rPr>
        <w:t xml:space="preserve"> EDS was </w:t>
      </w:r>
      <w:r w:rsidR="00993B4D" w:rsidRPr="002A3D7B">
        <w:rPr>
          <w:color w:val="000000" w:themeColor="text1"/>
          <w:lang w:val="en-US"/>
        </w:rPr>
        <w:t>40.2</w:t>
      </w:r>
      <w:r w:rsidR="002166D3" w:rsidRPr="002A3D7B">
        <w:rPr>
          <w:color w:val="000000" w:themeColor="text1"/>
        </w:rPr>
        <w:t>%</w:t>
      </w:r>
      <w:r w:rsidR="00F00D4D">
        <w:rPr>
          <w:color w:val="000000" w:themeColor="text1"/>
        </w:rPr>
        <w:t xml:space="preserve"> with more females </w:t>
      </w:r>
      <w:r w:rsidR="002166D3" w:rsidRPr="002A3D7B">
        <w:rPr>
          <w:color w:val="000000" w:themeColor="text1"/>
        </w:rPr>
        <w:t>145 (43.4%)</w:t>
      </w:r>
      <w:r w:rsidR="00F00D4D">
        <w:rPr>
          <w:color w:val="000000" w:themeColor="text1"/>
        </w:rPr>
        <w:t xml:space="preserve"> than </w:t>
      </w:r>
      <w:r w:rsidR="002166D3" w:rsidRPr="002A3D7B">
        <w:rPr>
          <w:color w:val="000000" w:themeColor="text1"/>
        </w:rPr>
        <w:t xml:space="preserve">96 (36.1%) males (p=0.04).  </w:t>
      </w:r>
      <w:r w:rsidR="00D03278" w:rsidRPr="002A3D7B">
        <w:rPr>
          <w:color w:val="000000" w:themeColor="text1"/>
        </w:rPr>
        <w:t>Those with internet addiction were 8 times more likely to have EDS compared</w:t>
      </w:r>
      <w:r w:rsidR="00993B4D" w:rsidRPr="002A3D7B">
        <w:rPr>
          <w:color w:val="000000" w:themeColor="text1"/>
        </w:rPr>
        <w:t xml:space="preserve"> </w:t>
      </w:r>
      <w:r w:rsidR="00E07EF9" w:rsidRPr="00E07EF9">
        <w:rPr>
          <w:color w:val="000000" w:themeColor="text1"/>
          <w:highlight w:val="red"/>
        </w:rPr>
        <w:t>to</w:t>
      </w:r>
      <w:r w:rsidR="00993B4D" w:rsidRPr="002A3D7B">
        <w:rPr>
          <w:color w:val="000000" w:themeColor="text1"/>
        </w:rPr>
        <w:t xml:space="preserve"> </w:t>
      </w:r>
      <w:r w:rsidR="00993B4D">
        <w:t>those without internet addiction</w:t>
      </w:r>
      <w:r w:rsidR="00D03278">
        <w:t xml:space="preserve">. </w:t>
      </w:r>
      <w:r w:rsidR="002166D3" w:rsidRPr="00E71E2C">
        <w:rPr>
          <w:color w:val="FF3300"/>
        </w:rPr>
        <w:t xml:space="preserve">(p= 0.0001, </w:t>
      </w:r>
      <w:r w:rsidR="00E71E2C" w:rsidRPr="00E71E2C">
        <w:rPr>
          <w:color w:val="FF3300"/>
        </w:rPr>
        <w:t>OR; 8.50, CI; 5.62-</w:t>
      </w:r>
      <w:r w:rsidR="00E71E2C" w:rsidRPr="00E71E2C">
        <w:rPr>
          <w:color w:val="FF3300"/>
        </w:rPr>
        <w:lastRenderedPageBreak/>
        <w:t>12.83)</w:t>
      </w:r>
      <w:r w:rsidR="00D03278" w:rsidRPr="00E71E2C">
        <w:rPr>
          <w:color w:val="FF3300"/>
        </w:rPr>
        <w:t>.</w:t>
      </w:r>
      <w:r w:rsidR="00D03278">
        <w:t xml:space="preserve"> There was also </w:t>
      </w:r>
      <w:r w:rsidR="002166D3" w:rsidRPr="00FC6F2A">
        <w:t xml:space="preserve">a significant positive correlation between </w:t>
      </w:r>
      <w:r w:rsidR="00D03278">
        <w:t>internet addiction and EDS, as</w:t>
      </w:r>
      <w:r w:rsidR="002166D3" w:rsidRPr="00FC6F2A">
        <w:t xml:space="preserve"> the I</w:t>
      </w:r>
      <w:r w:rsidR="00F748DC">
        <w:t xml:space="preserve">nternet Addiction Test (IAT) </w:t>
      </w:r>
      <w:r w:rsidR="002166D3" w:rsidRPr="00FC6F2A">
        <w:t>scores increases, the PDSS scores also increases (spearman Rho=0.184; p=0.0001).</w:t>
      </w:r>
    </w:p>
    <w:p w14:paraId="4F63991B" w14:textId="496845C3" w:rsidR="00D03278" w:rsidRDefault="00D03278" w:rsidP="00D03278">
      <w:pPr>
        <w:spacing w:line="480" w:lineRule="auto"/>
      </w:pPr>
      <w:r w:rsidRPr="002A3D7B">
        <w:rPr>
          <w:b/>
          <w:bCs/>
        </w:rPr>
        <w:t>Conclusion:</w:t>
      </w:r>
      <w:r>
        <w:t xml:space="preserve"> The finding of this study </w:t>
      </w:r>
      <w:r w:rsidR="00107AFD">
        <w:t>highlights</w:t>
      </w:r>
      <w:r>
        <w:t xml:space="preserve"> the </w:t>
      </w:r>
      <w:r w:rsidR="00107AFD">
        <w:t>negative impact of Internet addiction in adolescents. To address this issue</w:t>
      </w:r>
      <w:r w:rsidR="00E07EF9" w:rsidRPr="00E07EF9">
        <w:rPr>
          <w:highlight w:val="red"/>
        </w:rPr>
        <w:t>,</w:t>
      </w:r>
      <w:r w:rsidR="00107AFD">
        <w:t xml:space="preserve"> interventions that will enhance sleep hygiene as well as a greater offline participation with their peers both at school and at home is needed.</w:t>
      </w:r>
    </w:p>
    <w:p w14:paraId="62EA0EFE" w14:textId="70A2A98F" w:rsidR="00107AFD" w:rsidRDefault="00107AFD" w:rsidP="00D03278">
      <w:pPr>
        <w:spacing w:line="480" w:lineRule="auto"/>
      </w:pPr>
      <w:r w:rsidRPr="002A3D7B">
        <w:rPr>
          <w:b/>
          <w:bCs/>
        </w:rPr>
        <w:t>Keywords:</w:t>
      </w:r>
      <w:r>
        <w:t xml:space="preserve"> Internet addiction, excessive daytime sleepiness, adolescents, Secondary Schools, Rivers State, Nigeria</w:t>
      </w:r>
    </w:p>
    <w:p w14:paraId="53E4CEDA" w14:textId="744DC28D" w:rsidR="002166D3" w:rsidRDefault="002166D3">
      <w:pPr>
        <w:rPr>
          <w:rFonts w:cs="Times New Roman"/>
          <w:szCs w:val="24"/>
        </w:rPr>
      </w:pPr>
      <w:r>
        <w:rPr>
          <w:rFonts w:cs="Times New Roman"/>
          <w:szCs w:val="24"/>
        </w:rPr>
        <w:br w:type="page"/>
      </w:r>
    </w:p>
    <w:p w14:paraId="5A202E2E" w14:textId="7EE713F5" w:rsidR="00223FB0" w:rsidRPr="00FC6F2A" w:rsidRDefault="00223FB0" w:rsidP="00223FB0">
      <w:pPr>
        <w:spacing w:line="480" w:lineRule="auto"/>
        <w:rPr>
          <w:rFonts w:cs="Times New Roman"/>
          <w:b/>
          <w:bCs/>
          <w:szCs w:val="24"/>
        </w:rPr>
      </w:pPr>
      <w:r w:rsidRPr="00FC6F2A">
        <w:rPr>
          <w:rFonts w:cs="Times New Roman"/>
          <w:b/>
          <w:bCs/>
          <w:szCs w:val="24"/>
        </w:rPr>
        <w:lastRenderedPageBreak/>
        <w:t>Introduction</w:t>
      </w:r>
    </w:p>
    <w:p w14:paraId="1F988F4D" w14:textId="77777777" w:rsidR="00223FB0" w:rsidRPr="00FC6F2A" w:rsidRDefault="00223FB0" w:rsidP="00223FB0">
      <w:pPr>
        <w:pStyle w:val="Bibliography"/>
        <w:spacing w:line="480" w:lineRule="auto"/>
        <w:rPr>
          <w:rFonts w:cs="Times New Roman"/>
          <w:szCs w:val="24"/>
          <w:vertAlign w:val="superscript"/>
        </w:rPr>
      </w:pPr>
      <w:r w:rsidRPr="00FC6F2A">
        <w:rPr>
          <w:rFonts w:cs="Times New Roman"/>
          <w:szCs w:val="24"/>
        </w:rPr>
        <w:t>The internet is a global mechanism for information dissemination, and a medium for collaboration and interaction between individuals and their computers without regard for geographic location.</w:t>
      </w:r>
      <w:r w:rsidRPr="00FC6F2A">
        <w:rPr>
          <w:rFonts w:cs="Times New Roman"/>
          <w:szCs w:val="24"/>
        </w:rPr>
        <w:fldChar w:fldCharType="begin"/>
      </w:r>
      <w:r w:rsidRPr="00FC6F2A">
        <w:rPr>
          <w:rFonts w:cs="Times New Roman"/>
          <w:szCs w:val="24"/>
        </w:rPr>
        <w:instrText xml:space="preserve"> ADDIN ZOTERO_ITEM CSL_CITATION {"citationID":"rD1xO4sJ","properties":{"formattedCitation":"\\super 1\\nosupersub{}","plainCitation":"1","noteIndex":0},"citationItems":[{"id":253,"uris":["http://zotero.org/users/7367051/items/SYFI5NYB"],"itemData":{"id":253,"type":"document","title":"A Brief History of the Internet","URL":"https://www.internetsociety.org/resources/doc/2017/brief-history-internet/","author":[{"family":"Leiner","given":"Barry M."},{"family":"Cerf","given":"G.Vinton"},{"family":"Clark","given":"D. David"},{"family":"Kahn","given":"E. Robert"},{"family":"Kleinrock","given":"Leonard"},{"family":"Lynch","given":"C. Daniel"},{"family":"Postel","given":"Jon"},{"family":"Roberts","given":"G. Larry"},{"family":"Wolf","given":"Stephen"}],"issued":{"date-parts":[["1997"]]}}}],"schema":"https://github.com/citation-style-language/schema/raw/master/csl-citation.json"} </w:instrText>
      </w:r>
      <w:r w:rsidRPr="00FC6F2A">
        <w:rPr>
          <w:rFonts w:cs="Times New Roman"/>
          <w:szCs w:val="24"/>
        </w:rPr>
        <w:fldChar w:fldCharType="separate"/>
      </w:r>
      <w:r w:rsidRPr="00FC6F2A">
        <w:rPr>
          <w:rFonts w:cs="Times New Roman"/>
          <w:szCs w:val="24"/>
          <w:vertAlign w:val="superscript"/>
        </w:rPr>
        <w:t>1</w:t>
      </w:r>
      <w:r w:rsidRPr="00FC6F2A">
        <w:rPr>
          <w:rFonts w:cs="Times New Roman"/>
          <w:szCs w:val="24"/>
        </w:rPr>
        <w:fldChar w:fldCharType="end"/>
      </w:r>
      <w:r w:rsidRPr="00FC6F2A">
        <w:rPr>
          <w:rFonts w:cs="Times New Roman"/>
          <w:szCs w:val="24"/>
        </w:rPr>
        <w:t xml:space="preserve"> Since inception, the internet has evolved in structure and usage with a global increase in availability and use of the internet. In 2024, an estimated 5.5 billion people( 67.6% of the world population) worldwide were seen to use the internet ,</w:t>
      </w:r>
      <w:r w:rsidRPr="00FC6F2A">
        <w:rPr>
          <w:rFonts w:cs="Times New Roman"/>
          <w:szCs w:val="24"/>
        </w:rPr>
        <w:fldChar w:fldCharType="begin"/>
      </w:r>
      <w:r w:rsidRPr="00FC6F2A">
        <w:rPr>
          <w:rFonts w:cs="Times New Roman"/>
          <w:szCs w:val="24"/>
        </w:rPr>
        <w:instrText xml:space="preserve"> ADDIN ZOTERO_ITEM CSL_CITATION {"citationID":"G1eqR6VW","properties":{"formattedCitation":"\\super 2\\nosupersub{}","plainCitation":"2","noteIndex":0},"citationItems":[{"id":255,"uris":["http://zotero.org/users/7367051/items/VT3IXDMF"],"itemData":{"id":255,"type":"report","title":"Global Internet use continues to rise but disparities remain"}}],"schema":"https://github.com/citation-style-language/schema/raw/master/csl-citation.json"} </w:instrText>
      </w:r>
      <w:r w:rsidRPr="00FC6F2A">
        <w:rPr>
          <w:rFonts w:cs="Times New Roman"/>
          <w:szCs w:val="24"/>
        </w:rPr>
        <w:fldChar w:fldCharType="separate"/>
      </w:r>
      <w:r w:rsidRPr="00FC6F2A">
        <w:rPr>
          <w:rFonts w:cs="Times New Roman"/>
          <w:szCs w:val="24"/>
          <w:vertAlign w:val="superscript"/>
        </w:rPr>
        <w:t>2</w:t>
      </w:r>
      <w:r w:rsidRPr="00FC6F2A">
        <w:rPr>
          <w:rFonts w:cs="Times New Roman"/>
          <w:szCs w:val="24"/>
        </w:rPr>
        <w:fldChar w:fldCharType="end"/>
      </w:r>
      <w:r w:rsidRPr="00FC6F2A">
        <w:rPr>
          <w:rFonts w:cs="Times New Roman"/>
          <w:szCs w:val="24"/>
        </w:rPr>
        <w:t xml:space="preserve"> a marked increase from 37.4% global use in 2014. In Nigeria, the use of the internet has also increased from 38.73% in 2022 to a projected 42.65% in 2024.</w:t>
      </w:r>
      <w:r w:rsidRPr="00FC6F2A">
        <w:rPr>
          <w:rFonts w:cs="Times New Roman"/>
          <w:szCs w:val="24"/>
        </w:rPr>
        <w:fldChar w:fldCharType="begin"/>
      </w:r>
      <w:r w:rsidRPr="00FC6F2A">
        <w:rPr>
          <w:rFonts w:cs="Times New Roman"/>
          <w:szCs w:val="24"/>
        </w:rPr>
        <w:instrText xml:space="preserve"> ADDIN ZOTERO_ITEM CSL_CITATION {"citationID":"OHmubbvt","properties":{"formattedCitation":"\\super 3\\nosupersub{}","plainCitation":"3","noteIndex":0},"citationItems":[{"id":258,"uris":["http://zotero.org/users/7367051/items/SI3CEX3Z"],"itemData":{"id":258,"type":"report","title":"Nigeria:online usage penetration 2018-2027","URL":"https://www.statista.com/statistics/484918/internet-user-reach-nigeria/","author":[{"family":"Tila","given":"Christy"}],"issued":{"date-parts":[["2025",11]]}}}],"schema":"https://github.com/citation-style-language/schema/raw/master/csl-citation.json"} </w:instrText>
      </w:r>
      <w:r w:rsidRPr="00FC6F2A">
        <w:rPr>
          <w:rFonts w:cs="Times New Roman"/>
          <w:szCs w:val="24"/>
        </w:rPr>
        <w:fldChar w:fldCharType="separate"/>
      </w:r>
      <w:r w:rsidRPr="00FC6F2A">
        <w:rPr>
          <w:rFonts w:cs="Times New Roman"/>
          <w:szCs w:val="24"/>
          <w:vertAlign w:val="superscript"/>
        </w:rPr>
        <w:t>3</w:t>
      </w:r>
      <w:r w:rsidRPr="00FC6F2A">
        <w:rPr>
          <w:rFonts w:cs="Times New Roman"/>
          <w:szCs w:val="24"/>
        </w:rPr>
        <w:fldChar w:fldCharType="end"/>
      </w:r>
      <w:r w:rsidRPr="00FC6F2A">
        <w:rPr>
          <w:rFonts w:cs="Times New Roman"/>
          <w:szCs w:val="24"/>
        </w:rPr>
        <w:t xml:space="preserve"> This increased use and dependability on the internet has led to increased duration of use and ultimately excessive use in some individuals. Adolescents have not been left out of this transition, with the prevalence of adolescent and young adult use of the internet ranging between 82%-96% globally.</w:t>
      </w:r>
      <w:r w:rsidRPr="00FC6F2A">
        <w:rPr>
          <w:rFonts w:cs="Times New Roman"/>
          <w:szCs w:val="24"/>
          <w:vertAlign w:val="superscript"/>
        </w:rPr>
        <w:t xml:space="preserve">4,5 </w:t>
      </w:r>
    </w:p>
    <w:p w14:paraId="3ABE48BA" w14:textId="6F5CF837" w:rsidR="00223FB0" w:rsidRDefault="00223FB0" w:rsidP="00223FB0">
      <w:pPr>
        <w:spacing w:line="480" w:lineRule="auto"/>
        <w:rPr>
          <w:rFonts w:cs="Times New Roman"/>
          <w:szCs w:val="24"/>
        </w:rPr>
      </w:pPr>
      <w:r w:rsidRPr="00FC6F2A">
        <w:rPr>
          <w:rFonts w:cs="Times New Roman"/>
          <w:szCs w:val="24"/>
        </w:rPr>
        <w:t xml:space="preserve">The term “Internet Addiction” was first conceptualised in 1995 and over the next two decades became increasingly researched on. It has been defined by the dictionary of the American Psychological Association (APA) as a behavioural pattern characterised by excessive or obsessive online and offline computer use that leads to distress and impairment. </w:t>
      </w:r>
      <w:r w:rsidRPr="00FC6F2A">
        <w:rPr>
          <w:rFonts w:cs="Times New Roman"/>
          <w:szCs w:val="24"/>
          <w:vertAlign w:val="superscript"/>
        </w:rPr>
        <w:t xml:space="preserve">6 </w:t>
      </w:r>
      <w:r w:rsidRPr="00FC6F2A">
        <w:rPr>
          <w:rFonts w:cs="Times New Roman"/>
          <w:szCs w:val="24"/>
        </w:rPr>
        <w:t>The excessive time spent online and obsessive engagement with Internet activities have been noticed to result in negative consequences and despite the occurrence of those consequences, there is usually still failed attempts to limit usage by the individual involved. Just as the internet is used for various purposes, so there are various forms of internet addiction. It includes information overload, game addiction, cyber-sexual addiction, cyber-relational addiction, and net compulsions.</w:t>
      </w:r>
      <w:r w:rsidRPr="00FC6F2A">
        <w:rPr>
          <w:rFonts w:cs="Times New Roman"/>
          <w:szCs w:val="24"/>
          <w:vertAlign w:val="superscript"/>
        </w:rPr>
        <w:t>7</w:t>
      </w:r>
      <w:r w:rsidRPr="00FC6F2A">
        <w:rPr>
          <w:rFonts w:cs="Times New Roman"/>
          <w:szCs w:val="24"/>
        </w:rPr>
        <w:t xml:space="preserve"> The increased availability of mobile smartphones has also contributed to the rise in internet use and addiction. The global prevalence of internet addiction reported in 2021 following a systematic review was 14%,</w:t>
      </w:r>
      <w:r w:rsidRPr="00FC6F2A">
        <w:rPr>
          <w:rFonts w:cs="Times New Roman"/>
          <w:szCs w:val="24"/>
          <w:vertAlign w:val="superscript"/>
        </w:rPr>
        <w:t xml:space="preserve">8 </w:t>
      </w:r>
      <w:r w:rsidRPr="00FC6F2A">
        <w:rPr>
          <w:rFonts w:cs="Times New Roman"/>
          <w:szCs w:val="24"/>
        </w:rPr>
        <w:t xml:space="preserve">with prevalence varying across countries. Asian countries have a prevalence </w:t>
      </w:r>
      <w:r w:rsidRPr="00FC6F2A">
        <w:rPr>
          <w:rFonts w:cs="Times New Roman"/>
          <w:szCs w:val="24"/>
        </w:rPr>
        <w:lastRenderedPageBreak/>
        <w:t xml:space="preserve">between 8-26%, </w:t>
      </w:r>
      <w:r w:rsidRPr="00FC6F2A">
        <w:rPr>
          <w:rFonts w:cs="Times New Roman"/>
          <w:szCs w:val="24"/>
          <w:vertAlign w:val="superscript"/>
        </w:rPr>
        <w:t>7</w:t>
      </w:r>
      <w:r w:rsidRPr="00FC6F2A">
        <w:rPr>
          <w:rFonts w:cs="Times New Roman"/>
          <w:szCs w:val="24"/>
        </w:rPr>
        <w:t xml:space="preserve"> while studies among African high school and university adolescents showed a 34.5% prevalence.</w:t>
      </w:r>
      <w:r w:rsidRPr="00FC6F2A">
        <w:rPr>
          <w:rFonts w:cs="Times New Roman"/>
          <w:szCs w:val="24"/>
          <w:vertAlign w:val="superscript"/>
        </w:rPr>
        <w:t>9</w:t>
      </w:r>
      <w:r w:rsidRPr="00FC6F2A">
        <w:rPr>
          <w:rFonts w:cs="Times New Roman"/>
          <w:szCs w:val="24"/>
        </w:rPr>
        <w:t xml:space="preserve"> </w:t>
      </w:r>
    </w:p>
    <w:p w14:paraId="4BFA65BB" w14:textId="17ACE19E" w:rsidR="00BC1B82" w:rsidRPr="00BC1B82" w:rsidRDefault="00BC1B82" w:rsidP="00223FB0">
      <w:pPr>
        <w:spacing w:line="480" w:lineRule="auto"/>
        <w:rPr>
          <w:rFonts w:cs="Times New Roman"/>
          <w:szCs w:val="24"/>
          <w:vertAlign w:val="superscript"/>
        </w:rPr>
      </w:pPr>
      <w:r>
        <w:rPr>
          <w:rFonts w:cs="Times New Roman"/>
          <w:szCs w:val="24"/>
        </w:rPr>
        <w:t>In Nigeria, studies among adolescents and young adults have reported varied prevalent rates of internet addictions. This is due to variation in methodologies and severity of internet use classified as addiction.</w:t>
      </w:r>
      <w:r w:rsidR="006A39E3">
        <w:rPr>
          <w:rFonts w:cs="Times New Roman"/>
          <w:szCs w:val="24"/>
          <w:vertAlign w:val="superscript"/>
        </w:rPr>
        <w:t>10</w:t>
      </w:r>
      <w:r w:rsidR="00A36BDA">
        <w:rPr>
          <w:rFonts w:cs="Times New Roman"/>
          <w:szCs w:val="24"/>
          <w:vertAlign w:val="superscript"/>
        </w:rPr>
        <w:t>-12</w:t>
      </w:r>
    </w:p>
    <w:p w14:paraId="30F8D38D" w14:textId="424803D1" w:rsidR="00223FB0" w:rsidRDefault="00223FB0" w:rsidP="00223FB0">
      <w:pPr>
        <w:spacing w:line="480" w:lineRule="auto"/>
        <w:rPr>
          <w:rFonts w:cs="Times New Roman"/>
          <w:szCs w:val="24"/>
        </w:rPr>
      </w:pPr>
      <w:r w:rsidRPr="00FC6F2A">
        <w:rPr>
          <w:rFonts w:cs="Times New Roman"/>
          <w:szCs w:val="24"/>
        </w:rPr>
        <w:t>Sleep plays a vital role in life, as it influences both physical and psychological development with adequate sleep needed even for hormonal secretion.</w:t>
      </w:r>
      <w:r w:rsidR="007F73CB">
        <w:rPr>
          <w:rFonts w:cs="Times New Roman"/>
          <w:szCs w:val="24"/>
        </w:rPr>
        <w:t xml:space="preserve"> </w:t>
      </w:r>
      <w:r w:rsidRPr="00FC6F2A">
        <w:rPr>
          <w:rFonts w:cs="Times New Roman"/>
          <w:szCs w:val="24"/>
        </w:rPr>
        <w:t>Sleep problems (sleep disorders) are one of the various impairments that have been linked to internet addiction. They are problems involving the quality, duration, timing, and amount of sleep, which result in daytime distress and impairment in functioning.</w:t>
      </w:r>
      <w:r w:rsidR="007F73CB">
        <w:rPr>
          <w:rFonts w:cs="Times New Roman"/>
          <w:szCs w:val="24"/>
          <w:vertAlign w:val="superscript"/>
        </w:rPr>
        <w:t>13</w:t>
      </w:r>
      <w:r w:rsidRPr="00FC6F2A">
        <w:rPr>
          <w:rFonts w:cs="Times New Roman"/>
          <w:szCs w:val="24"/>
        </w:rPr>
        <w:t xml:space="preserve"> There are various types of sleep problems which include: problems with falling asleep or staying asleep(Insomnia), problems with staying awake (hypersomnia or excessive daytime sleepiness), problems with sticking to a regular sleep schedule, or sleep disruptive behaviours.</w:t>
      </w:r>
      <w:r w:rsidR="0090597C">
        <w:rPr>
          <w:rFonts w:cs="Times New Roman"/>
          <w:szCs w:val="24"/>
          <w:vertAlign w:val="superscript"/>
        </w:rPr>
        <w:t>14</w:t>
      </w:r>
      <w:r w:rsidRPr="00FC6F2A">
        <w:rPr>
          <w:rFonts w:cs="Times New Roman"/>
          <w:szCs w:val="24"/>
          <w:vertAlign w:val="superscript"/>
        </w:rPr>
        <w:t xml:space="preserve"> </w:t>
      </w:r>
      <w:r w:rsidRPr="00FC6F2A">
        <w:rPr>
          <w:rFonts w:cs="Times New Roman"/>
          <w:szCs w:val="24"/>
        </w:rPr>
        <w:t>The Centre for Disease Control  and American Sleep association has recommended the ideal time of sleep for teenagers to be 8 to 10 hours and 9- 12 hours for a child aged 6-12 years . Adolescents have however been noted to have various forms of sleep problems arising from Internet addiction.</w:t>
      </w:r>
      <w:r w:rsidR="00311BD5">
        <w:rPr>
          <w:rFonts w:cs="Times New Roman"/>
          <w:szCs w:val="24"/>
          <w:vertAlign w:val="superscript"/>
        </w:rPr>
        <w:t>15,</w:t>
      </w:r>
      <w:r w:rsidRPr="00FC6F2A">
        <w:rPr>
          <w:rFonts w:cs="Times New Roman"/>
          <w:szCs w:val="24"/>
          <w:vertAlign w:val="superscript"/>
        </w:rPr>
        <w:t>1</w:t>
      </w:r>
      <w:r w:rsidR="006A39E3">
        <w:rPr>
          <w:rFonts w:cs="Times New Roman"/>
          <w:szCs w:val="24"/>
          <w:vertAlign w:val="superscript"/>
        </w:rPr>
        <w:t>6</w:t>
      </w:r>
      <w:r w:rsidRPr="00FC6F2A">
        <w:rPr>
          <w:rFonts w:cs="Times New Roman"/>
          <w:szCs w:val="24"/>
          <w:vertAlign w:val="superscript"/>
        </w:rPr>
        <w:t>,1</w:t>
      </w:r>
      <w:r w:rsidR="006A39E3">
        <w:rPr>
          <w:rFonts w:cs="Times New Roman"/>
          <w:szCs w:val="24"/>
          <w:vertAlign w:val="superscript"/>
        </w:rPr>
        <w:t>7</w:t>
      </w:r>
      <w:r w:rsidRPr="00FC6F2A">
        <w:rPr>
          <w:rFonts w:cs="Times New Roman"/>
          <w:szCs w:val="24"/>
          <w:vertAlign w:val="superscript"/>
        </w:rPr>
        <w:t xml:space="preserve"> </w:t>
      </w:r>
      <w:r w:rsidRPr="00FC6F2A">
        <w:rPr>
          <w:rFonts w:cs="Times New Roman"/>
          <w:szCs w:val="24"/>
        </w:rPr>
        <w:t xml:space="preserve">This is of public health concern as adolescence remains the key transition phase from childhood to adulthood and disturbances in sleep at this time may have significant effects on the development of vital psychophysiological functions, including behaviour, emotions, attention and </w:t>
      </w:r>
      <w:r w:rsidR="00467B67" w:rsidRPr="00FC6F2A">
        <w:rPr>
          <w:rFonts w:cs="Times New Roman"/>
          <w:szCs w:val="24"/>
        </w:rPr>
        <w:t>ultimately, the</w:t>
      </w:r>
      <w:r w:rsidRPr="00FC6F2A">
        <w:rPr>
          <w:rFonts w:cs="Times New Roman"/>
          <w:szCs w:val="24"/>
        </w:rPr>
        <w:t xml:space="preserve"> </w:t>
      </w:r>
      <w:r w:rsidR="00467B67">
        <w:rPr>
          <w:rFonts w:cs="Times New Roman"/>
          <w:szCs w:val="24"/>
        </w:rPr>
        <w:t xml:space="preserve">potential </w:t>
      </w:r>
      <w:r w:rsidRPr="00FC6F2A">
        <w:rPr>
          <w:rFonts w:cs="Times New Roman"/>
          <w:szCs w:val="24"/>
        </w:rPr>
        <w:t xml:space="preserve">productivity of </w:t>
      </w:r>
      <w:r w:rsidR="00467B67">
        <w:rPr>
          <w:rFonts w:cs="Times New Roman"/>
          <w:szCs w:val="24"/>
        </w:rPr>
        <w:t>the individual</w:t>
      </w:r>
      <w:r w:rsidRPr="00FC6F2A">
        <w:rPr>
          <w:rFonts w:cs="Times New Roman"/>
          <w:szCs w:val="24"/>
        </w:rPr>
        <w:t>.</w:t>
      </w:r>
      <w:r w:rsidRPr="00FC6F2A">
        <w:rPr>
          <w:rFonts w:cs="Times New Roman"/>
          <w:szCs w:val="24"/>
          <w:vertAlign w:val="superscript"/>
        </w:rPr>
        <w:t>1</w:t>
      </w:r>
      <w:r w:rsidR="006A39E3">
        <w:rPr>
          <w:rFonts w:cs="Times New Roman"/>
          <w:szCs w:val="24"/>
          <w:vertAlign w:val="superscript"/>
        </w:rPr>
        <w:t>7</w:t>
      </w:r>
      <w:r w:rsidRPr="00FC6F2A">
        <w:rPr>
          <w:rFonts w:cs="Times New Roman"/>
          <w:szCs w:val="24"/>
        </w:rPr>
        <w:t xml:space="preserve"> </w:t>
      </w:r>
    </w:p>
    <w:p w14:paraId="706376E0" w14:textId="20AC85E5" w:rsidR="00497056" w:rsidRDefault="00D71D3A" w:rsidP="00223FB0">
      <w:pPr>
        <w:spacing w:line="480" w:lineRule="auto"/>
        <w:rPr>
          <w:rFonts w:cs="Times New Roman"/>
          <w:szCs w:val="24"/>
        </w:rPr>
      </w:pPr>
      <w:r>
        <w:rPr>
          <w:rFonts w:cs="Times New Roman"/>
          <w:szCs w:val="24"/>
        </w:rPr>
        <w:t xml:space="preserve">Several studies have reported a positive correlation between internet use and excessive daytime sleepiness. For </w:t>
      </w:r>
      <w:r w:rsidR="00497056">
        <w:rPr>
          <w:rFonts w:cs="Times New Roman"/>
          <w:szCs w:val="24"/>
        </w:rPr>
        <w:t>instance, Semenova</w:t>
      </w:r>
      <w:r w:rsidR="00497056" w:rsidRPr="00497056">
        <w:rPr>
          <w:rFonts w:cs="Times New Roman"/>
          <w:szCs w:val="24"/>
        </w:rPr>
        <w:t xml:space="preserve"> </w:t>
      </w:r>
      <w:r w:rsidR="00497056">
        <w:rPr>
          <w:rFonts w:cs="Times New Roman"/>
          <w:szCs w:val="24"/>
        </w:rPr>
        <w:t>e</w:t>
      </w:r>
      <w:r>
        <w:rPr>
          <w:rFonts w:cs="Times New Roman"/>
          <w:szCs w:val="24"/>
        </w:rPr>
        <w:t>t al</w:t>
      </w:r>
      <w:r w:rsidR="006A39E3">
        <w:rPr>
          <w:rFonts w:cs="Times New Roman"/>
          <w:szCs w:val="24"/>
          <w:vertAlign w:val="superscript"/>
        </w:rPr>
        <w:t>18</w:t>
      </w:r>
      <w:r>
        <w:rPr>
          <w:rFonts w:cs="Times New Roman"/>
          <w:szCs w:val="24"/>
        </w:rPr>
        <w:t xml:space="preserve"> </w:t>
      </w:r>
      <w:r w:rsidR="00497056">
        <w:rPr>
          <w:rFonts w:cs="Times New Roman"/>
          <w:szCs w:val="24"/>
        </w:rPr>
        <w:t>reported that the prevalence of excessive daytime sleepiness increases with the severity of internet addiction. Similarly, Nowak et al</w:t>
      </w:r>
      <w:r w:rsidR="006A39E3">
        <w:rPr>
          <w:rFonts w:cs="Times New Roman"/>
          <w:szCs w:val="24"/>
          <w:vertAlign w:val="superscript"/>
        </w:rPr>
        <w:t>19</w:t>
      </w:r>
      <w:r w:rsidR="00497056">
        <w:rPr>
          <w:rFonts w:cs="Times New Roman"/>
          <w:szCs w:val="24"/>
        </w:rPr>
        <w:t xml:space="preserve"> reported that the severity of daytime sleepiness and depressive symptoms were significantly much higher </w:t>
      </w:r>
      <w:r w:rsidR="00497056">
        <w:rPr>
          <w:rFonts w:cs="Times New Roman"/>
          <w:szCs w:val="24"/>
        </w:rPr>
        <w:lastRenderedPageBreak/>
        <w:t>among young adults who had internet addictions compared with those with normal internet usage.</w:t>
      </w:r>
      <w:r w:rsidR="00E30583">
        <w:rPr>
          <w:rFonts w:cs="Times New Roman"/>
          <w:szCs w:val="24"/>
        </w:rPr>
        <w:t xml:space="preserve"> Furthermore, </w:t>
      </w:r>
      <w:r w:rsidR="00FD5CBA" w:rsidRPr="002846BF">
        <w:t>Choi</w:t>
      </w:r>
      <w:r w:rsidR="00FD5CBA">
        <w:rPr>
          <w:rFonts w:cs="Times New Roman"/>
          <w:szCs w:val="24"/>
        </w:rPr>
        <w:t xml:space="preserve"> et al</w:t>
      </w:r>
      <w:r w:rsidR="006A39E3">
        <w:rPr>
          <w:rFonts w:cs="Times New Roman"/>
          <w:szCs w:val="24"/>
          <w:vertAlign w:val="superscript"/>
        </w:rPr>
        <w:t>20</w:t>
      </w:r>
      <w:r w:rsidR="00FD5CBA">
        <w:rPr>
          <w:rFonts w:cs="Times New Roman"/>
          <w:szCs w:val="24"/>
        </w:rPr>
        <w:t xml:space="preserve"> </w:t>
      </w:r>
      <w:r w:rsidR="00E30583">
        <w:rPr>
          <w:rFonts w:cs="Times New Roman"/>
          <w:szCs w:val="24"/>
        </w:rPr>
        <w:t xml:space="preserve">reported that internet addiction </w:t>
      </w:r>
      <w:r w:rsidR="003F7CD6">
        <w:rPr>
          <w:rFonts w:cs="Times New Roman"/>
          <w:szCs w:val="24"/>
        </w:rPr>
        <w:t>was strongly linked to excessive daytime sleepiness among adolescents, they suggested that physicians should explore internet addiction for cases of adolescents with excessive daytime sleepiness.</w:t>
      </w:r>
    </w:p>
    <w:p w14:paraId="54D882BE" w14:textId="2E84A619" w:rsidR="00223FB0" w:rsidRDefault="00FD4934" w:rsidP="00FD4934">
      <w:pPr>
        <w:spacing w:line="480" w:lineRule="auto"/>
        <w:jc w:val="both"/>
        <w:rPr>
          <w:rFonts w:cs="Times New Roman"/>
          <w:szCs w:val="24"/>
        </w:rPr>
      </w:pPr>
      <w:r>
        <w:t xml:space="preserve">It has been reported that internet use in Nigeria is very high </w:t>
      </w:r>
      <w:r w:rsidRPr="00FC6F2A">
        <w:t>as Nigeria is ranked the highest user of internet in Africa.</w:t>
      </w:r>
      <w:r w:rsidRPr="00FD4934">
        <w:rPr>
          <w:vertAlign w:val="superscript"/>
        </w:rPr>
        <w:t>,</w:t>
      </w:r>
      <w:r w:rsidR="006A39E3">
        <w:rPr>
          <w:vertAlign w:val="superscript"/>
        </w:rPr>
        <w:t>11,</w:t>
      </w:r>
      <w:r w:rsidRPr="00FD4934">
        <w:rPr>
          <w:vertAlign w:val="superscript"/>
        </w:rPr>
        <w:t>2</w:t>
      </w:r>
      <w:r w:rsidR="006A39E3">
        <w:rPr>
          <w:vertAlign w:val="superscript"/>
        </w:rPr>
        <w:t>1</w:t>
      </w:r>
      <w:r w:rsidRPr="00FC6F2A">
        <w:t xml:space="preserve"> However, only few studies relating internet addiction and daytime sleepiness among adolescents have been </w:t>
      </w:r>
      <w:r w:rsidR="003B5F3A" w:rsidRPr="003B5F3A">
        <w:rPr>
          <w:highlight w:val="red"/>
        </w:rPr>
        <w:t>carried out</w:t>
      </w:r>
      <w:r>
        <w:t xml:space="preserve"> in our setting. </w:t>
      </w:r>
      <w:r w:rsidR="00223FB0" w:rsidRPr="00FC6F2A">
        <w:rPr>
          <w:rFonts w:cs="Times New Roman"/>
          <w:szCs w:val="24"/>
        </w:rPr>
        <w:t>This study thus aims to:  determine the prevalence of internet addiction among adolescents in secondary schools in Rivers State, to determine the relationship, if any, between internet addiction and daytime sleepiness in these adolescents</w:t>
      </w:r>
      <w:r>
        <w:rPr>
          <w:rFonts w:cs="Times New Roman"/>
          <w:szCs w:val="24"/>
        </w:rPr>
        <w:t xml:space="preserve"> and </w:t>
      </w:r>
      <w:r w:rsidR="00223FB0" w:rsidRPr="00FC6F2A">
        <w:rPr>
          <w:rFonts w:cs="Times New Roman"/>
          <w:szCs w:val="24"/>
        </w:rPr>
        <w:t>to determine the effect of sociodemographic parameters on internet addiction.</w:t>
      </w:r>
    </w:p>
    <w:p w14:paraId="63DD3299" w14:textId="4D647F6A" w:rsidR="00FD4934" w:rsidRPr="00FC6F2A" w:rsidRDefault="00FD4934" w:rsidP="00FD4934">
      <w:pPr>
        <w:spacing w:line="480" w:lineRule="auto"/>
        <w:jc w:val="both"/>
        <w:rPr>
          <w:rFonts w:cs="Times New Roman"/>
          <w:szCs w:val="24"/>
        </w:rPr>
      </w:pPr>
      <w:r>
        <w:t>The findings of this study will</w:t>
      </w:r>
      <w:r w:rsidR="003B5F3A">
        <w:t xml:space="preserve"> </w:t>
      </w:r>
      <w:r w:rsidR="003B5F3A" w:rsidRPr="003B5F3A">
        <w:rPr>
          <w:highlight w:val="red"/>
        </w:rPr>
        <w:t>be</w:t>
      </w:r>
      <w:r>
        <w:t xml:space="preserve"> used by policy makers and other stakeholders to initiate </w:t>
      </w:r>
      <w:r w:rsidRPr="00FC6F2A">
        <w:t>timely interventions including early screening and techniques to reduce the negative impact of internet use, while ensuring that adolescents can interact with the digital world in a much healthier way.</w:t>
      </w:r>
    </w:p>
    <w:p w14:paraId="111C878C" w14:textId="77777777" w:rsidR="00223FB0" w:rsidRPr="00FC6F2A" w:rsidRDefault="00223FB0" w:rsidP="00223FB0"/>
    <w:p w14:paraId="4B1D5019" w14:textId="77777777" w:rsidR="00656997" w:rsidRDefault="00656997">
      <w:pPr>
        <w:rPr>
          <w:b/>
          <w:bCs/>
        </w:rPr>
      </w:pPr>
      <w:r>
        <w:rPr>
          <w:b/>
          <w:bCs/>
        </w:rPr>
        <w:br w:type="page"/>
      </w:r>
    </w:p>
    <w:p w14:paraId="0E88B524" w14:textId="1881EAE7" w:rsidR="00223FB0" w:rsidRPr="00FC6F2A" w:rsidRDefault="00223FB0" w:rsidP="00223FB0">
      <w:pPr>
        <w:rPr>
          <w:b/>
          <w:bCs/>
        </w:rPr>
      </w:pPr>
      <w:r w:rsidRPr="00FC6F2A">
        <w:rPr>
          <w:b/>
          <w:bCs/>
        </w:rPr>
        <w:lastRenderedPageBreak/>
        <w:t>Methodology:</w:t>
      </w:r>
    </w:p>
    <w:p w14:paraId="2D99F128" w14:textId="333E4D6B" w:rsidR="00223FB0" w:rsidRPr="00FC6F2A" w:rsidRDefault="00223FB0" w:rsidP="00223FB0">
      <w:pPr>
        <w:spacing w:line="480" w:lineRule="auto"/>
      </w:pPr>
      <w:r w:rsidRPr="00FC6F2A">
        <w:t>Study design: This is a descriptive cross-sectional survey among adolescents from two selected schools</w:t>
      </w:r>
      <w:r w:rsidR="003B5F3A">
        <w:t>. It</w:t>
      </w:r>
      <w:r w:rsidR="00A51BDB">
        <w:t xml:space="preserve"> was conducted in January 2026.</w:t>
      </w:r>
      <w:r w:rsidRPr="00FC6F2A">
        <w:t xml:space="preserve"> </w:t>
      </w:r>
    </w:p>
    <w:p w14:paraId="05C56586" w14:textId="710B8213" w:rsidR="00223FB0" w:rsidRPr="00FC6F2A" w:rsidRDefault="00223FB0" w:rsidP="00223FB0">
      <w:pPr>
        <w:spacing w:line="480" w:lineRule="auto"/>
      </w:pPr>
      <w:r w:rsidRPr="00FC6F2A">
        <w:rPr>
          <w:b/>
          <w:bCs/>
        </w:rPr>
        <w:t>Study Area:</w:t>
      </w:r>
      <w:r w:rsidRPr="00FC6F2A">
        <w:t xml:space="preserve"> The study took place in Obio/Akpor Local Government </w:t>
      </w:r>
      <w:proofErr w:type="gramStart"/>
      <w:r w:rsidRPr="00FC6F2A">
        <w:t>Area</w:t>
      </w:r>
      <w:r w:rsidR="003B5F3A">
        <w:t>(</w:t>
      </w:r>
      <w:proofErr w:type="gramEnd"/>
      <w:r w:rsidR="003B5F3A">
        <w:t>LGA)</w:t>
      </w:r>
      <w:r w:rsidRPr="00FC6F2A">
        <w:t>. The LGA is one of the 23 LGA</w:t>
      </w:r>
      <w:r w:rsidR="003B5F3A">
        <w:t>s</w:t>
      </w:r>
      <w:r w:rsidRPr="00FC6F2A">
        <w:t xml:space="preserve"> that make up Rivers State. The LGA is cosmopolitan, with evidence of modernization and is a home to people of diverse works of life. There are several primary and secondary schools, both private and government owned. For the purpose of this study two schools; one public and one private secondary school </w:t>
      </w:r>
      <w:r w:rsidRPr="003B5F3A">
        <w:rPr>
          <w:highlight w:val="red"/>
        </w:rPr>
        <w:t>w</w:t>
      </w:r>
      <w:r w:rsidR="003B5F3A" w:rsidRPr="003B5F3A">
        <w:rPr>
          <w:highlight w:val="red"/>
        </w:rPr>
        <w:t>ere</w:t>
      </w:r>
      <w:r w:rsidRPr="00FC6F2A">
        <w:t xml:space="preserve"> selected.</w:t>
      </w:r>
    </w:p>
    <w:p w14:paraId="00D47EEE" w14:textId="48A9EE37" w:rsidR="00223FB0" w:rsidRPr="00FC6F2A" w:rsidRDefault="00223FB0" w:rsidP="00223FB0">
      <w:pPr>
        <w:spacing w:line="480" w:lineRule="auto"/>
        <w:rPr>
          <w:rFonts w:eastAsiaTheme="minorEastAsia" w:cs="Times New Roman"/>
          <w:sz w:val="44"/>
          <w:szCs w:val="44"/>
        </w:rPr>
      </w:pPr>
      <w:r w:rsidRPr="00FC6F2A">
        <w:rPr>
          <w:b/>
          <w:bCs/>
        </w:rPr>
        <w:t>Sample size calculation:</w:t>
      </w:r>
      <w:r w:rsidRPr="00FC6F2A">
        <w:t xml:space="preserve"> </w:t>
      </w:r>
      <w:r w:rsidRPr="00FC6F2A">
        <w:rPr>
          <w:rFonts w:cs="Times New Roman"/>
          <w:szCs w:val="24"/>
        </w:rPr>
        <w:t>This was achieved by using the formulae by Cochran for simple proportion.</w:t>
      </w:r>
      <w:r w:rsidR="008E063C">
        <w:rPr>
          <w:rFonts w:cs="Times New Roman"/>
          <w:szCs w:val="24"/>
          <w:vertAlign w:val="superscript"/>
        </w:rPr>
        <w:t>2</w:t>
      </w:r>
      <w:r w:rsidR="004D6CF3">
        <w:rPr>
          <w:rFonts w:cs="Times New Roman"/>
          <w:szCs w:val="24"/>
          <w:vertAlign w:val="superscript"/>
        </w:rPr>
        <w:t>2</w:t>
      </w:r>
      <w:r w:rsidRPr="00FC6F2A">
        <w:rPr>
          <w:rFonts w:cs="Times New Roman"/>
          <w:szCs w:val="24"/>
        </w:rPr>
        <w:t xml:space="preserve"> </w:t>
      </w:r>
      <m:oMath>
        <m:r>
          <w:rPr>
            <w:rFonts w:ascii="Cambria Math" w:hAnsi="Cambria Math" w:cs="Times New Roman"/>
            <w:sz w:val="28"/>
            <w:szCs w:val="28"/>
          </w:rPr>
          <m:t>N=</m:t>
        </m:r>
        <m:box>
          <m:boxPr>
            <m:ctrlPr>
              <w:rPr>
                <w:rFonts w:ascii="Cambria Math" w:hAnsi="Cambria Math" w:cs="Times New Roman"/>
                <w:i/>
                <w:sz w:val="28"/>
                <w:szCs w:val="28"/>
              </w:rPr>
            </m:ctrlPr>
          </m:boxPr>
          <m:e>
            <m:argPr>
              <m:argSz m:val="-1"/>
            </m:argP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2</m:t>
                    </m:r>
                  </m:sup>
                </m:sSup>
                <m:r>
                  <w:rPr>
                    <w:rFonts w:ascii="Cambria Math" w:hAnsi="Cambria Math" w:cs="Times New Roman"/>
                    <w:sz w:val="28"/>
                    <w:szCs w:val="28"/>
                  </w:rPr>
                  <m:t>×p×1-p</m:t>
                </m:r>
              </m:num>
              <m:den>
                <m:sSup>
                  <m:sSupPr>
                    <m:ctrlPr>
                      <w:rPr>
                        <w:rFonts w:ascii="Cambria Math" w:hAnsi="Cambria Math" w:cs="Times New Roman"/>
                        <w:i/>
                        <w:sz w:val="28"/>
                        <w:szCs w:val="28"/>
                      </w:rPr>
                    </m:ctrlPr>
                  </m:sSupPr>
                  <m:e>
                    <m:r>
                      <w:rPr>
                        <w:rFonts w:ascii="Cambria Math" w:hAnsi="Cambria Math" w:cs="Times New Roman"/>
                        <w:sz w:val="28"/>
                        <w:szCs w:val="28"/>
                      </w:rPr>
                      <m:t>d</m:t>
                    </m:r>
                  </m:e>
                  <m:sup>
                    <m:r>
                      <w:rPr>
                        <w:rFonts w:ascii="Cambria Math" w:hAnsi="Cambria Math" w:cs="Times New Roman"/>
                        <w:sz w:val="28"/>
                        <w:szCs w:val="28"/>
                      </w:rPr>
                      <m:t>2</m:t>
                    </m:r>
                  </m:sup>
                </m:sSup>
              </m:den>
            </m:f>
          </m:e>
        </m:box>
      </m:oMath>
    </w:p>
    <w:p w14:paraId="73161B3E" w14:textId="000EB226" w:rsidR="00223FB0" w:rsidRPr="00FC6F2A" w:rsidRDefault="00223FB0" w:rsidP="00223FB0">
      <w:pPr>
        <w:spacing w:line="480" w:lineRule="auto"/>
        <w:rPr>
          <w:rFonts w:eastAsiaTheme="minorEastAsia" w:cs="Times New Roman"/>
          <w:szCs w:val="24"/>
        </w:rPr>
      </w:pPr>
      <w:r w:rsidRPr="00FC6F2A">
        <w:rPr>
          <w:rFonts w:eastAsiaTheme="minorEastAsia" w:cs="Times New Roman"/>
          <w:szCs w:val="24"/>
        </w:rPr>
        <w:t>Where N is the minimum sample size, Z is Z score (1.96) corresponding to the 95% confidence level, p (56.0%)</w:t>
      </w:r>
      <w:r w:rsidR="008E063C">
        <w:rPr>
          <w:rFonts w:eastAsiaTheme="minorEastAsia" w:cs="Times New Roman"/>
          <w:szCs w:val="24"/>
          <w:vertAlign w:val="superscript"/>
        </w:rPr>
        <w:t>9</w:t>
      </w:r>
      <w:r w:rsidRPr="00FC6F2A">
        <w:rPr>
          <w:rFonts w:eastAsiaTheme="minorEastAsia" w:cs="Times New Roman"/>
          <w:szCs w:val="24"/>
        </w:rPr>
        <w:t xml:space="preserve"> is the prevalence of internet addiction from previous study, and desired level of precision which was set at 5%. The calculated sample size was 380 and 10 percent of non-response of 40, the minimum sample size was 420, however 600 adolescents participated in the study. </w:t>
      </w:r>
    </w:p>
    <w:p w14:paraId="32200EDD" w14:textId="77777777" w:rsidR="00223FB0" w:rsidRPr="00FC6F2A" w:rsidRDefault="00223FB0" w:rsidP="00223FB0">
      <w:pPr>
        <w:spacing w:line="480" w:lineRule="auto"/>
      </w:pPr>
      <w:r w:rsidRPr="00FC6F2A">
        <w:rPr>
          <w:b/>
          <w:bCs/>
        </w:rPr>
        <w:t>Study Participants:</w:t>
      </w:r>
      <w:r w:rsidRPr="00FC6F2A">
        <w:t xml:space="preserve"> These were adolescent aged 10 years -19 years from the selected schools.</w:t>
      </w:r>
    </w:p>
    <w:p w14:paraId="12E70489" w14:textId="77777777" w:rsidR="00223FB0" w:rsidRPr="00FC6F2A" w:rsidRDefault="00223FB0" w:rsidP="00223FB0">
      <w:pPr>
        <w:spacing w:line="480" w:lineRule="auto"/>
      </w:pPr>
      <w:r w:rsidRPr="00FC6F2A">
        <w:rPr>
          <w:b/>
          <w:bCs/>
        </w:rPr>
        <w:t>Sampling technique:</w:t>
      </w:r>
      <w:r w:rsidRPr="00FC6F2A">
        <w:t xml:space="preserve"> Two schools (a private and a public school) were purposively selected due to their population and location, as it was located in the urban region of the LGA. </w:t>
      </w:r>
    </w:p>
    <w:p w14:paraId="43A5C3DA" w14:textId="56F15D3E" w:rsidR="00223FB0" w:rsidRPr="00FC6F2A" w:rsidRDefault="00223FB0" w:rsidP="00223FB0">
      <w:pPr>
        <w:spacing w:line="480" w:lineRule="auto"/>
      </w:pPr>
      <w:r w:rsidRPr="00FC6F2A">
        <w:t>Convenience sampling and snowballing were combined to recruit participants. Initially students were asked if they owned or had access to mobile phones, tablets or computers. Only a few of them agreed to ow</w:t>
      </w:r>
      <w:r w:rsidR="003B5F3A" w:rsidRPr="003B5F3A">
        <w:rPr>
          <w:highlight w:val="red"/>
        </w:rPr>
        <w:t>n</w:t>
      </w:r>
      <w:r w:rsidRPr="00FC6F2A">
        <w:t xml:space="preserve">ing mobile phones at first, however, through snowballing they were able to </w:t>
      </w:r>
      <w:r w:rsidRPr="00FC6F2A">
        <w:lastRenderedPageBreak/>
        <w:t xml:space="preserve">refer their class mates that owned phone but initially declined participation due to fear of being disciplined by the school authorities.  </w:t>
      </w:r>
    </w:p>
    <w:p w14:paraId="495751FE" w14:textId="1E380931" w:rsidR="00223FB0" w:rsidRPr="00FC6F2A" w:rsidRDefault="00223FB0" w:rsidP="00223FB0">
      <w:pPr>
        <w:spacing w:line="480" w:lineRule="auto"/>
      </w:pPr>
      <w:r w:rsidRPr="00FC6F2A">
        <w:t>Study tools: The study tool</w:t>
      </w:r>
      <w:r w:rsidR="003B5F3A" w:rsidRPr="003B5F3A">
        <w:rPr>
          <w:highlight w:val="red"/>
        </w:rPr>
        <w:t>s</w:t>
      </w:r>
      <w:r w:rsidR="003B5F3A">
        <w:t xml:space="preserve"> </w:t>
      </w:r>
      <w:r w:rsidR="003B5F3A" w:rsidRPr="003B5F3A">
        <w:rPr>
          <w:highlight w:val="red"/>
        </w:rPr>
        <w:t>were</w:t>
      </w:r>
      <w:r w:rsidR="003B5F3A">
        <w:t>:</w:t>
      </w:r>
      <w:r w:rsidRPr="00FC6F2A">
        <w:t xml:space="preserve"> </w:t>
      </w:r>
    </w:p>
    <w:p w14:paraId="35F16846" w14:textId="77777777" w:rsidR="00223FB0" w:rsidRPr="00FC6F2A" w:rsidRDefault="00223FB0" w:rsidP="00223FB0">
      <w:pPr>
        <w:pStyle w:val="ListParagraph"/>
        <w:numPr>
          <w:ilvl w:val="0"/>
          <w:numId w:val="1"/>
        </w:numPr>
        <w:spacing w:line="480" w:lineRule="auto"/>
      </w:pPr>
      <w:r w:rsidRPr="00FC6F2A">
        <w:t>A structured self-administered questionnaire that accessed the sociodemographic characteristics of the participants</w:t>
      </w:r>
    </w:p>
    <w:p w14:paraId="093A0798" w14:textId="2E91FDEC" w:rsidR="00223FB0" w:rsidRPr="00FC6F2A" w:rsidRDefault="003B5F3A" w:rsidP="00223FB0">
      <w:pPr>
        <w:pStyle w:val="ListParagraph"/>
        <w:numPr>
          <w:ilvl w:val="0"/>
          <w:numId w:val="1"/>
        </w:numPr>
        <w:spacing w:line="480" w:lineRule="auto"/>
      </w:pPr>
      <w:r w:rsidRPr="003B5F3A">
        <w:rPr>
          <w:highlight w:val="red"/>
        </w:rPr>
        <w:t xml:space="preserve">The English version of the Internet Addiction Test (IAT). </w:t>
      </w:r>
      <w:r w:rsidR="00223FB0" w:rsidRPr="003B5F3A">
        <w:rPr>
          <w:highlight w:val="red"/>
        </w:rPr>
        <w:t>The internet addiction was evaluated by using</w:t>
      </w:r>
      <w:r w:rsidRPr="003B5F3A">
        <w:rPr>
          <w:highlight w:val="red"/>
        </w:rPr>
        <w:t xml:space="preserve"> this</w:t>
      </w:r>
      <w:r w:rsidR="00223FB0" w:rsidRPr="003B5F3A">
        <w:rPr>
          <w:highlight w:val="red"/>
        </w:rPr>
        <w:t xml:space="preserve"> 20-item test which was developed by Young </w:t>
      </w:r>
      <w:r w:rsidR="008E063C" w:rsidRPr="003B5F3A">
        <w:rPr>
          <w:highlight w:val="red"/>
          <w:vertAlign w:val="superscript"/>
        </w:rPr>
        <w:t>2</w:t>
      </w:r>
      <w:r w:rsidR="004D6CF3" w:rsidRPr="003B5F3A">
        <w:rPr>
          <w:highlight w:val="red"/>
          <w:vertAlign w:val="superscript"/>
        </w:rPr>
        <w:t>3</w:t>
      </w:r>
      <w:r w:rsidR="00223FB0" w:rsidRPr="003B5F3A">
        <w:rPr>
          <w:highlight w:val="red"/>
        </w:rPr>
        <w:t xml:space="preserve"> to determine the level of internet dependency.</w:t>
      </w:r>
      <w:r w:rsidR="00223FB0" w:rsidRPr="00FC6F2A">
        <w:t xml:space="preserve"> </w:t>
      </w:r>
      <w:r w:rsidRPr="003B5F3A">
        <w:rPr>
          <w:highlight w:val="red"/>
        </w:rPr>
        <w:t>E</w:t>
      </w:r>
      <w:r w:rsidR="00223FB0" w:rsidRPr="003B5F3A">
        <w:rPr>
          <w:highlight w:val="red"/>
        </w:rPr>
        <w:t xml:space="preserve">ach of the </w:t>
      </w:r>
      <w:r w:rsidRPr="003B5F3A">
        <w:rPr>
          <w:highlight w:val="red"/>
        </w:rPr>
        <w:t xml:space="preserve">20 </w:t>
      </w:r>
      <w:r w:rsidR="00223FB0" w:rsidRPr="003B5F3A">
        <w:rPr>
          <w:highlight w:val="red"/>
        </w:rPr>
        <w:t>items is rated using a 5-point scale tha</w:t>
      </w:r>
      <w:r w:rsidRPr="003B5F3A">
        <w:rPr>
          <w:highlight w:val="red"/>
        </w:rPr>
        <w:t>t</w:t>
      </w:r>
      <w:r>
        <w:t xml:space="preserve"> </w:t>
      </w:r>
      <w:r w:rsidR="00223FB0" w:rsidRPr="00FC6F2A">
        <w:t xml:space="preserve">ranges from 0-5 (0 = Not Applicable; 1 = Rarely; 2 = Occasionally; 3 = Frequently; 4 = Often; 5 = Always) with a maximum score of 100. The higher the total score obtained the </w:t>
      </w:r>
      <w:r w:rsidR="00223FB0" w:rsidRPr="003B5F3A">
        <w:rPr>
          <w:highlight w:val="red"/>
        </w:rPr>
        <w:t xml:space="preserve">more addicted the student </w:t>
      </w:r>
      <w:r w:rsidRPr="003B5F3A">
        <w:rPr>
          <w:highlight w:val="red"/>
        </w:rPr>
        <w:t xml:space="preserve">is </w:t>
      </w:r>
      <w:r w:rsidR="00223FB0" w:rsidRPr="003B5F3A">
        <w:rPr>
          <w:highlight w:val="red"/>
        </w:rPr>
        <w:t xml:space="preserve">to </w:t>
      </w:r>
      <w:r w:rsidRPr="003B5F3A">
        <w:rPr>
          <w:highlight w:val="red"/>
        </w:rPr>
        <w:t xml:space="preserve">the </w:t>
      </w:r>
      <w:r w:rsidR="00223FB0" w:rsidRPr="003B5F3A">
        <w:rPr>
          <w:highlight w:val="red"/>
        </w:rPr>
        <w:t>internet</w:t>
      </w:r>
      <w:r w:rsidR="00223FB0" w:rsidRPr="00FC6F2A">
        <w:t>. A score ranging between 0-30 (indicates normal internet use), 31-49 (mild degree of internet addiction), 50-79 (Moderate level) and 80-100 (severe level of internet addiction). This tool has been previously validated in other countries</w:t>
      </w:r>
      <w:r w:rsidR="008E063C">
        <w:rPr>
          <w:vertAlign w:val="superscript"/>
        </w:rPr>
        <w:t>2</w:t>
      </w:r>
      <w:r w:rsidR="004D6CF3">
        <w:rPr>
          <w:vertAlign w:val="superscript"/>
        </w:rPr>
        <w:t>4</w:t>
      </w:r>
      <w:r w:rsidR="008E063C">
        <w:rPr>
          <w:vertAlign w:val="superscript"/>
        </w:rPr>
        <w:t>,2</w:t>
      </w:r>
      <w:r w:rsidR="004D6CF3">
        <w:rPr>
          <w:vertAlign w:val="superscript"/>
        </w:rPr>
        <w:t>5</w:t>
      </w:r>
      <w:r w:rsidR="00223FB0" w:rsidRPr="00FC6F2A">
        <w:t xml:space="preserve"> and </w:t>
      </w:r>
      <w:r w:rsidR="00223FB0" w:rsidRPr="003B5F3A">
        <w:rPr>
          <w:highlight w:val="red"/>
        </w:rPr>
        <w:t>ha</w:t>
      </w:r>
      <w:r w:rsidRPr="003B5F3A">
        <w:rPr>
          <w:highlight w:val="red"/>
        </w:rPr>
        <w:t>s</w:t>
      </w:r>
      <w:r w:rsidR="00223FB0" w:rsidRPr="00FC6F2A">
        <w:t xml:space="preserve"> been used for studies in Nigeria.</w:t>
      </w:r>
      <w:r w:rsidR="004D6CF3">
        <w:rPr>
          <w:vertAlign w:val="superscript"/>
        </w:rPr>
        <w:t>10</w:t>
      </w:r>
      <w:r w:rsidR="008E063C">
        <w:rPr>
          <w:vertAlign w:val="superscript"/>
        </w:rPr>
        <w:t>,24</w:t>
      </w:r>
      <w:r w:rsidR="00223FB0" w:rsidRPr="00FC6F2A">
        <w:t xml:space="preserve">     </w:t>
      </w:r>
      <w:r w:rsidR="00223FB0" w:rsidRPr="002001ED">
        <w:rPr>
          <w:color w:val="000000" w:themeColor="text1"/>
        </w:rPr>
        <w:t>The reliability test done for the confirmation of the validity and reliability of the study instruments using Cronbach’s alpha in this present study was 0.951 indicating strong reliability and internal consistency of the instrument.</w:t>
      </w:r>
    </w:p>
    <w:p w14:paraId="1242149C" w14:textId="7AE1E8CC" w:rsidR="00223FB0" w:rsidRPr="00FC6F2A" w:rsidRDefault="00223FB0" w:rsidP="00223FB0">
      <w:pPr>
        <w:pStyle w:val="ListParagraph"/>
        <w:numPr>
          <w:ilvl w:val="0"/>
          <w:numId w:val="1"/>
        </w:numPr>
        <w:spacing w:line="480" w:lineRule="auto"/>
        <w:jc w:val="both"/>
      </w:pPr>
      <w:r w:rsidRPr="00FC6F2A">
        <w:t xml:space="preserve">The English version of the </w:t>
      </w:r>
      <w:proofErr w:type="spellStart"/>
      <w:r w:rsidRPr="00FC6F2A">
        <w:t>Pediatric</w:t>
      </w:r>
      <w:proofErr w:type="spellEnd"/>
      <w:r w:rsidRPr="00FC6F2A">
        <w:t xml:space="preserve"> Daytime Sleepiness Scale was used to evaluate excessive daytime sleepiness.</w:t>
      </w:r>
      <w:r w:rsidR="008E063C">
        <w:rPr>
          <w:vertAlign w:val="superscript"/>
        </w:rPr>
        <w:t>2</w:t>
      </w:r>
      <w:r w:rsidR="004D6CF3">
        <w:rPr>
          <w:vertAlign w:val="superscript"/>
        </w:rPr>
        <w:t>6</w:t>
      </w:r>
      <w:r w:rsidRPr="00FC6F2A">
        <w:t xml:space="preserve"> The questionnaire consists of 8 multiple choice questions with each question scored on a 5-point </w:t>
      </w:r>
      <w:proofErr w:type="spellStart"/>
      <w:r w:rsidRPr="00FC6F2A">
        <w:t>likert</w:t>
      </w:r>
      <w:proofErr w:type="spellEnd"/>
      <w:r w:rsidRPr="00FC6F2A">
        <w:t xml:space="preserve"> scale ranging from 0 to 4 (0=Never; 1= seldom; 2=sometimes; 3=</w:t>
      </w:r>
      <w:proofErr w:type="spellStart"/>
      <w:r w:rsidRPr="00FC6F2A">
        <w:t>frequenctly</w:t>
      </w:r>
      <w:proofErr w:type="spellEnd"/>
      <w:r w:rsidRPr="00FC6F2A">
        <w:t>; and 4=always</w:t>
      </w:r>
      <w:r w:rsidRPr="00F50496">
        <w:rPr>
          <w:highlight w:val="red"/>
        </w:rPr>
        <w:t>)</w:t>
      </w:r>
      <w:r w:rsidR="00F50496" w:rsidRPr="00F50496">
        <w:rPr>
          <w:highlight w:val="red"/>
        </w:rPr>
        <w:t>.</w:t>
      </w:r>
      <w:r w:rsidRPr="00F50496">
        <w:rPr>
          <w:highlight w:val="red"/>
        </w:rPr>
        <w:t xml:space="preserve"> </w:t>
      </w:r>
      <w:r w:rsidR="00F50496" w:rsidRPr="00F50496">
        <w:rPr>
          <w:highlight w:val="red"/>
        </w:rPr>
        <w:t>T</w:t>
      </w:r>
      <w:r w:rsidRPr="00F50496">
        <w:rPr>
          <w:highlight w:val="red"/>
        </w:rPr>
        <w:t>he</w:t>
      </w:r>
      <w:r w:rsidRPr="00FC6F2A">
        <w:t xml:space="preserve"> higher the total score</w:t>
      </w:r>
      <w:r w:rsidR="00F50496">
        <w:t>,</w:t>
      </w:r>
      <w:r w:rsidRPr="00FC6F2A">
        <w:t xml:space="preserve"> the greater the level of daytime sleepiness. From the responses, their total scores were obtained ranging from 0 to 32 and this was used to grade their level of daytime sleepiness from </w:t>
      </w:r>
      <w:r w:rsidRPr="00FC6F2A">
        <w:lastRenderedPageBreak/>
        <w:t xml:space="preserve">normal to excessive daytime sleepiness. Students whose total score was below 15 did not have excessive sleepiness while from 15 and above were indicative of excessive daytime sleepiness. </w:t>
      </w:r>
      <w:r w:rsidR="008E063C">
        <w:rPr>
          <w:vertAlign w:val="superscript"/>
        </w:rPr>
        <w:t>2</w:t>
      </w:r>
      <w:r w:rsidR="004D6CF3">
        <w:rPr>
          <w:vertAlign w:val="superscript"/>
        </w:rPr>
        <w:t>7</w:t>
      </w:r>
      <w:r w:rsidRPr="00FC6F2A">
        <w:t xml:space="preserve"> </w:t>
      </w:r>
      <w:r w:rsidR="002001ED">
        <w:t>R</w:t>
      </w:r>
      <w:r w:rsidRPr="00FC6F2A">
        <w:t xml:space="preserve">eliability test </w:t>
      </w:r>
      <w:r w:rsidR="002001ED">
        <w:t xml:space="preserve">was </w:t>
      </w:r>
      <w:r w:rsidRPr="00FC6F2A">
        <w:t>done</w:t>
      </w:r>
      <w:r w:rsidR="002001ED">
        <w:t xml:space="preserve"> </w:t>
      </w:r>
      <w:r w:rsidRPr="00FC6F2A">
        <w:t xml:space="preserve">using Cronbach’s alpha. The test reveals alpha score of 0.681 for the </w:t>
      </w:r>
      <w:proofErr w:type="spellStart"/>
      <w:r w:rsidRPr="00FC6F2A">
        <w:t>pediatrics</w:t>
      </w:r>
      <w:proofErr w:type="spellEnd"/>
      <w:r w:rsidRPr="00FC6F2A">
        <w:t xml:space="preserve"> daytime sleepiness scale. This shows the instrument is reliable and can be used in our environment.</w:t>
      </w:r>
    </w:p>
    <w:p w14:paraId="0C1D559B" w14:textId="0E51D3F8" w:rsidR="00223FB0" w:rsidRPr="00FC6F2A" w:rsidRDefault="00223FB0" w:rsidP="00223FB0">
      <w:pPr>
        <w:spacing w:line="480" w:lineRule="auto"/>
      </w:pPr>
      <w:r w:rsidRPr="00FC6F2A">
        <w:rPr>
          <w:b/>
          <w:bCs/>
        </w:rPr>
        <w:t>Questionnaire administration:</w:t>
      </w:r>
      <w:r w:rsidRPr="00FC6F2A">
        <w:t xml:space="preserve"> The study instrument was self-administered </w:t>
      </w:r>
      <w:r w:rsidR="00F50496" w:rsidRPr="00F50496">
        <w:rPr>
          <w:highlight w:val="red"/>
        </w:rPr>
        <w:t>by</w:t>
      </w:r>
      <w:r w:rsidRPr="00FC6F2A">
        <w:t xml:space="preserve"> the participants in school; however, the research assistants were available to address any issue raised by the participants. It took each participant about 10-15 minutes to complete each questionnaire and same was retrieved by the research assistant after completion. </w:t>
      </w:r>
    </w:p>
    <w:p w14:paraId="5C69BFDF" w14:textId="13FA4AA3" w:rsidR="00223FB0" w:rsidRPr="00FC6F2A" w:rsidRDefault="00223FB0" w:rsidP="00223FB0">
      <w:pPr>
        <w:spacing w:line="480" w:lineRule="auto"/>
      </w:pPr>
      <w:r w:rsidRPr="00FC6F2A">
        <w:rPr>
          <w:b/>
          <w:bCs/>
        </w:rPr>
        <w:t>Ethical consideration</w:t>
      </w:r>
      <w:r w:rsidRPr="00FC6F2A">
        <w:t>: Permission for the study was obtained from all the head teachers and principals</w:t>
      </w:r>
      <w:r w:rsidR="00F50496">
        <w:t xml:space="preserve"> of the schools</w:t>
      </w:r>
      <w:r w:rsidRPr="00FC6F2A">
        <w:t xml:space="preserve">. Confidentiality and anonymity were assured. Assent was obtained from all the participants while consent was obtained from their parents or guardians.  </w:t>
      </w:r>
    </w:p>
    <w:p w14:paraId="5FF2C06D" w14:textId="77777777" w:rsidR="00223FB0" w:rsidRPr="00FC6F2A" w:rsidRDefault="00223FB0" w:rsidP="00223FB0">
      <w:pPr>
        <w:spacing w:line="480" w:lineRule="auto"/>
      </w:pPr>
      <w:r w:rsidRPr="00FC6F2A">
        <w:t>Approval for this study was obtained from the University of Port Harcourt Teaching Hospital Research and Ethics Committee before commencing the study.</w:t>
      </w:r>
    </w:p>
    <w:p w14:paraId="7ECCFD72" w14:textId="54F4BF4E" w:rsidR="00223FB0" w:rsidRPr="00FC6F2A" w:rsidRDefault="00223FB0" w:rsidP="00223FB0">
      <w:pPr>
        <w:spacing w:line="480" w:lineRule="auto"/>
      </w:pPr>
      <w:r w:rsidRPr="00FC6F2A">
        <w:t xml:space="preserve">Participants who were addicted to </w:t>
      </w:r>
      <w:r w:rsidR="00F50496" w:rsidRPr="00F50496">
        <w:rPr>
          <w:highlight w:val="red"/>
        </w:rPr>
        <w:t>the</w:t>
      </w:r>
      <w:r w:rsidR="00F50496">
        <w:t xml:space="preserve"> </w:t>
      </w:r>
      <w:r w:rsidRPr="00FC6F2A">
        <w:t xml:space="preserve">internet and those with excessive sleepiness were counselled and referred to </w:t>
      </w:r>
      <w:r w:rsidR="00B14FE6">
        <w:t>University of Port Harcourt Teaching Hospital</w:t>
      </w:r>
      <w:r w:rsidRPr="00FC6F2A">
        <w:t xml:space="preserve"> for further evaluation.  </w:t>
      </w:r>
    </w:p>
    <w:p w14:paraId="1923F52E" w14:textId="77777777" w:rsidR="00223FB0" w:rsidRPr="00FC6F2A" w:rsidRDefault="00223FB0" w:rsidP="00223FB0">
      <w:pPr>
        <w:spacing w:line="480" w:lineRule="auto"/>
        <w:rPr>
          <w:bCs/>
        </w:rPr>
      </w:pPr>
      <w:r w:rsidRPr="00BC2884">
        <w:rPr>
          <w:b/>
        </w:rPr>
        <w:t>Data analysis:</w:t>
      </w:r>
      <w:r w:rsidRPr="00FC6F2A">
        <w:rPr>
          <w:bCs/>
        </w:rPr>
        <w:t xml:space="preserve"> Data was analysed using SPSS version 26. Descriptive statistics such as frequency, mean and standard deviation was done with results presented in percentages using frequency tables and graphs.  The relationship between internet addiction and other variables was examined with chi-square test, while correlation coefficient was used to analyse the relationship between the IAT scores of participants and their </w:t>
      </w:r>
      <w:proofErr w:type="spellStart"/>
      <w:r w:rsidRPr="00FC6F2A">
        <w:rPr>
          <w:bCs/>
        </w:rPr>
        <w:t>Pediatric</w:t>
      </w:r>
      <w:proofErr w:type="spellEnd"/>
      <w:r w:rsidRPr="00FC6F2A">
        <w:rPr>
          <w:bCs/>
        </w:rPr>
        <w:t xml:space="preserve"> sleepiness scale. The statistical level of significance was set at a p ≤ 0.05</w:t>
      </w:r>
    </w:p>
    <w:p w14:paraId="00287D7A" w14:textId="12522CAE" w:rsidR="00BD049B" w:rsidRDefault="00BD049B">
      <w:pPr>
        <w:rPr>
          <w:b/>
          <w:bCs/>
        </w:rPr>
      </w:pPr>
      <w:r>
        <w:rPr>
          <w:b/>
          <w:bCs/>
        </w:rPr>
        <w:lastRenderedPageBreak/>
        <w:t>Results</w:t>
      </w:r>
      <w:r w:rsidR="00CE0C32">
        <w:rPr>
          <w:b/>
          <w:bCs/>
        </w:rPr>
        <w:t xml:space="preserve"> &amp; </w:t>
      </w:r>
      <w:r w:rsidR="00CE0C32" w:rsidRPr="00CE0C32">
        <w:rPr>
          <w:b/>
          <w:bCs/>
        </w:rPr>
        <w:t>Discussion</w:t>
      </w:r>
    </w:p>
    <w:p w14:paraId="37C1982C" w14:textId="107F5690" w:rsidR="00550A55" w:rsidRPr="00FC6F2A" w:rsidRDefault="00C77552">
      <w:pPr>
        <w:rPr>
          <w:b/>
          <w:bCs/>
        </w:rPr>
      </w:pPr>
      <w:r w:rsidRPr="00FC6F2A">
        <w:rPr>
          <w:b/>
          <w:bCs/>
        </w:rPr>
        <w:t>Table 1. Sociodemographic c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3150"/>
        <w:gridCol w:w="2245"/>
      </w:tblGrid>
      <w:tr w:rsidR="000305B8" w:rsidRPr="00FC6F2A" w14:paraId="0824EC19" w14:textId="77777777" w:rsidTr="00202C73">
        <w:tc>
          <w:tcPr>
            <w:tcW w:w="3955" w:type="dxa"/>
            <w:tcBorders>
              <w:top w:val="single" w:sz="4" w:space="0" w:color="auto"/>
              <w:bottom w:val="single" w:sz="4" w:space="0" w:color="auto"/>
            </w:tcBorders>
          </w:tcPr>
          <w:p w14:paraId="29C415BE" w14:textId="6C30B529" w:rsidR="000305B8" w:rsidRPr="00FC6F2A" w:rsidRDefault="000305B8">
            <w:pPr>
              <w:rPr>
                <w:b/>
                <w:bCs/>
              </w:rPr>
            </w:pPr>
            <w:r w:rsidRPr="00FC6F2A">
              <w:rPr>
                <w:b/>
                <w:bCs/>
              </w:rPr>
              <w:t>Variables</w:t>
            </w:r>
          </w:p>
        </w:tc>
        <w:tc>
          <w:tcPr>
            <w:tcW w:w="3150" w:type="dxa"/>
            <w:tcBorders>
              <w:top w:val="single" w:sz="4" w:space="0" w:color="auto"/>
              <w:bottom w:val="single" w:sz="4" w:space="0" w:color="auto"/>
            </w:tcBorders>
          </w:tcPr>
          <w:p w14:paraId="6282EBD8" w14:textId="32F8910E" w:rsidR="000305B8" w:rsidRPr="00FC6F2A" w:rsidRDefault="000305B8" w:rsidP="000305B8">
            <w:pPr>
              <w:jc w:val="center"/>
              <w:rPr>
                <w:b/>
                <w:bCs/>
              </w:rPr>
            </w:pPr>
            <w:r w:rsidRPr="00FC6F2A">
              <w:rPr>
                <w:b/>
                <w:bCs/>
              </w:rPr>
              <w:t>Frequency</w:t>
            </w:r>
            <w:r w:rsidR="000D70D7" w:rsidRPr="00FC6F2A">
              <w:rPr>
                <w:b/>
                <w:bCs/>
              </w:rPr>
              <w:t xml:space="preserve"> (N=600)</w:t>
            </w:r>
          </w:p>
        </w:tc>
        <w:tc>
          <w:tcPr>
            <w:tcW w:w="2245" w:type="dxa"/>
            <w:tcBorders>
              <w:top w:val="single" w:sz="4" w:space="0" w:color="auto"/>
              <w:bottom w:val="single" w:sz="4" w:space="0" w:color="auto"/>
            </w:tcBorders>
          </w:tcPr>
          <w:p w14:paraId="539EA4CB" w14:textId="3DD66C44" w:rsidR="000305B8" w:rsidRPr="00FC6F2A" w:rsidRDefault="000305B8" w:rsidP="000305B8">
            <w:pPr>
              <w:jc w:val="center"/>
              <w:rPr>
                <w:b/>
                <w:bCs/>
              </w:rPr>
            </w:pPr>
            <w:r w:rsidRPr="00FC6F2A">
              <w:rPr>
                <w:b/>
                <w:bCs/>
              </w:rPr>
              <w:t>Percentage</w:t>
            </w:r>
          </w:p>
        </w:tc>
      </w:tr>
      <w:tr w:rsidR="000305B8" w:rsidRPr="00FC6F2A" w14:paraId="0CE5184E" w14:textId="77777777" w:rsidTr="00202C73">
        <w:tc>
          <w:tcPr>
            <w:tcW w:w="3955" w:type="dxa"/>
            <w:tcBorders>
              <w:top w:val="single" w:sz="4" w:space="0" w:color="auto"/>
            </w:tcBorders>
          </w:tcPr>
          <w:p w14:paraId="0B822139" w14:textId="69DD8FA9" w:rsidR="000305B8" w:rsidRPr="007744F4" w:rsidRDefault="000305B8">
            <w:pPr>
              <w:rPr>
                <w:b/>
                <w:bCs/>
              </w:rPr>
            </w:pPr>
            <w:r w:rsidRPr="007744F4">
              <w:rPr>
                <w:b/>
                <w:bCs/>
              </w:rPr>
              <w:t>Age group</w:t>
            </w:r>
          </w:p>
        </w:tc>
        <w:tc>
          <w:tcPr>
            <w:tcW w:w="3150" w:type="dxa"/>
            <w:tcBorders>
              <w:top w:val="single" w:sz="4" w:space="0" w:color="auto"/>
            </w:tcBorders>
          </w:tcPr>
          <w:p w14:paraId="1A414CA5" w14:textId="77777777" w:rsidR="000305B8" w:rsidRPr="007744F4" w:rsidRDefault="000305B8" w:rsidP="000305B8">
            <w:pPr>
              <w:jc w:val="center"/>
            </w:pPr>
          </w:p>
        </w:tc>
        <w:tc>
          <w:tcPr>
            <w:tcW w:w="2245" w:type="dxa"/>
            <w:tcBorders>
              <w:top w:val="single" w:sz="4" w:space="0" w:color="auto"/>
            </w:tcBorders>
          </w:tcPr>
          <w:p w14:paraId="56260D9D" w14:textId="77777777" w:rsidR="000305B8" w:rsidRPr="007744F4" w:rsidRDefault="000305B8" w:rsidP="000305B8">
            <w:pPr>
              <w:jc w:val="center"/>
            </w:pPr>
          </w:p>
        </w:tc>
      </w:tr>
      <w:tr w:rsidR="000305B8" w:rsidRPr="00FC6F2A" w14:paraId="7595E3D2" w14:textId="77777777" w:rsidTr="00202C73">
        <w:tc>
          <w:tcPr>
            <w:tcW w:w="3955" w:type="dxa"/>
          </w:tcPr>
          <w:p w14:paraId="4BE21AC3" w14:textId="7C338F59" w:rsidR="000305B8" w:rsidRPr="007744F4" w:rsidRDefault="000305B8" w:rsidP="00FC71C6">
            <w:pPr>
              <w:jc w:val="center"/>
            </w:pPr>
            <w:r w:rsidRPr="007744F4">
              <w:t>10-12 years</w:t>
            </w:r>
          </w:p>
        </w:tc>
        <w:tc>
          <w:tcPr>
            <w:tcW w:w="3150" w:type="dxa"/>
          </w:tcPr>
          <w:p w14:paraId="3C298E0C" w14:textId="1225C71E" w:rsidR="000305B8" w:rsidRPr="007744F4" w:rsidRDefault="00FC71C6" w:rsidP="000305B8">
            <w:pPr>
              <w:jc w:val="center"/>
            </w:pPr>
            <w:r w:rsidRPr="007744F4">
              <w:t>37</w:t>
            </w:r>
          </w:p>
        </w:tc>
        <w:tc>
          <w:tcPr>
            <w:tcW w:w="2245" w:type="dxa"/>
          </w:tcPr>
          <w:p w14:paraId="213B28B8" w14:textId="20ACD9BE" w:rsidR="000305B8" w:rsidRPr="007744F4" w:rsidRDefault="00FC71C6" w:rsidP="000305B8">
            <w:pPr>
              <w:jc w:val="center"/>
            </w:pPr>
            <w:r w:rsidRPr="007744F4">
              <w:t>6.2</w:t>
            </w:r>
          </w:p>
        </w:tc>
      </w:tr>
      <w:tr w:rsidR="000305B8" w:rsidRPr="00FC6F2A" w14:paraId="657C9A6F" w14:textId="77777777" w:rsidTr="00202C73">
        <w:tc>
          <w:tcPr>
            <w:tcW w:w="3955" w:type="dxa"/>
          </w:tcPr>
          <w:p w14:paraId="1251EC59" w14:textId="15817EDF" w:rsidR="000305B8" w:rsidRPr="007744F4" w:rsidRDefault="000305B8" w:rsidP="00FC71C6">
            <w:pPr>
              <w:jc w:val="center"/>
            </w:pPr>
            <w:r w:rsidRPr="007744F4">
              <w:t>13-15 years</w:t>
            </w:r>
          </w:p>
        </w:tc>
        <w:tc>
          <w:tcPr>
            <w:tcW w:w="3150" w:type="dxa"/>
          </w:tcPr>
          <w:p w14:paraId="6BE4CBF3" w14:textId="48F928EA" w:rsidR="000305B8" w:rsidRPr="007744F4" w:rsidRDefault="00FC71C6" w:rsidP="000305B8">
            <w:pPr>
              <w:jc w:val="center"/>
            </w:pPr>
            <w:r w:rsidRPr="007744F4">
              <w:t>368</w:t>
            </w:r>
          </w:p>
        </w:tc>
        <w:tc>
          <w:tcPr>
            <w:tcW w:w="2245" w:type="dxa"/>
          </w:tcPr>
          <w:p w14:paraId="43711D44" w14:textId="4525B568" w:rsidR="000305B8" w:rsidRPr="007744F4" w:rsidRDefault="00FC71C6" w:rsidP="000305B8">
            <w:pPr>
              <w:jc w:val="center"/>
            </w:pPr>
            <w:r w:rsidRPr="007744F4">
              <w:t>61.3</w:t>
            </w:r>
          </w:p>
        </w:tc>
      </w:tr>
      <w:tr w:rsidR="000305B8" w:rsidRPr="00FC6F2A" w14:paraId="3B15F5FF" w14:textId="77777777" w:rsidTr="00202C73">
        <w:tc>
          <w:tcPr>
            <w:tcW w:w="3955" w:type="dxa"/>
            <w:tcBorders>
              <w:bottom w:val="nil"/>
            </w:tcBorders>
          </w:tcPr>
          <w:p w14:paraId="783D8144" w14:textId="11E54797" w:rsidR="000305B8" w:rsidRPr="007744F4" w:rsidRDefault="000305B8" w:rsidP="00FC71C6">
            <w:pPr>
              <w:jc w:val="center"/>
            </w:pPr>
            <w:r w:rsidRPr="007744F4">
              <w:t>16-18 years</w:t>
            </w:r>
          </w:p>
        </w:tc>
        <w:tc>
          <w:tcPr>
            <w:tcW w:w="3150" w:type="dxa"/>
            <w:tcBorders>
              <w:bottom w:val="nil"/>
            </w:tcBorders>
          </w:tcPr>
          <w:p w14:paraId="6A9511F3" w14:textId="2AF7DB93" w:rsidR="000305B8" w:rsidRPr="007744F4" w:rsidRDefault="00FC71C6" w:rsidP="000305B8">
            <w:pPr>
              <w:jc w:val="center"/>
            </w:pPr>
            <w:r w:rsidRPr="007744F4">
              <w:t>181</w:t>
            </w:r>
          </w:p>
        </w:tc>
        <w:tc>
          <w:tcPr>
            <w:tcW w:w="2245" w:type="dxa"/>
            <w:tcBorders>
              <w:bottom w:val="nil"/>
            </w:tcBorders>
          </w:tcPr>
          <w:p w14:paraId="73DE880B" w14:textId="3EDEAEC3" w:rsidR="000305B8" w:rsidRPr="007744F4" w:rsidRDefault="00FC71C6" w:rsidP="000305B8">
            <w:pPr>
              <w:jc w:val="center"/>
            </w:pPr>
            <w:r w:rsidRPr="007744F4">
              <w:t>30.2</w:t>
            </w:r>
          </w:p>
        </w:tc>
      </w:tr>
      <w:tr w:rsidR="000305B8" w:rsidRPr="00FC6F2A" w14:paraId="07FCAF3A" w14:textId="77777777" w:rsidTr="00202C73">
        <w:tc>
          <w:tcPr>
            <w:tcW w:w="3955" w:type="dxa"/>
            <w:tcBorders>
              <w:top w:val="nil"/>
              <w:bottom w:val="single" w:sz="4" w:space="0" w:color="auto"/>
            </w:tcBorders>
          </w:tcPr>
          <w:p w14:paraId="548B15F8" w14:textId="4DB95DDD" w:rsidR="000305B8" w:rsidRPr="007744F4" w:rsidRDefault="00BC2884" w:rsidP="00FC71C6">
            <w:pPr>
              <w:jc w:val="center"/>
            </w:pPr>
            <w:r w:rsidRPr="007744F4">
              <w:t>19</w:t>
            </w:r>
            <w:r w:rsidR="000305B8" w:rsidRPr="007744F4">
              <w:t xml:space="preserve"> years</w:t>
            </w:r>
          </w:p>
        </w:tc>
        <w:tc>
          <w:tcPr>
            <w:tcW w:w="3150" w:type="dxa"/>
            <w:tcBorders>
              <w:top w:val="nil"/>
              <w:bottom w:val="single" w:sz="4" w:space="0" w:color="auto"/>
            </w:tcBorders>
          </w:tcPr>
          <w:p w14:paraId="76D6BF3B" w14:textId="42E7A6E5" w:rsidR="000305B8" w:rsidRPr="007744F4" w:rsidRDefault="00FC71C6" w:rsidP="000305B8">
            <w:pPr>
              <w:jc w:val="center"/>
            </w:pPr>
            <w:r w:rsidRPr="007744F4">
              <w:t>14</w:t>
            </w:r>
          </w:p>
        </w:tc>
        <w:tc>
          <w:tcPr>
            <w:tcW w:w="2245" w:type="dxa"/>
            <w:tcBorders>
              <w:top w:val="nil"/>
              <w:bottom w:val="single" w:sz="4" w:space="0" w:color="auto"/>
            </w:tcBorders>
          </w:tcPr>
          <w:p w14:paraId="2773291B" w14:textId="35E1196C" w:rsidR="000305B8" w:rsidRPr="007744F4" w:rsidRDefault="00FC71C6" w:rsidP="000305B8">
            <w:pPr>
              <w:jc w:val="center"/>
            </w:pPr>
            <w:r w:rsidRPr="007744F4">
              <w:t>2.3</w:t>
            </w:r>
          </w:p>
        </w:tc>
      </w:tr>
      <w:tr w:rsidR="000305B8" w:rsidRPr="00FC6F2A" w14:paraId="190AA12C" w14:textId="77777777" w:rsidTr="00202C73">
        <w:tc>
          <w:tcPr>
            <w:tcW w:w="3955" w:type="dxa"/>
            <w:tcBorders>
              <w:top w:val="single" w:sz="4" w:space="0" w:color="auto"/>
            </w:tcBorders>
          </w:tcPr>
          <w:p w14:paraId="03DB0350" w14:textId="7ACD4602" w:rsidR="000305B8" w:rsidRPr="007744F4" w:rsidRDefault="00C90E58">
            <w:pPr>
              <w:rPr>
                <w:b/>
                <w:bCs/>
              </w:rPr>
            </w:pPr>
            <w:r w:rsidRPr="007744F4">
              <w:rPr>
                <w:b/>
                <w:bCs/>
              </w:rPr>
              <w:t>Sex</w:t>
            </w:r>
          </w:p>
        </w:tc>
        <w:tc>
          <w:tcPr>
            <w:tcW w:w="3150" w:type="dxa"/>
            <w:tcBorders>
              <w:top w:val="single" w:sz="4" w:space="0" w:color="auto"/>
            </w:tcBorders>
          </w:tcPr>
          <w:p w14:paraId="041AD33B" w14:textId="77777777" w:rsidR="000305B8" w:rsidRPr="007744F4" w:rsidRDefault="000305B8" w:rsidP="000305B8">
            <w:pPr>
              <w:jc w:val="center"/>
            </w:pPr>
          </w:p>
        </w:tc>
        <w:tc>
          <w:tcPr>
            <w:tcW w:w="2245" w:type="dxa"/>
            <w:tcBorders>
              <w:top w:val="single" w:sz="4" w:space="0" w:color="auto"/>
            </w:tcBorders>
          </w:tcPr>
          <w:p w14:paraId="142636A2" w14:textId="77777777" w:rsidR="000305B8" w:rsidRPr="007744F4" w:rsidRDefault="000305B8" w:rsidP="000305B8">
            <w:pPr>
              <w:jc w:val="center"/>
            </w:pPr>
          </w:p>
        </w:tc>
      </w:tr>
      <w:tr w:rsidR="000305B8" w:rsidRPr="00FC6F2A" w14:paraId="77E7BCF7" w14:textId="77777777" w:rsidTr="00202C73">
        <w:tc>
          <w:tcPr>
            <w:tcW w:w="3955" w:type="dxa"/>
            <w:tcBorders>
              <w:bottom w:val="nil"/>
            </w:tcBorders>
          </w:tcPr>
          <w:p w14:paraId="47D5D0ED" w14:textId="121FC5D3" w:rsidR="000305B8" w:rsidRPr="007744F4" w:rsidRDefault="00C90E58" w:rsidP="00A020E6">
            <w:pPr>
              <w:jc w:val="center"/>
            </w:pPr>
            <w:r w:rsidRPr="007744F4">
              <w:t>Female</w:t>
            </w:r>
          </w:p>
        </w:tc>
        <w:tc>
          <w:tcPr>
            <w:tcW w:w="3150" w:type="dxa"/>
            <w:tcBorders>
              <w:bottom w:val="nil"/>
            </w:tcBorders>
          </w:tcPr>
          <w:p w14:paraId="70BCF9EC" w14:textId="3E17925F" w:rsidR="000305B8" w:rsidRPr="007744F4" w:rsidRDefault="00A020E6" w:rsidP="000305B8">
            <w:pPr>
              <w:jc w:val="center"/>
            </w:pPr>
            <w:r w:rsidRPr="007744F4">
              <w:t>334</w:t>
            </w:r>
          </w:p>
        </w:tc>
        <w:tc>
          <w:tcPr>
            <w:tcW w:w="2245" w:type="dxa"/>
            <w:tcBorders>
              <w:bottom w:val="nil"/>
            </w:tcBorders>
          </w:tcPr>
          <w:p w14:paraId="1CCCCD2B" w14:textId="3B68E72D" w:rsidR="000305B8" w:rsidRPr="007744F4" w:rsidRDefault="00A020E6" w:rsidP="000305B8">
            <w:pPr>
              <w:jc w:val="center"/>
            </w:pPr>
            <w:r w:rsidRPr="007744F4">
              <w:t>55.7</w:t>
            </w:r>
          </w:p>
        </w:tc>
      </w:tr>
      <w:tr w:rsidR="000305B8" w:rsidRPr="00FC6F2A" w14:paraId="1540AE97" w14:textId="77777777" w:rsidTr="00202C73">
        <w:tc>
          <w:tcPr>
            <w:tcW w:w="3955" w:type="dxa"/>
            <w:tcBorders>
              <w:top w:val="nil"/>
              <w:bottom w:val="single" w:sz="4" w:space="0" w:color="auto"/>
            </w:tcBorders>
          </w:tcPr>
          <w:p w14:paraId="640FDFEA" w14:textId="5E1DD6A5" w:rsidR="000305B8" w:rsidRPr="007744F4" w:rsidRDefault="00C90E58" w:rsidP="00A020E6">
            <w:pPr>
              <w:jc w:val="center"/>
            </w:pPr>
            <w:r w:rsidRPr="007744F4">
              <w:t>Male</w:t>
            </w:r>
          </w:p>
        </w:tc>
        <w:tc>
          <w:tcPr>
            <w:tcW w:w="3150" w:type="dxa"/>
            <w:tcBorders>
              <w:top w:val="nil"/>
              <w:bottom w:val="single" w:sz="4" w:space="0" w:color="auto"/>
            </w:tcBorders>
          </w:tcPr>
          <w:p w14:paraId="500DFC02" w14:textId="46BB4D2B" w:rsidR="000305B8" w:rsidRPr="007744F4" w:rsidRDefault="00A020E6" w:rsidP="000305B8">
            <w:pPr>
              <w:jc w:val="center"/>
            </w:pPr>
            <w:r w:rsidRPr="007744F4">
              <w:t>266</w:t>
            </w:r>
          </w:p>
        </w:tc>
        <w:tc>
          <w:tcPr>
            <w:tcW w:w="2245" w:type="dxa"/>
            <w:tcBorders>
              <w:top w:val="nil"/>
              <w:bottom w:val="single" w:sz="4" w:space="0" w:color="auto"/>
            </w:tcBorders>
          </w:tcPr>
          <w:p w14:paraId="4389B710" w14:textId="1129C517" w:rsidR="000305B8" w:rsidRPr="007744F4" w:rsidRDefault="00A020E6" w:rsidP="000305B8">
            <w:pPr>
              <w:jc w:val="center"/>
            </w:pPr>
            <w:r w:rsidRPr="007744F4">
              <w:t>44.3</w:t>
            </w:r>
          </w:p>
        </w:tc>
      </w:tr>
      <w:tr w:rsidR="000305B8" w:rsidRPr="00FC6F2A" w14:paraId="610FFF94" w14:textId="77777777" w:rsidTr="00202C73">
        <w:tc>
          <w:tcPr>
            <w:tcW w:w="3955" w:type="dxa"/>
            <w:tcBorders>
              <w:top w:val="single" w:sz="4" w:space="0" w:color="auto"/>
            </w:tcBorders>
          </w:tcPr>
          <w:p w14:paraId="2A7E6FB5" w14:textId="2C8FE024" w:rsidR="000305B8" w:rsidRPr="007744F4" w:rsidRDefault="00A020E6">
            <w:pPr>
              <w:rPr>
                <w:b/>
                <w:bCs/>
              </w:rPr>
            </w:pPr>
            <w:r w:rsidRPr="007744F4">
              <w:rPr>
                <w:b/>
                <w:bCs/>
              </w:rPr>
              <w:t>Class</w:t>
            </w:r>
          </w:p>
        </w:tc>
        <w:tc>
          <w:tcPr>
            <w:tcW w:w="3150" w:type="dxa"/>
            <w:tcBorders>
              <w:top w:val="single" w:sz="4" w:space="0" w:color="auto"/>
            </w:tcBorders>
          </w:tcPr>
          <w:p w14:paraId="4F90319E" w14:textId="77777777" w:rsidR="000305B8" w:rsidRPr="007744F4" w:rsidRDefault="000305B8" w:rsidP="000305B8">
            <w:pPr>
              <w:jc w:val="center"/>
            </w:pPr>
          </w:p>
        </w:tc>
        <w:tc>
          <w:tcPr>
            <w:tcW w:w="2245" w:type="dxa"/>
            <w:tcBorders>
              <w:top w:val="single" w:sz="4" w:space="0" w:color="auto"/>
            </w:tcBorders>
          </w:tcPr>
          <w:p w14:paraId="69CC6372" w14:textId="77777777" w:rsidR="000305B8" w:rsidRPr="007744F4" w:rsidRDefault="000305B8" w:rsidP="000305B8">
            <w:pPr>
              <w:jc w:val="center"/>
            </w:pPr>
          </w:p>
        </w:tc>
      </w:tr>
      <w:tr w:rsidR="000305B8" w:rsidRPr="00FC6F2A" w14:paraId="6317103A" w14:textId="77777777" w:rsidTr="00202C73">
        <w:tc>
          <w:tcPr>
            <w:tcW w:w="3955" w:type="dxa"/>
          </w:tcPr>
          <w:p w14:paraId="04EFCBA3" w14:textId="6413CFF9" w:rsidR="000305B8" w:rsidRPr="007744F4" w:rsidRDefault="00A020E6" w:rsidP="00E55798">
            <w:pPr>
              <w:jc w:val="center"/>
            </w:pPr>
            <w:r w:rsidRPr="007744F4">
              <w:t>JSS3</w:t>
            </w:r>
          </w:p>
        </w:tc>
        <w:tc>
          <w:tcPr>
            <w:tcW w:w="3150" w:type="dxa"/>
          </w:tcPr>
          <w:p w14:paraId="7E63F14C" w14:textId="5F959175" w:rsidR="000305B8" w:rsidRPr="007744F4" w:rsidRDefault="000444BE" w:rsidP="000305B8">
            <w:pPr>
              <w:jc w:val="center"/>
            </w:pPr>
            <w:r w:rsidRPr="007744F4">
              <w:t>139</w:t>
            </w:r>
          </w:p>
        </w:tc>
        <w:tc>
          <w:tcPr>
            <w:tcW w:w="2245" w:type="dxa"/>
          </w:tcPr>
          <w:p w14:paraId="5B2CDC94" w14:textId="32C64C27" w:rsidR="000305B8" w:rsidRPr="007744F4" w:rsidRDefault="000444BE" w:rsidP="000305B8">
            <w:pPr>
              <w:jc w:val="center"/>
            </w:pPr>
            <w:r w:rsidRPr="007744F4">
              <w:t>23.2</w:t>
            </w:r>
          </w:p>
        </w:tc>
      </w:tr>
      <w:tr w:rsidR="000305B8" w:rsidRPr="00FC6F2A" w14:paraId="31E306D2" w14:textId="77777777" w:rsidTr="00202C73">
        <w:tc>
          <w:tcPr>
            <w:tcW w:w="3955" w:type="dxa"/>
          </w:tcPr>
          <w:p w14:paraId="6EF5EC32" w14:textId="32982A86" w:rsidR="000305B8" w:rsidRPr="007744F4" w:rsidRDefault="00A020E6" w:rsidP="00E55798">
            <w:pPr>
              <w:jc w:val="center"/>
            </w:pPr>
            <w:r w:rsidRPr="007744F4">
              <w:t>SSS1</w:t>
            </w:r>
          </w:p>
        </w:tc>
        <w:tc>
          <w:tcPr>
            <w:tcW w:w="3150" w:type="dxa"/>
          </w:tcPr>
          <w:p w14:paraId="6B7325C2" w14:textId="1598A4A8" w:rsidR="000305B8" w:rsidRPr="007744F4" w:rsidRDefault="000444BE" w:rsidP="000305B8">
            <w:pPr>
              <w:jc w:val="center"/>
            </w:pPr>
            <w:r w:rsidRPr="007744F4">
              <w:t>145</w:t>
            </w:r>
          </w:p>
        </w:tc>
        <w:tc>
          <w:tcPr>
            <w:tcW w:w="2245" w:type="dxa"/>
          </w:tcPr>
          <w:p w14:paraId="3B7C7D63" w14:textId="4D493619" w:rsidR="000305B8" w:rsidRPr="007744F4" w:rsidRDefault="000444BE" w:rsidP="000305B8">
            <w:pPr>
              <w:jc w:val="center"/>
            </w:pPr>
            <w:r w:rsidRPr="007744F4">
              <w:t>24.2</w:t>
            </w:r>
          </w:p>
        </w:tc>
      </w:tr>
      <w:tr w:rsidR="000305B8" w:rsidRPr="00FC6F2A" w14:paraId="13278222" w14:textId="77777777" w:rsidTr="00202C73">
        <w:tc>
          <w:tcPr>
            <w:tcW w:w="3955" w:type="dxa"/>
            <w:tcBorders>
              <w:bottom w:val="nil"/>
            </w:tcBorders>
          </w:tcPr>
          <w:p w14:paraId="53AF6830" w14:textId="174624C3" w:rsidR="000305B8" w:rsidRPr="007744F4" w:rsidRDefault="00A020E6" w:rsidP="00E55798">
            <w:pPr>
              <w:jc w:val="center"/>
            </w:pPr>
            <w:r w:rsidRPr="007744F4">
              <w:t>SSS2</w:t>
            </w:r>
          </w:p>
        </w:tc>
        <w:tc>
          <w:tcPr>
            <w:tcW w:w="3150" w:type="dxa"/>
            <w:tcBorders>
              <w:bottom w:val="nil"/>
            </w:tcBorders>
          </w:tcPr>
          <w:p w14:paraId="0B3CE410" w14:textId="1B87EE45" w:rsidR="000305B8" w:rsidRPr="007744F4" w:rsidRDefault="000444BE" w:rsidP="000305B8">
            <w:pPr>
              <w:jc w:val="center"/>
            </w:pPr>
            <w:r w:rsidRPr="007744F4">
              <w:t>183</w:t>
            </w:r>
          </w:p>
        </w:tc>
        <w:tc>
          <w:tcPr>
            <w:tcW w:w="2245" w:type="dxa"/>
            <w:tcBorders>
              <w:bottom w:val="nil"/>
            </w:tcBorders>
          </w:tcPr>
          <w:p w14:paraId="3A05FF7F" w14:textId="48960DF4" w:rsidR="000305B8" w:rsidRPr="007744F4" w:rsidRDefault="000444BE" w:rsidP="000305B8">
            <w:pPr>
              <w:jc w:val="center"/>
            </w:pPr>
            <w:r w:rsidRPr="007744F4">
              <w:t>30.5</w:t>
            </w:r>
          </w:p>
        </w:tc>
      </w:tr>
      <w:tr w:rsidR="000305B8" w:rsidRPr="00FC6F2A" w14:paraId="07846835" w14:textId="77777777" w:rsidTr="00202C73">
        <w:tc>
          <w:tcPr>
            <w:tcW w:w="3955" w:type="dxa"/>
            <w:tcBorders>
              <w:top w:val="nil"/>
              <w:bottom w:val="single" w:sz="4" w:space="0" w:color="auto"/>
            </w:tcBorders>
          </w:tcPr>
          <w:p w14:paraId="3A7B5CA6" w14:textId="6B3B7C13" w:rsidR="000305B8" w:rsidRPr="007744F4" w:rsidRDefault="00A020E6" w:rsidP="00E55798">
            <w:pPr>
              <w:jc w:val="center"/>
            </w:pPr>
            <w:r w:rsidRPr="007744F4">
              <w:t>SSS3</w:t>
            </w:r>
          </w:p>
        </w:tc>
        <w:tc>
          <w:tcPr>
            <w:tcW w:w="3150" w:type="dxa"/>
            <w:tcBorders>
              <w:top w:val="nil"/>
              <w:bottom w:val="single" w:sz="4" w:space="0" w:color="auto"/>
            </w:tcBorders>
          </w:tcPr>
          <w:p w14:paraId="299E23E6" w14:textId="41480E87" w:rsidR="000305B8" w:rsidRPr="007744F4" w:rsidRDefault="000444BE" w:rsidP="000305B8">
            <w:pPr>
              <w:jc w:val="center"/>
            </w:pPr>
            <w:r w:rsidRPr="007744F4">
              <w:t>133</w:t>
            </w:r>
          </w:p>
        </w:tc>
        <w:tc>
          <w:tcPr>
            <w:tcW w:w="2245" w:type="dxa"/>
            <w:tcBorders>
              <w:top w:val="nil"/>
              <w:bottom w:val="single" w:sz="4" w:space="0" w:color="auto"/>
            </w:tcBorders>
          </w:tcPr>
          <w:p w14:paraId="32D3EEFF" w14:textId="31F373FD" w:rsidR="000305B8" w:rsidRPr="007744F4" w:rsidRDefault="000444BE" w:rsidP="000305B8">
            <w:pPr>
              <w:jc w:val="center"/>
            </w:pPr>
            <w:r w:rsidRPr="007744F4">
              <w:t>22.2</w:t>
            </w:r>
          </w:p>
        </w:tc>
      </w:tr>
      <w:tr w:rsidR="000305B8" w:rsidRPr="00FC6F2A" w14:paraId="3632CDDA" w14:textId="77777777" w:rsidTr="00202C73">
        <w:tc>
          <w:tcPr>
            <w:tcW w:w="3955" w:type="dxa"/>
            <w:tcBorders>
              <w:top w:val="single" w:sz="4" w:space="0" w:color="auto"/>
            </w:tcBorders>
          </w:tcPr>
          <w:p w14:paraId="1C102D19" w14:textId="7915C664" w:rsidR="000305B8" w:rsidRPr="00FC6F2A" w:rsidRDefault="00894230">
            <w:pPr>
              <w:rPr>
                <w:b/>
                <w:bCs/>
              </w:rPr>
            </w:pPr>
            <w:r w:rsidRPr="00FC6F2A">
              <w:rPr>
                <w:b/>
                <w:bCs/>
              </w:rPr>
              <w:t>Type of school</w:t>
            </w:r>
          </w:p>
        </w:tc>
        <w:tc>
          <w:tcPr>
            <w:tcW w:w="3150" w:type="dxa"/>
            <w:tcBorders>
              <w:top w:val="single" w:sz="4" w:space="0" w:color="auto"/>
            </w:tcBorders>
          </w:tcPr>
          <w:p w14:paraId="339EDFA4" w14:textId="77777777" w:rsidR="000305B8" w:rsidRPr="00FC6F2A" w:rsidRDefault="000305B8" w:rsidP="000305B8">
            <w:pPr>
              <w:jc w:val="center"/>
            </w:pPr>
          </w:p>
        </w:tc>
        <w:tc>
          <w:tcPr>
            <w:tcW w:w="2245" w:type="dxa"/>
            <w:tcBorders>
              <w:top w:val="single" w:sz="4" w:space="0" w:color="auto"/>
            </w:tcBorders>
          </w:tcPr>
          <w:p w14:paraId="70F65BF6" w14:textId="77777777" w:rsidR="000305B8" w:rsidRPr="00FC6F2A" w:rsidRDefault="000305B8" w:rsidP="000305B8">
            <w:pPr>
              <w:jc w:val="center"/>
            </w:pPr>
          </w:p>
        </w:tc>
      </w:tr>
      <w:tr w:rsidR="000305B8" w:rsidRPr="00FC6F2A" w14:paraId="72187110" w14:textId="77777777" w:rsidTr="00202C73">
        <w:tc>
          <w:tcPr>
            <w:tcW w:w="3955" w:type="dxa"/>
            <w:tcBorders>
              <w:bottom w:val="nil"/>
            </w:tcBorders>
          </w:tcPr>
          <w:p w14:paraId="4E0992CF" w14:textId="6D7D70E1" w:rsidR="000305B8" w:rsidRPr="00FC6F2A" w:rsidRDefault="00894230" w:rsidP="00246ABA">
            <w:pPr>
              <w:jc w:val="center"/>
            </w:pPr>
            <w:r w:rsidRPr="00FC6F2A">
              <w:t>Private</w:t>
            </w:r>
          </w:p>
        </w:tc>
        <w:tc>
          <w:tcPr>
            <w:tcW w:w="3150" w:type="dxa"/>
            <w:tcBorders>
              <w:bottom w:val="nil"/>
            </w:tcBorders>
          </w:tcPr>
          <w:p w14:paraId="6051DFE5" w14:textId="2673AC38" w:rsidR="000305B8" w:rsidRPr="00FC6F2A" w:rsidRDefault="00894230" w:rsidP="000305B8">
            <w:pPr>
              <w:jc w:val="center"/>
            </w:pPr>
            <w:r w:rsidRPr="00FC6F2A">
              <w:t>223</w:t>
            </w:r>
          </w:p>
        </w:tc>
        <w:tc>
          <w:tcPr>
            <w:tcW w:w="2245" w:type="dxa"/>
            <w:tcBorders>
              <w:bottom w:val="nil"/>
            </w:tcBorders>
          </w:tcPr>
          <w:p w14:paraId="40074615" w14:textId="05B3E643" w:rsidR="000305B8" w:rsidRPr="00FC6F2A" w:rsidRDefault="00894230" w:rsidP="000305B8">
            <w:pPr>
              <w:jc w:val="center"/>
            </w:pPr>
            <w:r w:rsidRPr="00FC6F2A">
              <w:t>37.2</w:t>
            </w:r>
          </w:p>
        </w:tc>
      </w:tr>
      <w:tr w:rsidR="000305B8" w:rsidRPr="00FC6F2A" w14:paraId="5776225F" w14:textId="77777777" w:rsidTr="00202C73">
        <w:tc>
          <w:tcPr>
            <w:tcW w:w="3955" w:type="dxa"/>
            <w:tcBorders>
              <w:top w:val="nil"/>
              <w:bottom w:val="single" w:sz="4" w:space="0" w:color="auto"/>
            </w:tcBorders>
          </w:tcPr>
          <w:p w14:paraId="60062B28" w14:textId="012DBBBF" w:rsidR="000305B8" w:rsidRPr="00FC6F2A" w:rsidRDefault="00894230" w:rsidP="00246ABA">
            <w:pPr>
              <w:jc w:val="center"/>
            </w:pPr>
            <w:r w:rsidRPr="00FC6F2A">
              <w:t>Public</w:t>
            </w:r>
          </w:p>
        </w:tc>
        <w:tc>
          <w:tcPr>
            <w:tcW w:w="3150" w:type="dxa"/>
            <w:tcBorders>
              <w:top w:val="nil"/>
              <w:bottom w:val="single" w:sz="4" w:space="0" w:color="auto"/>
            </w:tcBorders>
          </w:tcPr>
          <w:p w14:paraId="67B29903" w14:textId="6DAF1538" w:rsidR="000305B8" w:rsidRPr="00FC6F2A" w:rsidRDefault="00894230" w:rsidP="000305B8">
            <w:pPr>
              <w:jc w:val="center"/>
            </w:pPr>
            <w:r w:rsidRPr="00FC6F2A">
              <w:t>377</w:t>
            </w:r>
          </w:p>
        </w:tc>
        <w:tc>
          <w:tcPr>
            <w:tcW w:w="2245" w:type="dxa"/>
            <w:tcBorders>
              <w:top w:val="nil"/>
              <w:bottom w:val="single" w:sz="4" w:space="0" w:color="auto"/>
            </w:tcBorders>
          </w:tcPr>
          <w:p w14:paraId="49A4EF1E" w14:textId="6F6393B1" w:rsidR="000305B8" w:rsidRPr="00FC6F2A" w:rsidRDefault="00894230" w:rsidP="000305B8">
            <w:pPr>
              <w:jc w:val="center"/>
            </w:pPr>
            <w:r w:rsidRPr="00FC6F2A">
              <w:t>62.8</w:t>
            </w:r>
          </w:p>
        </w:tc>
      </w:tr>
      <w:tr w:rsidR="00893220" w:rsidRPr="00FC6F2A" w14:paraId="05CBD4DB" w14:textId="77777777" w:rsidTr="00202C73">
        <w:tc>
          <w:tcPr>
            <w:tcW w:w="3955" w:type="dxa"/>
            <w:tcBorders>
              <w:top w:val="single" w:sz="4" w:space="0" w:color="auto"/>
            </w:tcBorders>
          </w:tcPr>
          <w:p w14:paraId="7B2108B3" w14:textId="3D5BAB79" w:rsidR="00893220" w:rsidRPr="00FC6F2A" w:rsidRDefault="003E07B2">
            <w:pPr>
              <w:rPr>
                <w:b/>
                <w:bCs/>
              </w:rPr>
            </w:pPr>
            <w:r w:rsidRPr="00FC6F2A">
              <w:rPr>
                <w:b/>
                <w:bCs/>
              </w:rPr>
              <w:t>Who do you live with</w:t>
            </w:r>
          </w:p>
        </w:tc>
        <w:tc>
          <w:tcPr>
            <w:tcW w:w="3150" w:type="dxa"/>
            <w:tcBorders>
              <w:top w:val="single" w:sz="4" w:space="0" w:color="auto"/>
            </w:tcBorders>
          </w:tcPr>
          <w:p w14:paraId="3D57A979" w14:textId="77777777" w:rsidR="00893220" w:rsidRPr="00FC6F2A" w:rsidRDefault="00893220" w:rsidP="000305B8">
            <w:pPr>
              <w:jc w:val="center"/>
            </w:pPr>
          </w:p>
        </w:tc>
        <w:tc>
          <w:tcPr>
            <w:tcW w:w="2245" w:type="dxa"/>
            <w:tcBorders>
              <w:top w:val="single" w:sz="4" w:space="0" w:color="auto"/>
            </w:tcBorders>
          </w:tcPr>
          <w:p w14:paraId="670D56E7" w14:textId="77777777" w:rsidR="00893220" w:rsidRPr="00FC6F2A" w:rsidRDefault="00893220" w:rsidP="000305B8">
            <w:pPr>
              <w:jc w:val="center"/>
            </w:pPr>
          </w:p>
        </w:tc>
      </w:tr>
      <w:tr w:rsidR="00893220" w:rsidRPr="00FC6F2A" w14:paraId="557297AF" w14:textId="77777777" w:rsidTr="00202C73">
        <w:tc>
          <w:tcPr>
            <w:tcW w:w="3955" w:type="dxa"/>
          </w:tcPr>
          <w:p w14:paraId="59C1E24A" w14:textId="3BDF25E7" w:rsidR="00893220" w:rsidRPr="00FC6F2A" w:rsidRDefault="003E07B2" w:rsidP="003E07B2">
            <w:pPr>
              <w:jc w:val="center"/>
            </w:pPr>
            <w:r w:rsidRPr="00FC6F2A">
              <w:t>Both parents</w:t>
            </w:r>
          </w:p>
        </w:tc>
        <w:tc>
          <w:tcPr>
            <w:tcW w:w="3150" w:type="dxa"/>
          </w:tcPr>
          <w:p w14:paraId="7E1307A5" w14:textId="0D44DD93" w:rsidR="00893220" w:rsidRPr="00FC6F2A" w:rsidRDefault="003E07B2" w:rsidP="000305B8">
            <w:pPr>
              <w:jc w:val="center"/>
            </w:pPr>
            <w:r w:rsidRPr="00FC6F2A">
              <w:t>348</w:t>
            </w:r>
          </w:p>
        </w:tc>
        <w:tc>
          <w:tcPr>
            <w:tcW w:w="2245" w:type="dxa"/>
          </w:tcPr>
          <w:p w14:paraId="3B19522F" w14:textId="7D850C45" w:rsidR="00893220" w:rsidRPr="00FC6F2A" w:rsidRDefault="003E07B2" w:rsidP="000305B8">
            <w:pPr>
              <w:jc w:val="center"/>
            </w:pPr>
            <w:r w:rsidRPr="00FC6F2A">
              <w:t>58.0</w:t>
            </w:r>
          </w:p>
        </w:tc>
      </w:tr>
      <w:tr w:rsidR="00893220" w:rsidRPr="00FC6F2A" w14:paraId="4A575670" w14:textId="77777777" w:rsidTr="00202C73">
        <w:tc>
          <w:tcPr>
            <w:tcW w:w="3955" w:type="dxa"/>
          </w:tcPr>
          <w:p w14:paraId="42D07559" w14:textId="5E85CA59" w:rsidR="00893220" w:rsidRPr="00FC6F2A" w:rsidRDefault="003E07B2" w:rsidP="003E07B2">
            <w:pPr>
              <w:jc w:val="center"/>
            </w:pPr>
            <w:r w:rsidRPr="00FC6F2A">
              <w:t>Father only</w:t>
            </w:r>
          </w:p>
        </w:tc>
        <w:tc>
          <w:tcPr>
            <w:tcW w:w="3150" w:type="dxa"/>
          </w:tcPr>
          <w:p w14:paraId="5232B6A4" w14:textId="01043081" w:rsidR="00893220" w:rsidRPr="00FC6F2A" w:rsidRDefault="003E07B2" w:rsidP="000305B8">
            <w:pPr>
              <w:jc w:val="center"/>
            </w:pPr>
            <w:r w:rsidRPr="00FC6F2A">
              <w:t>33</w:t>
            </w:r>
          </w:p>
        </w:tc>
        <w:tc>
          <w:tcPr>
            <w:tcW w:w="2245" w:type="dxa"/>
          </w:tcPr>
          <w:p w14:paraId="7E958D36" w14:textId="1ECDCD88" w:rsidR="00893220" w:rsidRPr="00FC6F2A" w:rsidRDefault="003E07B2" w:rsidP="000305B8">
            <w:pPr>
              <w:jc w:val="center"/>
            </w:pPr>
            <w:r w:rsidRPr="00FC6F2A">
              <w:t>5.5</w:t>
            </w:r>
          </w:p>
        </w:tc>
      </w:tr>
      <w:tr w:rsidR="00893220" w:rsidRPr="00FC6F2A" w14:paraId="63CBC62C" w14:textId="77777777" w:rsidTr="00202C73">
        <w:tc>
          <w:tcPr>
            <w:tcW w:w="3955" w:type="dxa"/>
            <w:tcBorders>
              <w:bottom w:val="nil"/>
            </w:tcBorders>
          </w:tcPr>
          <w:p w14:paraId="1E19813A" w14:textId="1755407F" w:rsidR="00893220" w:rsidRPr="00FC6F2A" w:rsidRDefault="003E07B2" w:rsidP="003E07B2">
            <w:pPr>
              <w:jc w:val="center"/>
            </w:pPr>
            <w:r w:rsidRPr="00FC6F2A">
              <w:t>Guardian/Relatives</w:t>
            </w:r>
          </w:p>
        </w:tc>
        <w:tc>
          <w:tcPr>
            <w:tcW w:w="3150" w:type="dxa"/>
            <w:tcBorders>
              <w:bottom w:val="nil"/>
            </w:tcBorders>
          </w:tcPr>
          <w:p w14:paraId="537F4824" w14:textId="688A0B97" w:rsidR="00893220" w:rsidRPr="00FC6F2A" w:rsidRDefault="003E07B2" w:rsidP="000305B8">
            <w:pPr>
              <w:jc w:val="center"/>
            </w:pPr>
            <w:r w:rsidRPr="00FC6F2A">
              <w:t>95</w:t>
            </w:r>
          </w:p>
        </w:tc>
        <w:tc>
          <w:tcPr>
            <w:tcW w:w="2245" w:type="dxa"/>
            <w:tcBorders>
              <w:bottom w:val="nil"/>
            </w:tcBorders>
          </w:tcPr>
          <w:p w14:paraId="54FF5E26" w14:textId="4E8E3C22" w:rsidR="00893220" w:rsidRPr="00FC6F2A" w:rsidRDefault="003E07B2" w:rsidP="000305B8">
            <w:pPr>
              <w:jc w:val="center"/>
            </w:pPr>
            <w:r w:rsidRPr="00FC6F2A">
              <w:t>15.8</w:t>
            </w:r>
          </w:p>
        </w:tc>
      </w:tr>
      <w:tr w:rsidR="00893220" w:rsidRPr="00FC6F2A" w14:paraId="7BBEBFF1" w14:textId="77777777" w:rsidTr="00202C73">
        <w:tc>
          <w:tcPr>
            <w:tcW w:w="3955" w:type="dxa"/>
            <w:tcBorders>
              <w:top w:val="nil"/>
              <w:bottom w:val="single" w:sz="4" w:space="0" w:color="auto"/>
            </w:tcBorders>
          </w:tcPr>
          <w:p w14:paraId="25603C83" w14:textId="0A75671E" w:rsidR="00893220" w:rsidRPr="00FC6F2A" w:rsidRDefault="003E07B2" w:rsidP="003E07B2">
            <w:pPr>
              <w:jc w:val="center"/>
            </w:pPr>
            <w:r w:rsidRPr="00FC6F2A">
              <w:t>Mother only</w:t>
            </w:r>
          </w:p>
        </w:tc>
        <w:tc>
          <w:tcPr>
            <w:tcW w:w="3150" w:type="dxa"/>
            <w:tcBorders>
              <w:top w:val="nil"/>
              <w:bottom w:val="single" w:sz="4" w:space="0" w:color="auto"/>
            </w:tcBorders>
          </w:tcPr>
          <w:p w14:paraId="77FE331F" w14:textId="6C725381" w:rsidR="00893220" w:rsidRPr="00FC6F2A" w:rsidRDefault="003E07B2" w:rsidP="000305B8">
            <w:pPr>
              <w:jc w:val="center"/>
            </w:pPr>
            <w:r w:rsidRPr="00FC6F2A">
              <w:t>124</w:t>
            </w:r>
          </w:p>
        </w:tc>
        <w:tc>
          <w:tcPr>
            <w:tcW w:w="2245" w:type="dxa"/>
            <w:tcBorders>
              <w:top w:val="nil"/>
              <w:bottom w:val="single" w:sz="4" w:space="0" w:color="auto"/>
            </w:tcBorders>
          </w:tcPr>
          <w:p w14:paraId="6DFC1BAD" w14:textId="3E3C8791" w:rsidR="00893220" w:rsidRPr="00FC6F2A" w:rsidRDefault="003E07B2" w:rsidP="000305B8">
            <w:pPr>
              <w:jc w:val="center"/>
            </w:pPr>
            <w:r w:rsidRPr="00FC6F2A">
              <w:t>20.7</w:t>
            </w:r>
          </w:p>
        </w:tc>
      </w:tr>
      <w:tr w:rsidR="003E07B2" w:rsidRPr="00FC6F2A" w14:paraId="6D728A8C" w14:textId="77777777" w:rsidTr="00202C73">
        <w:tc>
          <w:tcPr>
            <w:tcW w:w="3955" w:type="dxa"/>
            <w:tcBorders>
              <w:top w:val="single" w:sz="4" w:space="0" w:color="auto"/>
            </w:tcBorders>
          </w:tcPr>
          <w:p w14:paraId="2AD3A7A4" w14:textId="4D72974C" w:rsidR="003E07B2" w:rsidRPr="00FC6F2A" w:rsidRDefault="003B1A3E">
            <w:pPr>
              <w:rPr>
                <w:b/>
                <w:bCs/>
              </w:rPr>
            </w:pPr>
            <w:r w:rsidRPr="00FC6F2A">
              <w:rPr>
                <w:b/>
                <w:bCs/>
              </w:rPr>
              <w:t>No of people living in house</w:t>
            </w:r>
          </w:p>
        </w:tc>
        <w:tc>
          <w:tcPr>
            <w:tcW w:w="3150" w:type="dxa"/>
            <w:tcBorders>
              <w:top w:val="single" w:sz="4" w:space="0" w:color="auto"/>
            </w:tcBorders>
          </w:tcPr>
          <w:p w14:paraId="14D30A42" w14:textId="77777777" w:rsidR="003E07B2" w:rsidRPr="00FC6F2A" w:rsidRDefault="003E07B2" w:rsidP="000305B8">
            <w:pPr>
              <w:jc w:val="center"/>
            </w:pPr>
          </w:p>
        </w:tc>
        <w:tc>
          <w:tcPr>
            <w:tcW w:w="2245" w:type="dxa"/>
            <w:tcBorders>
              <w:top w:val="single" w:sz="4" w:space="0" w:color="auto"/>
            </w:tcBorders>
          </w:tcPr>
          <w:p w14:paraId="7F3D4AFB" w14:textId="77777777" w:rsidR="003E07B2" w:rsidRPr="00FC6F2A" w:rsidRDefault="003E07B2" w:rsidP="000305B8">
            <w:pPr>
              <w:jc w:val="center"/>
            </w:pPr>
          </w:p>
        </w:tc>
      </w:tr>
      <w:tr w:rsidR="003E07B2" w:rsidRPr="00FC6F2A" w14:paraId="23892046" w14:textId="77777777" w:rsidTr="00202C73">
        <w:tc>
          <w:tcPr>
            <w:tcW w:w="3955" w:type="dxa"/>
          </w:tcPr>
          <w:p w14:paraId="3BD2E78B" w14:textId="44E284DB" w:rsidR="003E07B2" w:rsidRPr="00FC6F2A" w:rsidRDefault="003B1A3E" w:rsidP="003B1A3E">
            <w:pPr>
              <w:jc w:val="center"/>
            </w:pPr>
            <w:r w:rsidRPr="00FC6F2A">
              <w:t>1-3</w:t>
            </w:r>
          </w:p>
        </w:tc>
        <w:tc>
          <w:tcPr>
            <w:tcW w:w="3150" w:type="dxa"/>
          </w:tcPr>
          <w:p w14:paraId="250998BD" w14:textId="013D60F4" w:rsidR="003E07B2" w:rsidRPr="00FC6F2A" w:rsidRDefault="003B1A3E" w:rsidP="000305B8">
            <w:pPr>
              <w:jc w:val="center"/>
            </w:pPr>
            <w:r w:rsidRPr="00FC6F2A">
              <w:t>112</w:t>
            </w:r>
          </w:p>
        </w:tc>
        <w:tc>
          <w:tcPr>
            <w:tcW w:w="2245" w:type="dxa"/>
          </w:tcPr>
          <w:p w14:paraId="7C354AF2" w14:textId="4382F2A0" w:rsidR="003E07B2" w:rsidRPr="00FC6F2A" w:rsidRDefault="003B1A3E" w:rsidP="000305B8">
            <w:pPr>
              <w:jc w:val="center"/>
            </w:pPr>
            <w:r w:rsidRPr="00FC6F2A">
              <w:t>18.7</w:t>
            </w:r>
          </w:p>
        </w:tc>
      </w:tr>
      <w:tr w:rsidR="003E07B2" w:rsidRPr="00FC6F2A" w14:paraId="6CD153BE" w14:textId="77777777" w:rsidTr="00202C73">
        <w:tc>
          <w:tcPr>
            <w:tcW w:w="3955" w:type="dxa"/>
          </w:tcPr>
          <w:p w14:paraId="72AD309C" w14:textId="3D73D6EA" w:rsidR="003E07B2" w:rsidRPr="00FC6F2A" w:rsidRDefault="003B1A3E" w:rsidP="003B1A3E">
            <w:pPr>
              <w:jc w:val="center"/>
            </w:pPr>
            <w:r w:rsidRPr="00FC6F2A">
              <w:t>4-6</w:t>
            </w:r>
          </w:p>
        </w:tc>
        <w:tc>
          <w:tcPr>
            <w:tcW w:w="3150" w:type="dxa"/>
          </w:tcPr>
          <w:p w14:paraId="792EBB97" w14:textId="2E2099F5" w:rsidR="003E07B2" w:rsidRPr="00FC6F2A" w:rsidRDefault="003B1A3E" w:rsidP="000305B8">
            <w:pPr>
              <w:jc w:val="center"/>
            </w:pPr>
            <w:r w:rsidRPr="00FC6F2A">
              <w:t>341</w:t>
            </w:r>
          </w:p>
        </w:tc>
        <w:tc>
          <w:tcPr>
            <w:tcW w:w="2245" w:type="dxa"/>
          </w:tcPr>
          <w:p w14:paraId="10DF97DB" w14:textId="63AE607B" w:rsidR="003E07B2" w:rsidRPr="00FC6F2A" w:rsidRDefault="003B1A3E" w:rsidP="000305B8">
            <w:pPr>
              <w:jc w:val="center"/>
            </w:pPr>
            <w:r w:rsidRPr="00FC6F2A">
              <w:t>56.8</w:t>
            </w:r>
          </w:p>
        </w:tc>
      </w:tr>
      <w:tr w:rsidR="003E07B2" w:rsidRPr="00FC6F2A" w14:paraId="4247FD75" w14:textId="77777777" w:rsidTr="00202C73">
        <w:tc>
          <w:tcPr>
            <w:tcW w:w="3955" w:type="dxa"/>
          </w:tcPr>
          <w:p w14:paraId="300A3050" w14:textId="3023B310" w:rsidR="003E07B2" w:rsidRPr="00FC6F2A" w:rsidRDefault="003B1A3E" w:rsidP="003B1A3E">
            <w:pPr>
              <w:jc w:val="center"/>
            </w:pPr>
            <w:r w:rsidRPr="00FC6F2A">
              <w:t>7 and above</w:t>
            </w:r>
          </w:p>
        </w:tc>
        <w:tc>
          <w:tcPr>
            <w:tcW w:w="3150" w:type="dxa"/>
          </w:tcPr>
          <w:p w14:paraId="11EC3D2A" w14:textId="1DB1C432" w:rsidR="003E07B2" w:rsidRPr="00FC6F2A" w:rsidRDefault="003B1A3E" w:rsidP="000305B8">
            <w:pPr>
              <w:jc w:val="center"/>
            </w:pPr>
            <w:r w:rsidRPr="00FC6F2A">
              <w:t>147</w:t>
            </w:r>
          </w:p>
        </w:tc>
        <w:tc>
          <w:tcPr>
            <w:tcW w:w="2245" w:type="dxa"/>
          </w:tcPr>
          <w:p w14:paraId="2EF32E67" w14:textId="7EE0E61F" w:rsidR="003E07B2" w:rsidRPr="00FC6F2A" w:rsidRDefault="003B1A3E" w:rsidP="000305B8">
            <w:pPr>
              <w:jc w:val="center"/>
            </w:pPr>
            <w:r w:rsidRPr="00FC6F2A">
              <w:t>24.5</w:t>
            </w:r>
          </w:p>
        </w:tc>
      </w:tr>
      <w:tr w:rsidR="003E07B2" w:rsidRPr="00FC6F2A" w14:paraId="2B2545AB" w14:textId="77777777" w:rsidTr="00202C73">
        <w:tc>
          <w:tcPr>
            <w:tcW w:w="3955" w:type="dxa"/>
          </w:tcPr>
          <w:p w14:paraId="4EFB10B9" w14:textId="3664481E" w:rsidR="003E07B2" w:rsidRPr="00FC6F2A" w:rsidRDefault="006B2BDE">
            <w:pPr>
              <w:rPr>
                <w:b/>
                <w:bCs/>
              </w:rPr>
            </w:pPr>
            <w:r w:rsidRPr="00FC6F2A">
              <w:rPr>
                <w:b/>
                <w:bCs/>
              </w:rPr>
              <w:t>Position amongst siblings</w:t>
            </w:r>
          </w:p>
        </w:tc>
        <w:tc>
          <w:tcPr>
            <w:tcW w:w="3150" w:type="dxa"/>
          </w:tcPr>
          <w:p w14:paraId="10BD775B" w14:textId="77777777" w:rsidR="003E07B2" w:rsidRPr="00FC6F2A" w:rsidRDefault="003E07B2" w:rsidP="000305B8">
            <w:pPr>
              <w:jc w:val="center"/>
            </w:pPr>
          </w:p>
        </w:tc>
        <w:tc>
          <w:tcPr>
            <w:tcW w:w="2245" w:type="dxa"/>
          </w:tcPr>
          <w:p w14:paraId="4F9891FC" w14:textId="77777777" w:rsidR="003E07B2" w:rsidRPr="00FC6F2A" w:rsidRDefault="003E07B2" w:rsidP="000305B8">
            <w:pPr>
              <w:jc w:val="center"/>
            </w:pPr>
          </w:p>
        </w:tc>
      </w:tr>
      <w:tr w:rsidR="006B2BDE" w:rsidRPr="00FC6F2A" w14:paraId="2EE14287" w14:textId="77777777" w:rsidTr="00202C73">
        <w:tc>
          <w:tcPr>
            <w:tcW w:w="3955" w:type="dxa"/>
          </w:tcPr>
          <w:p w14:paraId="529B5792" w14:textId="50119975" w:rsidR="006B2BDE" w:rsidRPr="00FC6F2A" w:rsidRDefault="006B2BDE" w:rsidP="00AD1A2F">
            <w:pPr>
              <w:jc w:val="center"/>
            </w:pPr>
            <w:r w:rsidRPr="00FC6F2A">
              <w:t>First child</w:t>
            </w:r>
          </w:p>
        </w:tc>
        <w:tc>
          <w:tcPr>
            <w:tcW w:w="3150" w:type="dxa"/>
          </w:tcPr>
          <w:p w14:paraId="2C7B6863" w14:textId="6A7A9A41" w:rsidR="006B2BDE" w:rsidRPr="00FC6F2A" w:rsidRDefault="006B2BDE" w:rsidP="000305B8">
            <w:pPr>
              <w:jc w:val="center"/>
            </w:pPr>
            <w:r w:rsidRPr="00FC6F2A">
              <w:t>188</w:t>
            </w:r>
          </w:p>
        </w:tc>
        <w:tc>
          <w:tcPr>
            <w:tcW w:w="2245" w:type="dxa"/>
          </w:tcPr>
          <w:p w14:paraId="15606A78" w14:textId="395E82F1" w:rsidR="006B2BDE" w:rsidRPr="00FC6F2A" w:rsidRDefault="006B2BDE" w:rsidP="000305B8">
            <w:pPr>
              <w:jc w:val="center"/>
            </w:pPr>
            <w:r w:rsidRPr="00FC6F2A">
              <w:t>31.3</w:t>
            </w:r>
          </w:p>
        </w:tc>
      </w:tr>
      <w:tr w:rsidR="006B2BDE" w:rsidRPr="00FC6F2A" w14:paraId="6CD2251D" w14:textId="77777777" w:rsidTr="00202C73">
        <w:tc>
          <w:tcPr>
            <w:tcW w:w="3955" w:type="dxa"/>
          </w:tcPr>
          <w:p w14:paraId="648FA15E" w14:textId="3B4D6FB9" w:rsidR="006B2BDE" w:rsidRPr="00FC6F2A" w:rsidRDefault="006B2BDE" w:rsidP="00AD1A2F">
            <w:pPr>
              <w:jc w:val="center"/>
            </w:pPr>
            <w:r w:rsidRPr="00FC6F2A">
              <w:t>Last child</w:t>
            </w:r>
          </w:p>
        </w:tc>
        <w:tc>
          <w:tcPr>
            <w:tcW w:w="3150" w:type="dxa"/>
          </w:tcPr>
          <w:p w14:paraId="752E7FDE" w14:textId="71DAE644" w:rsidR="006B2BDE" w:rsidRPr="00FC6F2A" w:rsidRDefault="006B2BDE" w:rsidP="000305B8">
            <w:pPr>
              <w:jc w:val="center"/>
            </w:pPr>
            <w:r w:rsidRPr="00FC6F2A">
              <w:t>134</w:t>
            </w:r>
          </w:p>
        </w:tc>
        <w:tc>
          <w:tcPr>
            <w:tcW w:w="2245" w:type="dxa"/>
          </w:tcPr>
          <w:p w14:paraId="13EC56FF" w14:textId="6FBB946E" w:rsidR="006B2BDE" w:rsidRPr="00FC6F2A" w:rsidRDefault="006B2BDE" w:rsidP="000305B8">
            <w:pPr>
              <w:jc w:val="center"/>
            </w:pPr>
            <w:r w:rsidRPr="00FC6F2A">
              <w:t>22.3</w:t>
            </w:r>
          </w:p>
        </w:tc>
      </w:tr>
      <w:tr w:rsidR="006B2BDE" w:rsidRPr="00FC6F2A" w14:paraId="2B67EBAD" w14:textId="77777777" w:rsidTr="00202C73">
        <w:tc>
          <w:tcPr>
            <w:tcW w:w="3955" w:type="dxa"/>
            <w:tcBorders>
              <w:bottom w:val="nil"/>
            </w:tcBorders>
          </w:tcPr>
          <w:p w14:paraId="2395E666" w14:textId="71548616" w:rsidR="006B2BDE" w:rsidRPr="00FC6F2A" w:rsidRDefault="006B2BDE" w:rsidP="00AD1A2F">
            <w:pPr>
              <w:jc w:val="center"/>
            </w:pPr>
            <w:r w:rsidRPr="00FC6F2A">
              <w:t>Middle child</w:t>
            </w:r>
          </w:p>
        </w:tc>
        <w:tc>
          <w:tcPr>
            <w:tcW w:w="3150" w:type="dxa"/>
            <w:tcBorders>
              <w:bottom w:val="nil"/>
            </w:tcBorders>
          </w:tcPr>
          <w:p w14:paraId="48B49000" w14:textId="6EAD721E" w:rsidR="006B2BDE" w:rsidRPr="00FC6F2A" w:rsidRDefault="006B2BDE" w:rsidP="000305B8">
            <w:pPr>
              <w:jc w:val="center"/>
            </w:pPr>
            <w:r w:rsidRPr="00FC6F2A">
              <w:t>262</w:t>
            </w:r>
          </w:p>
        </w:tc>
        <w:tc>
          <w:tcPr>
            <w:tcW w:w="2245" w:type="dxa"/>
            <w:tcBorders>
              <w:bottom w:val="nil"/>
            </w:tcBorders>
          </w:tcPr>
          <w:p w14:paraId="52052BA3" w14:textId="66DF27DC" w:rsidR="006B2BDE" w:rsidRPr="00FC6F2A" w:rsidRDefault="006B2BDE" w:rsidP="000305B8">
            <w:pPr>
              <w:jc w:val="center"/>
            </w:pPr>
            <w:r w:rsidRPr="00FC6F2A">
              <w:t>43.7</w:t>
            </w:r>
          </w:p>
        </w:tc>
      </w:tr>
      <w:tr w:rsidR="006B2BDE" w:rsidRPr="00FC6F2A" w14:paraId="3C0C07CA" w14:textId="77777777" w:rsidTr="00202C73">
        <w:tc>
          <w:tcPr>
            <w:tcW w:w="3955" w:type="dxa"/>
            <w:tcBorders>
              <w:top w:val="nil"/>
              <w:bottom w:val="single" w:sz="4" w:space="0" w:color="auto"/>
            </w:tcBorders>
          </w:tcPr>
          <w:p w14:paraId="6795DACD" w14:textId="4B17546B" w:rsidR="006B2BDE" w:rsidRPr="00FC6F2A" w:rsidRDefault="006B2BDE" w:rsidP="00AD1A2F">
            <w:pPr>
              <w:jc w:val="center"/>
            </w:pPr>
            <w:r w:rsidRPr="00FC6F2A">
              <w:t>Only child</w:t>
            </w:r>
          </w:p>
        </w:tc>
        <w:tc>
          <w:tcPr>
            <w:tcW w:w="3150" w:type="dxa"/>
            <w:tcBorders>
              <w:top w:val="nil"/>
              <w:bottom w:val="single" w:sz="4" w:space="0" w:color="auto"/>
            </w:tcBorders>
          </w:tcPr>
          <w:p w14:paraId="7AF7D1F2" w14:textId="0A705E44" w:rsidR="006B2BDE" w:rsidRPr="00FC6F2A" w:rsidRDefault="006B2BDE" w:rsidP="000305B8">
            <w:pPr>
              <w:jc w:val="center"/>
            </w:pPr>
            <w:r w:rsidRPr="00FC6F2A">
              <w:t>16</w:t>
            </w:r>
          </w:p>
        </w:tc>
        <w:tc>
          <w:tcPr>
            <w:tcW w:w="2245" w:type="dxa"/>
            <w:tcBorders>
              <w:top w:val="nil"/>
              <w:bottom w:val="single" w:sz="4" w:space="0" w:color="auto"/>
            </w:tcBorders>
          </w:tcPr>
          <w:p w14:paraId="103E2B33" w14:textId="7EA04489" w:rsidR="006B2BDE" w:rsidRPr="00FC6F2A" w:rsidRDefault="006B2BDE" w:rsidP="000305B8">
            <w:pPr>
              <w:jc w:val="center"/>
            </w:pPr>
            <w:r w:rsidRPr="00FC6F2A">
              <w:t>2.7</w:t>
            </w:r>
          </w:p>
        </w:tc>
      </w:tr>
      <w:tr w:rsidR="00C973D8" w:rsidRPr="00FC6F2A" w14:paraId="1457C088" w14:textId="77777777" w:rsidTr="00202C73">
        <w:tc>
          <w:tcPr>
            <w:tcW w:w="3955" w:type="dxa"/>
            <w:tcBorders>
              <w:top w:val="single" w:sz="4" w:space="0" w:color="auto"/>
            </w:tcBorders>
          </w:tcPr>
          <w:p w14:paraId="52FB8FFB" w14:textId="15774A10" w:rsidR="00C973D8" w:rsidRPr="00FC6F2A" w:rsidRDefault="007402C9" w:rsidP="00C973D8">
            <w:pPr>
              <w:rPr>
                <w:b/>
                <w:bCs/>
              </w:rPr>
            </w:pPr>
            <w:r w:rsidRPr="00FC6F2A">
              <w:rPr>
                <w:b/>
                <w:bCs/>
              </w:rPr>
              <w:t>Type of housing</w:t>
            </w:r>
          </w:p>
        </w:tc>
        <w:tc>
          <w:tcPr>
            <w:tcW w:w="3150" w:type="dxa"/>
            <w:tcBorders>
              <w:top w:val="single" w:sz="4" w:space="0" w:color="auto"/>
            </w:tcBorders>
          </w:tcPr>
          <w:p w14:paraId="17CF75B7" w14:textId="77777777" w:rsidR="00C973D8" w:rsidRPr="00FC6F2A" w:rsidRDefault="00C973D8" w:rsidP="00C973D8">
            <w:pPr>
              <w:jc w:val="center"/>
            </w:pPr>
          </w:p>
        </w:tc>
        <w:tc>
          <w:tcPr>
            <w:tcW w:w="2245" w:type="dxa"/>
            <w:tcBorders>
              <w:top w:val="single" w:sz="4" w:space="0" w:color="auto"/>
            </w:tcBorders>
          </w:tcPr>
          <w:p w14:paraId="0CE3A5AE" w14:textId="77777777" w:rsidR="00C973D8" w:rsidRPr="00FC6F2A" w:rsidRDefault="00C973D8" w:rsidP="00C973D8">
            <w:pPr>
              <w:jc w:val="center"/>
            </w:pPr>
          </w:p>
        </w:tc>
      </w:tr>
      <w:tr w:rsidR="00C973D8" w:rsidRPr="00FC6F2A" w14:paraId="2651ADA9" w14:textId="77777777" w:rsidTr="00202C73">
        <w:tc>
          <w:tcPr>
            <w:tcW w:w="3955" w:type="dxa"/>
          </w:tcPr>
          <w:p w14:paraId="62FC5AED" w14:textId="111BE192" w:rsidR="00C973D8" w:rsidRPr="00FC6F2A" w:rsidRDefault="007402C9" w:rsidP="00322506">
            <w:pPr>
              <w:jc w:val="center"/>
            </w:pPr>
            <w:r w:rsidRPr="00FC6F2A">
              <w:t>Family house</w:t>
            </w:r>
          </w:p>
        </w:tc>
        <w:tc>
          <w:tcPr>
            <w:tcW w:w="3150" w:type="dxa"/>
          </w:tcPr>
          <w:p w14:paraId="063919FB" w14:textId="63EEB654" w:rsidR="00C973D8" w:rsidRPr="00FC6F2A" w:rsidRDefault="00322506" w:rsidP="00C973D8">
            <w:pPr>
              <w:jc w:val="center"/>
            </w:pPr>
            <w:r w:rsidRPr="00FC6F2A">
              <w:t>75</w:t>
            </w:r>
          </w:p>
        </w:tc>
        <w:tc>
          <w:tcPr>
            <w:tcW w:w="2245" w:type="dxa"/>
          </w:tcPr>
          <w:p w14:paraId="57A66A87" w14:textId="3F699363" w:rsidR="00C973D8" w:rsidRPr="00FC6F2A" w:rsidRDefault="00322506" w:rsidP="00C973D8">
            <w:pPr>
              <w:jc w:val="center"/>
            </w:pPr>
            <w:r w:rsidRPr="00FC6F2A">
              <w:t>12.5</w:t>
            </w:r>
          </w:p>
        </w:tc>
      </w:tr>
      <w:tr w:rsidR="00C973D8" w:rsidRPr="00FC6F2A" w14:paraId="71CEA491" w14:textId="77777777" w:rsidTr="00202C73">
        <w:tc>
          <w:tcPr>
            <w:tcW w:w="3955" w:type="dxa"/>
            <w:tcBorders>
              <w:bottom w:val="nil"/>
            </w:tcBorders>
          </w:tcPr>
          <w:p w14:paraId="18E52B62" w14:textId="77E3234C" w:rsidR="00C973D8" w:rsidRPr="00FC6F2A" w:rsidRDefault="00322506" w:rsidP="00322506">
            <w:pPr>
              <w:jc w:val="center"/>
            </w:pPr>
            <w:r w:rsidRPr="00FC6F2A">
              <w:t>Owned house</w:t>
            </w:r>
          </w:p>
        </w:tc>
        <w:tc>
          <w:tcPr>
            <w:tcW w:w="3150" w:type="dxa"/>
            <w:tcBorders>
              <w:bottom w:val="nil"/>
            </w:tcBorders>
          </w:tcPr>
          <w:p w14:paraId="2ABE0FCA" w14:textId="6CD1EC46" w:rsidR="00C973D8" w:rsidRPr="00FC6F2A" w:rsidRDefault="00322506" w:rsidP="00C973D8">
            <w:pPr>
              <w:jc w:val="center"/>
            </w:pPr>
            <w:r w:rsidRPr="00FC6F2A">
              <w:t>227</w:t>
            </w:r>
          </w:p>
        </w:tc>
        <w:tc>
          <w:tcPr>
            <w:tcW w:w="2245" w:type="dxa"/>
            <w:tcBorders>
              <w:bottom w:val="nil"/>
            </w:tcBorders>
          </w:tcPr>
          <w:p w14:paraId="58709345" w14:textId="1C12D4C8" w:rsidR="00C973D8" w:rsidRPr="00FC6F2A" w:rsidRDefault="00322506" w:rsidP="00C973D8">
            <w:pPr>
              <w:jc w:val="center"/>
            </w:pPr>
            <w:r w:rsidRPr="00FC6F2A">
              <w:t>37.8</w:t>
            </w:r>
          </w:p>
        </w:tc>
      </w:tr>
      <w:tr w:rsidR="00C973D8" w:rsidRPr="00FC6F2A" w14:paraId="6282A659" w14:textId="77777777" w:rsidTr="00202C73">
        <w:tc>
          <w:tcPr>
            <w:tcW w:w="3955" w:type="dxa"/>
            <w:tcBorders>
              <w:top w:val="nil"/>
              <w:bottom w:val="single" w:sz="4" w:space="0" w:color="auto"/>
            </w:tcBorders>
          </w:tcPr>
          <w:p w14:paraId="2891425B" w14:textId="734D5A4E" w:rsidR="00C973D8" w:rsidRPr="00FC6F2A" w:rsidRDefault="00322506" w:rsidP="00322506">
            <w:pPr>
              <w:jc w:val="center"/>
            </w:pPr>
            <w:r w:rsidRPr="00FC6F2A">
              <w:t>Rented apartment</w:t>
            </w:r>
          </w:p>
        </w:tc>
        <w:tc>
          <w:tcPr>
            <w:tcW w:w="3150" w:type="dxa"/>
            <w:tcBorders>
              <w:top w:val="nil"/>
              <w:bottom w:val="single" w:sz="4" w:space="0" w:color="auto"/>
            </w:tcBorders>
          </w:tcPr>
          <w:p w14:paraId="67AB722D" w14:textId="640940B4" w:rsidR="00C973D8" w:rsidRPr="00FC6F2A" w:rsidRDefault="00322506" w:rsidP="00C973D8">
            <w:pPr>
              <w:jc w:val="center"/>
            </w:pPr>
            <w:r w:rsidRPr="00FC6F2A">
              <w:t>298</w:t>
            </w:r>
          </w:p>
        </w:tc>
        <w:tc>
          <w:tcPr>
            <w:tcW w:w="2245" w:type="dxa"/>
            <w:tcBorders>
              <w:top w:val="nil"/>
              <w:bottom w:val="single" w:sz="4" w:space="0" w:color="auto"/>
            </w:tcBorders>
          </w:tcPr>
          <w:p w14:paraId="37480F60" w14:textId="33D2BD35" w:rsidR="00C973D8" w:rsidRPr="00FC6F2A" w:rsidRDefault="00322506" w:rsidP="00C973D8">
            <w:pPr>
              <w:jc w:val="center"/>
            </w:pPr>
            <w:r w:rsidRPr="00FC6F2A">
              <w:t>49.7</w:t>
            </w:r>
          </w:p>
        </w:tc>
      </w:tr>
      <w:tr w:rsidR="00322506" w:rsidRPr="00FC6F2A" w14:paraId="4915D579" w14:textId="77777777" w:rsidTr="00202C73">
        <w:tc>
          <w:tcPr>
            <w:tcW w:w="3955" w:type="dxa"/>
            <w:tcBorders>
              <w:top w:val="single" w:sz="4" w:space="0" w:color="auto"/>
            </w:tcBorders>
          </w:tcPr>
          <w:p w14:paraId="143C73E8" w14:textId="59E56F0F" w:rsidR="00322506" w:rsidRPr="00FC6F2A" w:rsidRDefault="00322506" w:rsidP="00C973D8">
            <w:pPr>
              <w:rPr>
                <w:b/>
                <w:bCs/>
              </w:rPr>
            </w:pPr>
            <w:r w:rsidRPr="00FC6F2A">
              <w:rPr>
                <w:b/>
                <w:bCs/>
              </w:rPr>
              <w:t>Parents marital status</w:t>
            </w:r>
          </w:p>
        </w:tc>
        <w:tc>
          <w:tcPr>
            <w:tcW w:w="3150" w:type="dxa"/>
            <w:tcBorders>
              <w:top w:val="single" w:sz="4" w:space="0" w:color="auto"/>
            </w:tcBorders>
          </w:tcPr>
          <w:p w14:paraId="6E374426" w14:textId="77777777" w:rsidR="00322506" w:rsidRPr="00FC6F2A" w:rsidRDefault="00322506" w:rsidP="00C973D8">
            <w:pPr>
              <w:jc w:val="center"/>
            </w:pPr>
          </w:p>
        </w:tc>
        <w:tc>
          <w:tcPr>
            <w:tcW w:w="2245" w:type="dxa"/>
            <w:tcBorders>
              <w:top w:val="single" w:sz="4" w:space="0" w:color="auto"/>
            </w:tcBorders>
          </w:tcPr>
          <w:p w14:paraId="593E60D6" w14:textId="77777777" w:rsidR="00322506" w:rsidRPr="00FC6F2A" w:rsidRDefault="00322506" w:rsidP="00C973D8">
            <w:pPr>
              <w:jc w:val="center"/>
            </w:pPr>
          </w:p>
        </w:tc>
      </w:tr>
      <w:tr w:rsidR="00322506" w:rsidRPr="00FC6F2A" w14:paraId="6E22057A" w14:textId="77777777" w:rsidTr="00202C73">
        <w:tc>
          <w:tcPr>
            <w:tcW w:w="3955" w:type="dxa"/>
          </w:tcPr>
          <w:p w14:paraId="3017830D" w14:textId="5E48E53F" w:rsidR="00322506" w:rsidRPr="00FC6F2A" w:rsidRDefault="00322506" w:rsidP="00322506">
            <w:pPr>
              <w:jc w:val="center"/>
            </w:pPr>
            <w:r w:rsidRPr="00FC6F2A">
              <w:t>Married and living together</w:t>
            </w:r>
          </w:p>
        </w:tc>
        <w:tc>
          <w:tcPr>
            <w:tcW w:w="3150" w:type="dxa"/>
          </w:tcPr>
          <w:p w14:paraId="110B5999" w14:textId="66509C8A" w:rsidR="00322506" w:rsidRPr="00FC6F2A" w:rsidRDefault="00322506" w:rsidP="00C973D8">
            <w:pPr>
              <w:jc w:val="center"/>
            </w:pPr>
            <w:r w:rsidRPr="00FC6F2A">
              <w:t>462</w:t>
            </w:r>
          </w:p>
        </w:tc>
        <w:tc>
          <w:tcPr>
            <w:tcW w:w="2245" w:type="dxa"/>
          </w:tcPr>
          <w:p w14:paraId="7B790E2E" w14:textId="17519C89" w:rsidR="00322506" w:rsidRPr="00FC6F2A" w:rsidRDefault="00322506" w:rsidP="00C973D8">
            <w:pPr>
              <w:jc w:val="center"/>
            </w:pPr>
            <w:r w:rsidRPr="00FC6F2A">
              <w:t>77.0</w:t>
            </w:r>
          </w:p>
        </w:tc>
      </w:tr>
      <w:tr w:rsidR="00322506" w:rsidRPr="00FC6F2A" w14:paraId="6E3079AA" w14:textId="77777777" w:rsidTr="00202C73">
        <w:tc>
          <w:tcPr>
            <w:tcW w:w="3955" w:type="dxa"/>
          </w:tcPr>
          <w:p w14:paraId="0D2356A9" w14:textId="03BB6F84" w:rsidR="00322506" w:rsidRPr="00FC6F2A" w:rsidRDefault="00322506" w:rsidP="00322506">
            <w:pPr>
              <w:jc w:val="center"/>
            </w:pPr>
            <w:r w:rsidRPr="00FC6F2A">
              <w:t>Separated</w:t>
            </w:r>
          </w:p>
        </w:tc>
        <w:tc>
          <w:tcPr>
            <w:tcW w:w="3150" w:type="dxa"/>
          </w:tcPr>
          <w:p w14:paraId="1FC041A7" w14:textId="5A1B772F" w:rsidR="00322506" w:rsidRPr="00FC6F2A" w:rsidRDefault="00322506" w:rsidP="00C973D8">
            <w:pPr>
              <w:jc w:val="center"/>
            </w:pPr>
            <w:r w:rsidRPr="00FC6F2A">
              <w:t>57</w:t>
            </w:r>
          </w:p>
        </w:tc>
        <w:tc>
          <w:tcPr>
            <w:tcW w:w="2245" w:type="dxa"/>
          </w:tcPr>
          <w:p w14:paraId="2DA3563F" w14:textId="1C7AFCF8" w:rsidR="00322506" w:rsidRPr="00FC6F2A" w:rsidRDefault="00322506" w:rsidP="00C973D8">
            <w:pPr>
              <w:jc w:val="center"/>
            </w:pPr>
            <w:r w:rsidRPr="00FC6F2A">
              <w:t>9.5</w:t>
            </w:r>
          </w:p>
        </w:tc>
      </w:tr>
      <w:tr w:rsidR="00322506" w:rsidRPr="00FC6F2A" w14:paraId="5E344806" w14:textId="77777777" w:rsidTr="00202C73">
        <w:tc>
          <w:tcPr>
            <w:tcW w:w="3955" w:type="dxa"/>
          </w:tcPr>
          <w:p w14:paraId="3B341546" w14:textId="4DBC8DD0" w:rsidR="00322506" w:rsidRPr="00FC6F2A" w:rsidRDefault="00322506" w:rsidP="00322506">
            <w:pPr>
              <w:jc w:val="center"/>
            </w:pPr>
            <w:r w:rsidRPr="00FC6F2A">
              <w:t>Divorced</w:t>
            </w:r>
          </w:p>
        </w:tc>
        <w:tc>
          <w:tcPr>
            <w:tcW w:w="3150" w:type="dxa"/>
          </w:tcPr>
          <w:p w14:paraId="5820E935" w14:textId="13CBA81F" w:rsidR="00322506" w:rsidRPr="00FC6F2A" w:rsidRDefault="00322506" w:rsidP="00C973D8">
            <w:pPr>
              <w:jc w:val="center"/>
            </w:pPr>
            <w:r w:rsidRPr="00FC6F2A">
              <w:t>18</w:t>
            </w:r>
          </w:p>
        </w:tc>
        <w:tc>
          <w:tcPr>
            <w:tcW w:w="2245" w:type="dxa"/>
          </w:tcPr>
          <w:p w14:paraId="019F7ABD" w14:textId="0D90D4B0" w:rsidR="00322506" w:rsidRPr="00FC6F2A" w:rsidRDefault="00322506" w:rsidP="00C973D8">
            <w:pPr>
              <w:jc w:val="center"/>
            </w:pPr>
            <w:r w:rsidRPr="00FC6F2A">
              <w:t>3.0</w:t>
            </w:r>
          </w:p>
        </w:tc>
      </w:tr>
      <w:tr w:rsidR="00322506" w:rsidRPr="00FC6F2A" w14:paraId="4BE67792" w14:textId="77777777" w:rsidTr="003861D4">
        <w:tc>
          <w:tcPr>
            <w:tcW w:w="3955" w:type="dxa"/>
            <w:tcBorders>
              <w:bottom w:val="nil"/>
            </w:tcBorders>
          </w:tcPr>
          <w:p w14:paraId="45BF982A" w14:textId="289CE55A" w:rsidR="00322506" w:rsidRPr="00FC6F2A" w:rsidRDefault="00322506" w:rsidP="00322506">
            <w:pPr>
              <w:jc w:val="center"/>
            </w:pPr>
            <w:r w:rsidRPr="00FC6F2A">
              <w:t>Widowed</w:t>
            </w:r>
          </w:p>
        </w:tc>
        <w:tc>
          <w:tcPr>
            <w:tcW w:w="3150" w:type="dxa"/>
            <w:tcBorders>
              <w:bottom w:val="nil"/>
            </w:tcBorders>
          </w:tcPr>
          <w:p w14:paraId="623D6497" w14:textId="04413059" w:rsidR="00322506" w:rsidRPr="00FC6F2A" w:rsidRDefault="00322506" w:rsidP="00C973D8">
            <w:pPr>
              <w:jc w:val="center"/>
            </w:pPr>
            <w:r w:rsidRPr="00FC6F2A">
              <w:t>46</w:t>
            </w:r>
          </w:p>
        </w:tc>
        <w:tc>
          <w:tcPr>
            <w:tcW w:w="2245" w:type="dxa"/>
            <w:tcBorders>
              <w:bottom w:val="nil"/>
            </w:tcBorders>
          </w:tcPr>
          <w:p w14:paraId="6848CCD2" w14:textId="5D677FEA" w:rsidR="00322506" w:rsidRPr="00FC6F2A" w:rsidRDefault="00322506" w:rsidP="00C973D8">
            <w:pPr>
              <w:jc w:val="center"/>
            </w:pPr>
            <w:r w:rsidRPr="00FC6F2A">
              <w:t>7.7</w:t>
            </w:r>
          </w:p>
        </w:tc>
      </w:tr>
      <w:tr w:rsidR="00322506" w:rsidRPr="00FC6F2A" w14:paraId="7B0A816C" w14:textId="77777777" w:rsidTr="00202C73">
        <w:tc>
          <w:tcPr>
            <w:tcW w:w="3955" w:type="dxa"/>
            <w:tcBorders>
              <w:top w:val="nil"/>
              <w:bottom w:val="single" w:sz="4" w:space="0" w:color="auto"/>
            </w:tcBorders>
          </w:tcPr>
          <w:p w14:paraId="7D8D7F21" w14:textId="269DBC90" w:rsidR="00322506" w:rsidRPr="00FC6F2A" w:rsidRDefault="00322506" w:rsidP="00322506">
            <w:pPr>
              <w:jc w:val="center"/>
            </w:pPr>
            <w:r w:rsidRPr="00FC6F2A">
              <w:t>Never married</w:t>
            </w:r>
          </w:p>
        </w:tc>
        <w:tc>
          <w:tcPr>
            <w:tcW w:w="3150" w:type="dxa"/>
            <w:tcBorders>
              <w:top w:val="nil"/>
              <w:bottom w:val="single" w:sz="4" w:space="0" w:color="auto"/>
            </w:tcBorders>
          </w:tcPr>
          <w:p w14:paraId="385313C5" w14:textId="1B0EB036" w:rsidR="00322506" w:rsidRPr="00FC6F2A" w:rsidRDefault="00322506" w:rsidP="00C973D8">
            <w:pPr>
              <w:jc w:val="center"/>
            </w:pPr>
            <w:r w:rsidRPr="00FC6F2A">
              <w:t>17</w:t>
            </w:r>
          </w:p>
        </w:tc>
        <w:tc>
          <w:tcPr>
            <w:tcW w:w="2245" w:type="dxa"/>
            <w:tcBorders>
              <w:top w:val="nil"/>
              <w:bottom w:val="single" w:sz="4" w:space="0" w:color="auto"/>
            </w:tcBorders>
          </w:tcPr>
          <w:p w14:paraId="662A2CEE" w14:textId="49B08328" w:rsidR="00322506" w:rsidRPr="00FC6F2A" w:rsidRDefault="00322506" w:rsidP="00C973D8">
            <w:pPr>
              <w:jc w:val="center"/>
            </w:pPr>
            <w:r w:rsidRPr="00FC6F2A">
              <w:t>2.8</w:t>
            </w:r>
          </w:p>
        </w:tc>
      </w:tr>
      <w:tr w:rsidR="00322506" w:rsidRPr="00FC6F2A" w14:paraId="199F7DA6" w14:textId="77777777" w:rsidTr="003861D4">
        <w:tc>
          <w:tcPr>
            <w:tcW w:w="3955" w:type="dxa"/>
            <w:tcBorders>
              <w:top w:val="single" w:sz="4" w:space="0" w:color="auto"/>
              <w:bottom w:val="nil"/>
            </w:tcBorders>
          </w:tcPr>
          <w:p w14:paraId="30D41D2D" w14:textId="2DD9BA36" w:rsidR="00322506" w:rsidRPr="00FC6F2A" w:rsidRDefault="00322506" w:rsidP="00322506">
            <w:pPr>
              <w:rPr>
                <w:b/>
                <w:bCs/>
              </w:rPr>
            </w:pPr>
            <w:r w:rsidRPr="00FC6F2A">
              <w:rPr>
                <w:b/>
                <w:bCs/>
              </w:rPr>
              <w:t>Main caregiver</w:t>
            </w:r>
          </w:p>
        </w:tc>
        <w:tc>
          <w:tcPr>
            <w:tcW w:w="3150" w:type="dxa"/>
            <w:tcBorders>
              <w:top w:val="single" w:sz="4" w:space="0" w:color="auto"/>
              <w:bottom w:val="nil"/>
            </w:tcBorders>
          </w:tcPr>
          <w:p w14:paraId="5470120D" w14:textId="77777777" w:rsidR="00322506" w:rsidRPr="00FC6F2A" w:rsidRDefault="00322506" w:rsidP="00C973D8">
            <w:pPr>
              <w:jc w:val="center"/>
            </w:pPr>
          </w:p>
        </w:tc>
        <w:tc>
          <w:tcPr>
            <w:tcW w:w="2245" w:type="dxa"/>
            <w:tcBorders>
              <w:top w:val="single" w:sz="4" w:space="0" w:color="auto"/>
              <w:bottom w:val="nil"/>
            </w:tcBorders>
          </w:tcPr>
          <w:p w14:paraId="6A715A3B" w14:textId="77777777" w:rsidR="00322506" w:rsidRPr="00FC6F2A" w:rsidRDefault="00322506" w:rsidP="00C973D8">
            <w:pPr>
              <w:jc w:val="center"/>
            </w:pPr>
          </w:p>
        </w:tc>
      </w:tr>
      <w:tr w:rsidR="00322506" w:rsidRPr="00FC6F2A" w14:paraId="207A1B20" w14:textId="77777777" w:rsidTr="003861D4">
        <w:tc>
          <w:tcPr>
            <w:tcW w:w="3955" w:type="dxa"/>
            <w:tcBorders>
              <w:top w:val="nil"/>
            </w:tcBorders>
          </w:tcPr>
          <w:p w14:paraId="654DA6BB" w14:textId="2AF9CAA6" w:rsidR="00322506" w:rsidRPr="00FC6F2A" w:rsidRDefault="00322506" w:rsidP="00322506">
            <w:pPr>
              <w:jc w:val="center"/>
            </w:pPr>
            <w:r w:rsidRPr="00FC6F2A">
              <w:t>Both parents</w:t>
            </w:r>
          </w:p>
        </w:tc>
        <w:tc>
          <w:tcPr>
            <w:tcW w:w="3150" w:type="dxa"/>
            <w:tcBorders>
              <w:top w:val="nil"/>
            </w:tcBorders>
          </w:tcPr>
          <w:p w14:paraId="6F0243F3" w14:textId="2A28BF9C" w:rsidR="00322506" w:rsidRPr="00FC6F2A" w:rsidRDefault="00322506" w:rsidP="00C973D8">
            <w:pPr>
              <w:jc w:val="center"/>
            </w:pPr>
            <w:r w:rsidRPr="00FC6F2A">
              <w:t>282</w:t>
            </w:r>
          </w:p>
        </w:tc>
        <w:tc>
          <w:tcPr>
            <w:tcW w:w="2245" w:type="dxa"/>
            <w:tcBorders>
              <w:top w:val="nil"/>
            </w:tcBorders>
          </w:tcPr>
          <w:p w14:paraId="44F5B052" w14:textId="6BF88A83" w:rsidR="00322506" w:rsidRPr="00FC6F2A" w:rsidRDefault="00322506" w:rsidP="00C973D8">
            <w:pPr>
              <w:jc w:val="center"/>
            </w:pPr>
            <w:r w:rsidRPr="00FC6F2A">
              <w:t>47.0</w:t>
            </w:r>
          </w:p>
        </w:tc>
      </w:tr>
      <w:tr w:rsidR="00322506" w:rsidRPr="00FC6F2A" w14:paraId="1BA204ED" w14:textId="77777777" w:rsidTr="00202C73">
        <w:tc>
          <w:tcPr>
            <w:tcW w:w="3955" w:type="dxa"/>
          </w:tcPr>
          <w:p w14:paraId="35583D0A" w14:textId="22BCD144" w:rsidR="00322506" w:rsidRPr="00FC6F2A" w:rsidRDefault="00322506" w:rsidP="00322506">
            <w:pPr>
              <w:jc w:val="center"/>
            </w:pPr>
            <w:r w:rsidRPr="00FC6F2A">
              <w:lastRenderedPageBreak/>
              <w:t>Father</w:t>
            </w:r>
          </w:p>
        </w:tc>
        <w:tc>
          <w:tcPr>
            <w:tcW w:w="3150" w:type="dxa"/>
          </w:tcPr>
          <w:p w14:paraId="152A7FB4" w14:textId="03BF04DD" w:rsidR="00322506" w:rsidRPr="00FC6F2A" w:rsidRDefault="00322506" w:rsidP="00C973D8">
            <w:pPr>
              <w:jc w:val="center"/>
            </w:pPr>
            <w:r w:rsidRPr="00FC6F2A">
              <w:t>44</w:t>
            </w:r>
          </w:p>
        </w:tc>
        <w:tc>
          <w:tcPr>
            <w:tcW w:w="2245" w:type="dxa"/>
          </w:tcPr>
          <w:p w14:paraId="1A71D26B" w14:textId="28B280A1" w:rsidR="00322506" w:rsidRPr="00FC6F2A" w:rsidRDefault="00322506" w:rsidP="00C973D8">
            <w:pPr>
              <w:jc w:val="center"/>
            </w:pPr>
            <w:r w:rsidRPr="00FC6F2A">
              <w:t>7.3</w:t>
            </w:r>
          </w:p>
        </w:tc>
      </w:tr>
      <w:tr w:rsidR="00322506" w:rsidRPr="00FC6F2A" w14:paraId="7CD2A471" w14:textId="77777777" w:rsidTr="00202C73">
        <w:tc>
          <w:tcPr>
            <w:tcW w:w="3955" w:type="dxa"/>
          </w:tcPr>
          <w:p w14:paraId="31D9506C" w14:textId="73DD6E0F" w:rsidR="00322506" w:rsidRPr="00FC6F2A" w:rsidRDefault="00322506" w:rsidP="00322506">
            <w:pPr>
              <w:jc w:val="center"/>
            </w:pPr>
            <w:r w:rsidRPr="00FC6F2A">
              <w:t>Mother</w:t>
            </w:r>
          </w:p>
        </w:tc>
        <w:tc>
          <w:tcPr>
            <w:tcW w:w="3150" w:type="dxa"/>
          </w:tcPr>
          <w:p w14:paraId="78EF1A0B" w14:textId="75F800F8" w:rsidR="00322506" w:rsidRPr="00FC6F2A" w:rsidRDefault="00322506" w:rsidP="00C973D8">
            <w:pPr>
              <w:jc w:val="center"/>
            </w:pPr>
            <w:r w:rsidRPr="00FC6F2A">
              <w:t>241</w:t>
            </w:r>
          </w:p>
        </w:tc>
        <w:tc>
          <w:tcPr>
            <w:tcW w:w="2245" w:type="dxa"/>
          </w:tcPr>
          <w:p w14:paraId="07C71DE6" w14:textId="4A5460D2" w:rsidR="00322506" w:rsidRPr="00FC6F2A" w:rsidRDefault="00322506" w:rsidP="00C973D8">
            <w:pPr>
              <w:jc w:val="center"/>
            </w:pPr>
            <w:r w:rsidRPr="00FC6F2A">
              <w:t>40.2</w:t>
            </w:r>
          </w:p>
        </w:tc>
      </w:tr>
      <w:tr w:rsidR="00322506" w:rsidRPr="00FC6F2A" w14:paraId="6B1DD9C2" w14:textId="77777777" w:rsidTr="00202C73">
        <w:tc>
          <w:tcPr>
            <w:tcW w:w="3955" w:type="dxa"/>
          </w:tcPr>
          <w:p w14:paraId="0DA65843" w14:textId="2AA2680D" w:rsidR="00322506" w:rsidRPr="00FC6F2A" w:rsidRDefault="00322506" w:rsidP="00322506">
            <w:pPr>
              <w:jc w:val="center"/>
            </w:pPr>
            <w:r w:rsidRPr="00FC6F2A">
              <w:t>Guardian/Relative</w:t>
            </w:r>
          </w:p>
        </w:tc>
        <w:tc>
          <w:tcPr>
            <w:tcW w:w="3150" w:type="dxa"/>
          </w:tcPr>
          <w:p w14:paraId="4194C45A" w14:textId="5474394C" w:rsidR="00322506" w:rsidRPr="00FC6F2A" w:rsidRDefault="00322506" w:rsidP="00C973D8">
            <w:pPr>
              <w:jc w:val="center"/>
            </w:pPr>
            <w:r w:rsidRPr="00FC6F2A">
              <w:t>33</w:t>
            </w:r>
          </w:p>
        </w:tc>
        <w:tc>
          <w:tcPr>
            <w:tcW w:w="2245" w:type="dxa"/>
          </w:tcPr>
          <w:p w14:paraId="033D8B83" w14:textId="433FCB6E" w:rsidR="00322506" w:rsidRPr="00FC6F2A" w:rsidRDefault="00322506" w:rsidP="00C973D8">
            <w:pPr>
              <w:jc w:val="center"/>
            </w:pPr>
            <w:r w:rsidRPr="00FC6F2A">
              <w:t>5.5</w:t>
            </w:r>
          </w:p>
        </w:tc>
      </w:tr>
    </w:tbl>
    <w:p w14:paraId="0D62E1EC" w14:textId="575F9939" w:rsidR="00C77552" w:rsidRPr="00FC6F2A" w:rsidRDefault="00C77552"/>
    <w:p w14:paraId="0985FC3F" w14:textId="6ADC1B94" w:rsidR="00A2411E" w:rsidRDefault="00F50496" w:rsidP="00A2411E">
      <w:pPr>
        <w:spacing w:line="360" w:lineRule="auto"/>
        <w:jc w:val="both"/>
      </w:pPr>
      <w:r w:rsidRPr="00FD5361">
        <w:rPr>
          <w:highlight w:val="red"/>
        </w:rPr>
        <w:t>O</w:t>
      </w:r>
      <w:r w:rsidR="00A2411E" w:rsidRPr="00FD5361">
        <w:rPr>
          <w:highlight w:val="red"/>
        </w:rPr>
        <w:t xml:space="preserve">f the </w:t>
      </w:r>
      <w:r w:rsidRPr="00FD5361">
        <w:rPr>
          <w:highlight w:val="red"/>
        </w:rPr>
        <w:t xml:space="preserve">600 </w:t>
      </w:r>
      <w:r w:rsidR="00A2411E" w:rsidRPr="00FD5361">
        <w:rPr>
          <w:highlight w:val="red"/>
        </w:rPr>
        <w:t>study participants</w:t>
      </w:r>
      <w:r w:rsidRPr="00FD5361">
        <w:rPr>
          <w:highlight w:val="red"/>
        </w:rPr>
        <w:t xml:space="preserve"> recruited,</w:t>
      </w:r>
      <w:r w:rsidR="00A2411E" w:rsidRPr="00FD5361">
        <w:rPr>
          <w:highlight w:val="red"/>
        </w:rPr>
        <w:t xml:space="preserve"> </w:t>
      </w:r>
      <w:r w:rsidR="00FD5361" w:rsidRPr="00FD5361">
        <w:rPr>
          <w:highlight w:val="red"/>
        </w:rPr>
        <w:t xml:space="preserve">37.2% attended </w:t>
      </w:r>
      <w:r w:rsidR="00A2411E" w:rsidRPr="00FD5361">
        <w:rPr>
          <w:highlight w:val="red"/>
        </w:rPr>
        <w:t xml:space="preserve">private and </w:t>
      </w:r>
      <w:r w:rsidR="00FD5361" w:rsidRPr="00FD5361">
        <w:rPr>
          <w:highlight w:val="red"/>
        </w:rPr>
        <w:t xml:space="preserve">62.8% </w:t>
      </w:r>
      <w:r w:rsidR="00A2411E" w:rsidRPr="00FD5361">
        <w:rPr>
          <w:highlight w:val="red"/>
        </w:rPr>
        <w:t>public schools with the predominant age group being 13-15 years accounting for about 61.3% of the study population</w:t>
      </w:r>
      <w:r w:rsidR="00FD5361">
        <w:rPr>
          <w:highlight w:val="red"/>
        </w:rPr>
        <w:t xml:space="preserve"> (Table 1)</w:t>
      </w:r>
      <w:r w:rsidR="00A2411E" w:rsidRPr="00FD5361">
        <w:rPr>
          <w:highlight w:val="red"/>
        </w:rPr>
        <w:t>.</w:t>
      </w:r>
      <w:r w:rsidR="00A2411E" w:rsidRPr="00FC6F2A">
        <w:t xml:space="preserve"> Females were more than males as they made up 55.7% and males made up 44.3%. About 58.0% of the students lived with their parents, 20.7% lived with mother only, 5.5% lived with father only, and 15.8% lived with relatives. Most of the students were living in a house of four to six persons (56.8%) and about a quarter of them lived in a house with seven persons or more. About half of the students (49.7%) lived in a rented apartment with 77% of their parents married and living together and 9.5% separated. Main care giver</w:t>
      </w:r>
      <w:r w:rsidR="00173F8E" w:rsidRPr="00FC6F2A">
        <w:t>s</w:t>
      </w:r>
      <w:r w:rsidR="00A2411E" w:rsidRPr="00FC6F2A">
        <w:t xml:space="preserve"> </w:t>
      </w:r>
      <w:r w:rsidR="00173F8E" w:rsidRPr="00FC6F2A">
        <w:t>were</w:t>
      </w:r>
      <w:r w:rsidR="00A2411E" w:rsidRPr="00FC6F2A">
        <w:t xml:space="preserve"> mostly either both parents (47.0%) or mother only (40.2%).</w:t>
      </w:r>
    </w:p>
    <w:p w14:paraId="5682C2E8" w14:textId="36CAD8A8" w:rsidR="00BC2884" w:rsidRPr="00FC6F2A" w:rsidRDefault="00BC2884" w:rsidP="00A2411E">
      <w:pPr>
        <w:spacing w:line="360" w:lineRule="auto"/>
        <w:jc w:val="both"/>
      </w:pPr>
    </w:p>
    <w:p w14:paraId="5C3D0DD2" w14:textId="77777777" w:rsidR="002F6742" w:rsidRPr="00FC6F2A" w:rsidRDefault="002F6742"/>
    <w:p w14:paraId="1C4068AB" w14:textId="37FAAF62" w:rsidR="002F6742" w:rsidRPr="00FC6F2A" w:rsidRDefault="002F6742"/>
    <w:p w14:paraId="47E4D1C6" w14:textId="77777777" w:rsidR="00157FF9" w:rsidRPr="00FC6F2A" w:rsidRDefault="00157FF9">
      <w:pPr>
        <w:rPr>
          <w:b/>
          <w:bCs/>
        </w:rPr>
      </w:pPr>
      <w:r w:rsidRPr="00FC6F2A">
        <w:rPr>
          <w:b/>
          <w:bCs/>
        </w:rPr>
        <w:br w:type="page"/>
      </w:r>
    </w:p>
    <w:p w14:paraId="40DB6100" w14:textId="3A8CD56F" w:rsidR="00F86A38" w:rsidRPr="00FC6F2A" w:rsidRDefault="00F86A38">
      <w:pPr>
        <w:rPr>
          <w:b/>
          <w:bCs/>
        </w:rPr>
      </w:pPr>
      <w:r w:rsidRPr="00FC6F2A">
        <w:rPr>
          <w:b/>
          <w:bCs/>
        </w:rPr>
        <w:lastRenderedPageBreak/>
        <w:t>Table 2. Socioeconomic characteristics of study participants</w:t>
      </w:r>
    </w:p>
    <w:tbl>
      <w:tblPr>
        <w:tblStyle w:val="TableGrid"/>
        <w:tblW w:w="95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1"/>
        <w:gridCol w:w="3234"/>
        <w:gridCol w:w="2304"/>
      </w:tblGrid>
      <w:tr w:rsidR="002F6742" w:rsidRPr="00FC6F2A" w14:paraId="6765E0DF" w14:textId="77777777" w:rsidTr="009C7D02">
        <w:trPr>
          <w:trHeight w:val="262"/>
        </w:trPr>
        <w:tc>
          <w:tcPr>
            <w:tcW w:w="4061" w:type="dxa"/>
            <w:tcBorders>
              <w:top w:val="single" w:sz="4" w:space="0" w:color="auto"/>
              <w:bottom w:val="single" w:sz="4" w:space="0" w:color="auto"/>
            </w:tcBorders>
          </w:tcPr>
          <w:p w14:paraId="60D66F9C" w14:textId="77777777" w:rsidR="002F6742" w:rsidRPr="00FC6F2A" w:rsidRDefault="002F6742" w:rsidP="00550A55">
            <w:pPr>
              <w:rPr>
                <w:b/>
                <w:bCs/>
              </w:rPr>
            </w:pPr>
            <w:r w:rsidRPr="00FC6F2A">
              <w:rPr>
                <w:b/>
                <w:bCs/>
              </w:rPr>
              <w:t>Variables</w:t>
            </w:r>
          </w:p>
        </w:tc>
        <w:tc>
          <w:tcPr>
            <w:tcW w:w="3234" w:type="dxa"/>
            <w:tcBorders>
              <w:top w:val="single" w:sz="4" w:space="0" w:color="auto"/>
              <w:bottom w:val="single" w:sz="4" w:space="0" w:color="auto"/>
            </w:tcBorders>
          </w:tcPr>
          <w:p w14:paraId="1D849395" w14:textId="7FA039DC" w:rsidR="002F6742" w:rsidRPr="00FC6F2A" w:rsidRDefault="002F6742" w:rsidP="00550A55">
            <w:pPr>
              <w:jc w:val="center"/>
              <w:rPr>
                <w:b/>
                <w:bCs/>
              </w:rPr>
            </w:pPr>
            <w:r w:rsidRPr="00FC6F2A">
              <w:rPr>
                <w:b/>
                <w:bCs/>
              </w:rPr>
              <w:t>Frequency</w:t>
            </w:r>
            <w:r w:rsidR="000D70D7" w:rsidRPr="00FC6F2A">
              <w:rPr>
                <w:b/>
                <w:bCs/>
              </w:rPr>
              <w:t xml:space="preserve"> (N=600)</w:t>
            </w:r>
          </w:p>
        </w:tc>
        <w:tc>
          <w:tcPr>
            <w:tcW w:w="2304" w:type="dxa"/>
            <w:tcBorders>
              <w:top w:val="single" w:sz="4" w:space="0" w:color="auto"/>
              <w:bottom w:val="single" w:sz="4" w:space="0" w:color="auto"/>
            </w:tcBorders>
          </w:tcPr>
          <w:p w14:paraId="021E81CA" w14:textId="77777777" w:rsidR="002F6742" w:rsidRPr="00FC6F2A" w:rsidRDefault="002F6742" w:rsidP="00550A55">
            <w:pPr>
              <w:jc w:val="center"/>
              <w:rPr>
                <w:b/>
                <w:bCs/>
              </w:rPr>
            </w:pPr>
            <w:r w:rsidRPr="00FC6F2A">
              <w:rPr>
                <w:b/>
                <w:bCs/>
              </w:rPr>
              <w:t>Percentage</w:t>
            </w:r>
          </w:p>
        </w:tc>
      </w:tr>
      <w:tr w:rsidR="002F6742" w:rsidRPr="00FC6F2A" w14:paraId="5BA8ACA5" w14:textId="77777777" w:rsidTr="009C7D02">
        <w:trPr>
          <w:trHeight w:val="262"/>
        </w:trPr>
        <w:tc>
          <w:tcPr>
            <w:tcW w:w="4061" w:type="dxa"/>
          </w:tcPr>
          <w:p w14:paraId="55FA6084" w14:textId="77777777" w:rsidR="002F6742" w:rsidRPr="00FC6F2A" w:rsidRDefault="002F6742" w:rsidP="00550A55">
            <w:pPr>
              <w:rPr>
                <w:b/>
                <w:bCs/>
              </w:rPr>
            </w:pPr>
            <w:r w:rsidRPr="00FC6F2A">
              <w:rPr>
                <w:b/>
                <w:bCs/>
              </w:rPr>
              <w:t>Father’s age</w:t>
            </w:r>
          </w:p>
        </w:tc>
        <w:tc>
          <w:tcPr>
            <w:tcW w:w="3234" w:type="dxa"/>
          </w:tcPr>
          <w:p w14:paraId="015591FB" w14:textId="77777777" w:rsidR="002F6742" w:rsidRPr="00FC6F2A" w:rsidRDefault="002F6742" w:rsidP="00550A55">
            <w:pPr>
              <w:jc w:val="center"/>
            </w:pPr>
          </w:p>
        </w:tc>
        <w:tc>
          <w:tcPr>
            <w:tcW w:w="2304" w:type="dxa"/>
          </w:tcPr>
          <w:p w14:paraId="4ACDFE7C" w14:textId="77777777" w:rsidR="002F6742" w:rsidRPr="00FC6F2A" w:rsidRDefault="002F6742" w:rsidP="00550A55">
            <w:pPr>
              <w:jc w:val="center"/>
            </w:pPr>
          </w:p>
        </w:tc>
      </w:tr>
      <w:tr w:rsidR="002F6742" w:rsidRPr="00FC6F2A" w14:paraId="4B36B575" w14:textId="77777777" w:rsidTr="009C7D02">
        <w:trPr>
          <w:trHeight w:val="262"/>
        </w:trPr>
        <w:tc>
          <w:tcPr>
            <w:tcW w:w="4061" w:type="dxa"/>
          </w:tcPr>
          <w:p w14:paraId="70F413D3" w14:textId="77777777" w:rsidR="002F6742" w:rsidRPr="00FC6F2A" w:rsidRDefault="002F6742" w:rsidP="00550A55">
            <w:pPr>
              <w:jc w:val="center"/>
            </w:pPr>
            <w:r w:rsidRPr="00FC6F2A">
              <w:t>&lt; 30 years</w:t>
            </w:r>
          </w:p>
        </w:tc>
        <w:tc>
          <w:tcPr>
            <w:tcW w:w="3234" w:type="dxa"/>
          </w:tcPr>
          <w:p w14:paraId="5EA97658" w14:textId="77777777" w:rsidR="002F6742" w:rsidRPr="00FC6F2A" w:rsidRDefault="002F6742" w:rsidP="00550A55">
            <w:pPr>
              <w:jc w:val="center"/>
            </w:pPr>
            <w:r w:rsidRPr="00FC6F2A">
              <w:t>14</w:t>
            </w:r>
          </w:p>
        </w:tc>
        <w:tc>
          <w:tcPr>
            <w:tcW w:w="2304" w:type="dxa"/>
          </w:tcPr>
          <w:p w14:paraId="262DEF01" w14:textId="77777777" w:rsidR="002F6742" w:rsidRPr="00FC6F2A" w:rsidRDefault="002F6742" w:rsidP="00550A55">
            <w:pPr>
              <w:jc w:val="center"/>
            </w:pPr>
            <w:r w:rsidRPr="00FC6F2A">
              <w:t>2.3</w:t>
            </w:r>
          </w:p>
        </w:tc>
      </w:tr>
      <w:tr w:rsidR="002F6742" w:rsidRPr="00FC6F2A" w14:paraId="3022AABC" w14:textId="77777777" w:rsidTr="009C7D02">
        <w:trPr>
          <w:trHeight w:val="262"/>
        </w:trPr>
        <w:tc>
          <w:tcPr>
            <w:tcW w:w="4061" w:type="dxa"/>
          </w:tcPr>
          <w:p w14:paraId="0CDC16E9" w14:textId="77777777" w:rsidR="002F6742" w:rsidRPr="00FC6F2A" w:rsidRDefault="002F6742" w:rsidP="00550A55">
            <w:pPr>
              <w:jc w:val="center"/>
            </w:pPr>
            <w:r w:rsidRPr="00FC6F2A">
              <w:t>30-39 years</w:t>
            </w:r>
          </w:p>
        </w:tc>
        <w:tc>
          <w:tcPr>
            <w:tcW w:w="3234" w:type="dxa"/>
          </w:tcPr>
          <w:p w14:paraId="72678E1B" w14:textId="77777777" w:rsidR="002F6742" w:rsidRPr="00FC6F2A" w:rsidRDefault="002F6742" w:rsidP="00550A55">
            <w:pPr>
              <w:jc w:val="center"/>
            </w:pPr>
            <w:r w:rsidRPr="00FC6F2A">
              <w:t>63</w:t>
            </w:r>
          </w:p>
        </w:tc>
        <w:tc>
          <w:tcPr>
            <w:tcW w:w="2304" w:type="dxa"/>
          </w:tcPr>
          <w:p w14:paraId="09C39B1F" w14:textId="77777777" w:rsidR="002F6742" w:rsidRPr="00FC6F2A" w:rsidRDefault="002F6742" w:rsidP="00550A55">
            <w:pPr>
              <w:jc w:val="center"/>
            </w:pPr>
            <w:r w:rsidRPr="00FC6F2A">
              <w:t>10.5</w:t>
            </w:r>
          </w:p>
        </w:tc>
      </w:tr>
      <w:tr w:rsidR="002F6742" w:rsidRPr="00FC6F2A" w14:paraId="755DF1C1" w14:textId="77777777" w:rsidTr="009C7D02">
        <w:trPr>
          <w:trHeight w:val="262"/>
        </w:trPr>
        <w:tc>
          <w:tcPr>
            <w:tcW w:w="4061" w:type="dxa"/>
            <w:tcBorders>
              <w:bottom w:val="nil"/>
            </w:tcBorders>
          </w:tcPr>
          <w:p w14:paraId="3CFCCA29" w14:textId="77777777" w:rsidR="002F6742" w:rsidRPr="00FC6F2A" w:rsidRDefault="002F6742" w:rsidP="00550A55">
            <w:pPr>
              <w:jc w:val="center"/>
            </w:pPr>
            <w:r w:rsidRPr="00FC6F2A">
              <w:t>40-49 years</w:t>
            </w:r>
          </w:p>
        </w:tc>
        <w:tc>
          <w:tcPr>
            <w:tcW w:w="3234" w:type="dxa"/>
            <w:tcBorders>
              <w:bottom w:val="nil"/>
            </w:tcBorders>
          </w:tcPr>
          <w:p w14:paraId="48E454E5" w14:textId="77777777" w:rsidR="002F6742" w:rsidRPr="00FC6F2A" w:rsidRDefault="002F6742" w:rsidP="00550A55">
            <w:pPr>
              <w:jc w:val="center"/>
            </w:pPr>
            <w:r w:rsidRPr="00FC6F2A">
              <w:t>280</w:t>
            </w:r>
          </w:p>
        </w:tc>
        <w:tc>
          <w:tcPr>
            <w:tcW w:w="2304" w:type="dxa"/>
            <w:tcBorders>
              <w:bottom w:val="nil"/>
            </w:tcBorders>
          </w:tcPr>
          <w:p w14:paraId="7A99B266" w14:textId="77777777" w:rsidR="002F6742" w:rsidRPr="00FC6F2A" w:rsidRDefault="002F6742" w:rsidP="00550A55">
            <w:pPr>
              <w:jc w:val="center"/>
            </w:pPr>
            <w:r w:rsidRPr="00FC6F2A">
              <w:t>46.7</w:t>
            </w:r>
          </w:p>
        </w:tc>
      </w:tr>
      <w:tr w:rsidR="002F6742" w:rsidRPr="00FC6F2A" w14:paraId="65295C4B" w14:textId="77777777" w:rsidTr="009C7D02">
        <w:trPr>
          <w:trHeight w:val="262"/>
        </w:trPr>
        <w:tc>
          <w:tcPr>
            <w:tcW w:w="4061" w:type="dxa"/>
            <w:tcBorders>
              <w:top w:val="nil"/>
              <w:bottom w:val="single" w:sz="4" w:space="0" w:color="auto"/>
            </w:tcBorders>
          </w:tcPr>
          <w:p w14:paraId="30107F50" w14:textId="77777777" w:rsidR="002F6742" w:rsidRPr="00FC6F2A" w:rsidRDefault="002F6742" w:rsidP="00550A55">
            <w:pPr>
              <w:jc w:val="center"/>
            </w:pPr>
            <w:r w:rsidRPr="00FC6F2A">
              <w:rPr>
                <w:rFonts w:cs="Times New Roman"/>
              </w:rPr>
              <w:t>≥</w:t>
            </w:r>
            <w:r w:rsidRPr="00FC6F2A">
              <w:t>50 years</w:t>
            </w:r>
          </w:p>
        </w:tc>
        <w:tc>
          <w:tcPr>
            <w:tcW w:w="3234" w:type="dxa"/>
            <w:tcBorders>
              <w:top w:val="nil"/>
              <w:bottom w:val="single" w:sz="4" w:space="0" w:color="auto"/>
            </w:tcBorders>
          </w:tcPr>
          <w:p w14:paraId="03F0DFD5" w14:textId="77777777" w:rsidR="002F6742" w:rsidRPr="00FC6F2A" w:rsidRDefault="002F6742" w:rsidP="00550A55">
            <w:pPr>
              <w:jc w:val="center"/>
            </w:pPr>
            <w:r w:rsidRPr="00FC6F2A">
              <w:t>243</w:t>
            </w:r>
          </w:p>
        </w:tc>
        <w:tc>
          <w:tcPr>
            <w:tcW w:w="2304" w:type="dxa"/>
            <w:tcBorders>
              <w:top w:val="nil"/>
              <w:bottom w:val="single" w:sz="4" w:space="0" w:color="auto"/>
            </w:tcBorders>
          </w:tcPr>
          <w:p w14:paraId="4AC79198" w14:textId="77777777" w:rsidR="002F6742" w:rsidRPr="00FC6F2A" w:rsidRDefault="002F6742" w:rsidP="00550A55">
            <w:pPr>
              <w:jc w:val="center"/>
            </w:pPr>
            <w:r w:rsidRPr="00FC6F2A">
              <w:t>40.5</w:t>
            </w:r>
          </w:p>
        </w:tc>
      </w:tr>
      <w:tr w:rsidR="002F6742" w:rsidRPr="00FC6F2A" w14:paraId="7237C9EC" w14:textId="77777777" w:rsidTr="009C7D02">
        <w:trPr>
          <w:trHeight w:val="251"/>
        </w:trPr>
        <w:tc>
          <w:tcPr>
            <w:tcW w:w="4061" w:type="dxa"/>
            <w:tcBorders>
              <w:top w:val="single" w:sz="4" w:space="0" w:color="auto"/>
            </w:tcBorders>
          </w:tcPr>
          <w:p w14:paraId="7EC68E8C" w14:textId="77777777" w:rsidR="002F6742" w:rsidRPr="00FC6F2A" w:rsidRDefault="002F6742" w:rsidP="00550A55">
            <w:pPr>
              <w:rPr>
                <w:b/>
                <w:bCs/>
              </w:rPr>
            </w:pPr>
            <w:r w:rsidRPr="00FC6F2A">
              <w:rPr>
                <w:b/>
                <w:bCs/>
              </w:rPr>
              <w:t>Father’s LOE</w:t>
            </w:r>
          </w:p>
        </w:tc>
        <w:tc>
          <w:tcPr>
            <w:tcW w:w="3234" w:type="dxa"/>
            <w:tcBorders>
              <w:top w:val="single" w:sz="4" w:space="0" w:color="auto"/>
            </w:tcBorders>
          </w:tcPr>
          <w:p w14:paraId="225780E1" w14:textId="77777777" w:rsidR="002F6742" w:rsidRPr="00FC6F2A" w:rsidRDefault="002F6742" w:rsidP="00550A55">
            <w:pPr>
              <w:jc w:val="center"/>
            </w:pPr>
          </w:p>
        </w:tc>
        <w:tc>
          <w:tcPr>
            <w:tcW w:w="2304" w:type="dxa"/>
            <w:tcBorders>
              <w:top w:val="single" w:sz="4" w:space="0" w:color="auto"/>
            </w:tcBorders>
          </w:tcPr>
          <w:p w14:paraId="11F8007F" w14:textId="77777777" w:rsidR="002F6742" w:rsidRPr="00FC6F2A" w:rsidRDefault="002F6742" w:rsidP="00550A55">
            <w:pPr>
              <w:jc w:val="center"/>
            </w:pPr>
          </w:p>
        </w:tc>
      </w:tr>
      <w:tr w:rsidR="002F6742" w:rsidRPr="00FC6F2A" w14:paraId="26B7BE3F" w14:textId="77777777" w:rsidTr="009C7D02">
        <w:trPr>
          <w:trHeight w:val="262"/>
        </w:trPr>
        <w:tc>
          <w:tcPr>
            <w:tcW w:w="4061" w:type="dxa"/>
          </w:tcPr>
          <w:p w14:paraId="614A4F01" w14:textId="77777777" w:rsidR="002F6742" w:rsidRPr="00FC6F2A" w:rsidRDefault="002F6742" w:rsidP="00550A55">
            <w:pPr>
              <w:jc w:val="center"/>
            </w:pPr>
            <w:r w:rsidRPr="00FC6F2A">
              <w:t>No formal education</w:t>
            </w:r>
          </w:p>
        </w:tc>
        <w:tc>
          <w:tcPr>
            <w:tcW w:w="3234" w:type="dxa"/>
          </w:tcPr>
          <w:p w14:paraId="7AC5C555" w14:textId="77777777" w:rsidR="002F6742" w:rsidRPr="00FC6F2A" w:rsidRDefault="002F6742" w:rsidP="00550A55">
            <w:pPr>
              <w:jc w:val="center"/>
            </w:pPr>
            <w:r w:rsidRPr="00FC6F2A">
              <w:t>31</w:t>
            </w:r>
          </w:p>
        </w:tc>
        <w:tc>
          <w:tcPr>
            <w:tcW w:w="2304" w:type="dxa"/>
          </w:tcPr>
          <w:p w14:paraId="10304445" w14:textId="77777777" w:rsidR="002F6742" w:rsidRPr="00FC6F2A" w:rsidRDefault="002F6742" w:rsidP="00550A55">
            <w:pPr>
              <w:jc w:val="center"/>
            </w:pPr>
            <w:r w:rsidRPr="00FC6F2A">
              <w:t>5.2</w:t>
            </w:r>
          </w:p>
        </w:tc>
      </w:tr>
      <w:tr w:rsidR="002F6742" w:rsidRPr="00FC6F2A" w14:paraId="2E604D93" w14:textId="77777777" w:rsidTr="009C7D02">
        <w:trPr>
          <w:trHeight w:val="262"/>
        </w:trPr>
        <w:tc>
          <w:tcPr>
            <w:tcW w:w="4061" w:type="dxa"/>
          </w:tcPr>
          <w:p w14:paraId="720A2CAF" w14:textId="77777777" w:rsidR="002F6742" w:rsidRPr="00FC6F2A" w:rsidRDefault="002F6742" w:rsidP="00550A55">
            <w:pPr>
              <w:jc w:val="center"/>
            </w:pPr>
            <w:r w:rsidRPr="00FC6F2A">
              <w:t>Primary</w:t>
            </w:r>
          </w:p>
        </w:tc>
        <w:tc>
          <w:tcPr>
            <w:tcW w:w="3234" w:type="dxa"/>
          </w:tcPr>
          <w:p w14:paraId="0B611F74" w14:textId="77777777" w:rsidR="002F6742" w:rsidRPr="00FC6F2A" w:rsidRDefault="002F6742" w:rsidP="00550A55">
            <w:pPr>
              <w:jc w:val="center"/>
            </w:pPr>
            <w:r w:rsidRPr="00FC6F2A">
              <w:t>27</w:t>
            </w:r>
          </w:p>
        </w:tc>
        <w:tc>
          <w:tcPr>
            <w:tcW w:w="2304" w:type="dxa"/>
          </w:tcPr>
          <w:p w14:paraId="28004B95" w14:textId="77777777" w:rsidR="002F6742" w:rsidRPr="00FC6F2A" w:rsidRDefault="002F6742" w:rsidP="00550A55">
            <w:pPr>
              <w:jc w:val="center"/>
            </w:pPr>
            <w:r w:rsidRPr="00FC6F2A">
              <w:t>4.5</w:t>
            </w:r>
          </w:p>
        </w:tc>
      </w:tr>
      <w:tr w:rsidR="002F6742" w:rsidRPr="00FC6F2A" w14:paraId="4AA48D8F" w14:textId="77777777" w:rsidTr="009C7D02">
        <w:trPr>
          <w:trHeight w:val="262"/>
        </w:trPr>
        <w:tc>
          <w:tcPr>
            <w:tcW w:w="4061" w:type="dxa"/>
          </w:tcPr>
          <w:p w14:paraId="3F8CCDF4" w14:textId="77777777" w:rsidR="002F6742" w:rsidRPr="00FC6F2A" w:rsidRDefault="002F6742" w:rsidP="00550A55">
            <w:pPr>
              <w:jc w:val="center"/>
            </w:pPr>
            <w:r w:rsidRPr="00FC6F2A">
              <w:t>Secondary</w:t>
            </w:r>
          </w:p>
        </w:tc>
        <w:tc>
          <w:tcPr>
            <w:tcW w:w="3234" w:type="dxa"/>
          </w:tcPr>
          <w:p w14:paraId="17C5E368" w14:textId="77777777" w:rsidR="002F6742" w:rsidRPr="00FC6F2A" w:rsidRDefault="002F6742" w:rsidP="00550A55">
            <w:pPr>
              <w:jc w:val="center"/>
            </w:pPr>
            <w:r w:rsidRPr="00FC6F2A">
              <w:t>190</w:t>
            </w:r>
          </w:p>
        </w:tc>
        <w:tc>
          <w:tcPr>
            <w:tcW w:w="2304" w:type="dxa"/>
          </w:tcPr>
          <w:p w14:paraId="1DB1D77D" w14:textId="77777777" w:rsidR="002F6742" w:rsidRPr="00FC6F2A" w:rsidRDefault="002F6742" w:rsidP="00550A55">
            <w:pPr>
              <w:jc w:val="center"/>
            </w:pPr>
            <w:r w:rsidRPr="00FC6F2A">
              <w:t>31.7</w:t>
            </w:r>
          </w:p>
        </w:tc>
      </w:tr>
      <w:tr w:rsidR="002F6742" w:rsidRPr="00FC6F2A" w14:paraId="7ECC6F19" w14:textId="77777777" w:rsidTr="009C7D02">
        <w:trPr>
          <w:trHeight w:val="262"/>
        </w:trPr>
        <w:tc>
          <w:tcPr>
            <w:tcW w:w="4061" w:type="dxa"/>
            <w:tcBorders>
              <w:bottom w:val="nil"/>
            </w:tcBorders>
          </w:tcPr>
          <w:p w14:paraId="25D774CD" w14:textId="77777777" w:rsidR="002F6742" w:rsidRPr="00FC6F2A" w:rsidRDefault="002F6742" w:rsidP="00550A55">
            <w:pPr>
              <w:jc w:val="center"/>
            </w:pPr>
            <w:r w:rsidRPr="00FC6F2A">
              <w:t>Tertiary</w:t>
            </w:r>
          </w:p>
        </w:tc>
        <w:tc>
          <w:tcPr>
            <w:tcW w:w="3234" w:type="dxa"/>
            <w:tcBorders>
              <w:bottom w:val="nil"/>
            </w:tcBorders>
          </w:tcPr>
          <w:p w14:paraId="55A8ABBF" w14:textId="77777777" w:rsidR="002F6742" w:rsidRPr="00FC6F2A" w:rsidRDefault="002F6742" w:rsidP="00550A55">
            <w:pPr>
              <w:jc w:val="center"/>
            </w:pPr>
            <w:r w:rsidRPr="00FC6F2A">
              <w:t>224</w:t>
            </w:r>
          </w:p>
        </w:tc>
        <w:tc>
          <w:tcPr>
            <w:tcW w:w="2304" w:type="dxa"/>
            <w:tcBorders>
              <w:bottom w:val="nil"/>
            </w:tcBorders>
          </w:tcPr>
          <w:p w14:paraId="42D19EF8" w14:textId="77777777" w:rsidR="002F6742" w:rsidRPr="00FC6F2A" w:rsidRDefault="002F6742" w:rsidP="00550A55">
            <w:pPr>
              <w:jc w:val="center"/>
            </w:pPr>
            <w:r w:rsidRPr="00FC6F2A">
              <w:t>37.3</w:t>
            </w:r>
          </w:p>
        </w:tc>
      </w:tr>
      <w:tr w:rsidR="002F6742" w:rsidRPr="00FC6F2A" w14:paraId="38D66A2C" w14:textId="77777777" w:rsidTr="009C7D02">
        <w:trPr>
          <w:trHeight w:val="262"/>
        </w:trPr>
        <w:tc>
          <w:tcPr>
            <w:tcW w:w="4061" w:type="dxa"/>
            <w:tcBorders>
              <w:top w:val="nil"/>
              <w:bottom w:val="single" w:sz="4" w:space="0" w:color="auto"/>
            </w:tcBorders>
          </w:tcPr>
          <w:p w14:paraId="03CF1E94" w14:textId="77777777" w:rsidR="002F6742" w:rsidRPr="00FC6F2A" w:rsidRDefault="002F6742" w:rsidP="00550A55">
            <w:pPr>
              <w:jc w:val="center"/>
            </w:pPr>
            <w:r w:rsidRPr="00FC6F2A">
              <w:t>Postgraduate</w:t>
            </w:r>
          </w:p>
        </w:tc>
        <w:tc>
          <w:tcPr>
            <w:tcW w:w="3234" w:type="dxa"/>
            <w:tcBorders>
              <w:top w:val="nil"/>
              <w:bottom w:val="single" w:sz="4" w:space="0" w:color="auto"/>
            </w:tcBorders>
          </w:tcPr>
          <w:p w14:paraId="3BD4B70F" w14:textId="77777777" w:rsidR="002F6742" w:rsidRPr="00FC6F2A" w:rsidRDefault="002F6742" w:rsidP="00550A55">
            <w:pPr>
              <w:jc w:val="center"/>
            </w:pPr>
            <w:r w:rsidRPr="00FC6F2A">
              <w:t>128</w:t>
            </w:r>
          </w:p>
        </w:tc>
        <w:tc>
          <w:tcPr>
            <w:tcW w:w="2304" w:type="dxa"/>
            <w:tcBorders>
              <w:top w:val="nil"/>
              <w:bottom w:val="single" w:sz="4" w:space="0" w:color="auto"/>
            </w:tcBorders>
          </w:tcPr>
          <w:p w14:paraId="6A7F8321" w14:textId="77777777" w:rsidR="002F6742" w:rsidRPr="00FC6F2A" w:rsidRDefault="002F6742" w:rsidP="00550A55">
            <w:pPr>
              <w:jc w:val="center"/>
            </w:pPr>
            <w:r w:rsidRPr="00FC6F2A">
              <w:t>21.3</w:t>
            </w:r>
          </w:p>
        </w:tc>
      </w:tr>
      <w:tr w:rsidR="002F6742" w:rsidRPr="00FC6F2A" w14:paraId="7730BBEF" w14:textId="77777777" w:rsidTr="009C7D02">
        <w:trPr>
          <w:trHeight w:val="262"/>
        </w:trPr>
        <w:tc>
          <w:tcPr>
            <w:tcW w:w="4061" w:type="dxa"/>
            <w:tcBorders>
              <w:top w:val="single" w:sz="4" w:space="0" w:color="auto"/>
            </w:tcBorders>
          </w:tcPr>
          <w:p w14:paraId="14B3E404" w14:textId="77777777" w:rsidR="002F6742" w:rsidRPr="00FC6F2A" w:rsidRDefault="002F6742" w:rsidP="00550A55">
            <w:pPr>
              <w:rPr>
                <w:b/>
                <w:bCs/>
              </w:rPr>
            </w:pPr>
            <w:r w:rsidRPr="00FC6F2A">
              <w:rPr>
                <w:b/>
                <w:bCs/>
              </w:rPr>
              <w:t>Father’s employment status</w:t>
            </w:r>
          </w:p>
        </w:tc>
        <w:tc>
          <w:tcPr>
            <w:tcW w:w="3234" w:type="dxa"/>
            <w:tcBorders>
              <w:top w:val="single" w:sz="4" w:space="0" w:color="auto"/>
            </w:tcBorders>
          </w:tcPr>
          <w:p w14:paraId="543F329C" w14:textId="77777777" w:rsidR="002F6742" w:rsidRPr="00FC6F2A" w:rsidRDefault="002F6742" w:rsidP="00550A55">
            <w:pPr>
              <w:jc w:val="center"/>
            </w:pPr>
          </w:p>
        </w:tc>
        <w:tc>
          <w:tcPr>
            <w:tcW w:w="2304" w:type="dxa"/>
            <w:tcBorders>
              <w:top w:val="single" w:sz="4" w:space="0" w:color="auto"/>
            </w:tcBorders>
          </w:tcPr>
          <w:p w14:paraId="17857D9D" w14:textId="77777777" w:rsidR="002F6742" w:rsidRPr="00FC6F2A" w:rsidRDefault="002F6742" w:rsidP="00550A55">
            <w:pPr>
              <w:jc w:val="center"/>
            </w:pPr>
          </w:p>
        </w:tc>
      </w:tr>
      <w:tr w:rsidR="002F6742" w:rsidRPr="00FC6F2A" w14:paraId="6B85C3F0" w14:textId="77777777" w:rsidTr="009C7D02">
        <w:trPr>
          <w:trHeight w:val="262"/>
        </w:trPr>
        <w:tc>
          <w:tcPr>
            <w:tcW w:w="4061" w:type="dxa"/>
          </w:tcPr>
          <w:p w14:paraId="23A6C01A" w14:textId="77777777" w:rsidR="002F6742" w:rsidRPr="00FC6F2A" w:rsidRDefault="002F6742" w:rsidP="00550A55">
            <w:pPr>
              <w:jc w:val="center"/>
            </w:pPr>
            <w:r w:rsidRPr="00FC6F2A">
              <w:t>Employed</w:t>
            </w:r>
          </w:p>
        </w:tc>
        <w:tc>
          <w:tcPr>
            <w:tcW w:w="3234" w:type="dxa"/>
          </w:tcPr>
          <w:p w14:paraId="4F247E16" w14:textId="77777777" w:rsidR="002F6742" w:rsidRPr="00FC6F2A" w:rsidRDefault="002F6742" w:rsidP="00550A55">
            <w:pPr>
              <w:jc w:val="center"/>
            </w:pPr>
            <w:r w:rsidRPr="00FC6F2A">
              <w:t>254</w:t>
            </w:r>
          </w:p>
        </w:tc>
        <w:tc>
          <w:tcPr>
            <w:tcW w:w="2304" w:type="dxa"/>
          </w:tcPr>
          <w:p w14:paraId="4605E743" w14:textId="77777777" w:rsidR="002F6742" w:rsidRPr="00FC6F2A" w:rsidRDefault="002F6742" w:rsidP="00550A55">
            <w:pPr>
              <w:jc w:val="center"/>
            </w:pPr>
            <w:r w:rsidRPr="00FC6F2A">
              <w:t>42.3</w:t>
            </w:r>
          </w:p>
        </w:tc>
      </w:tr>
      <w:tr w:rsidR="002F6742" w:rsidRPr="00FC6F2A" w14:paraId="296FC3E8" w14:textId="77777777" w:rsidTr="009C7D02">
        <w:trPr>
          <w:trHeight w:val="262"/>
        </w:trPr>
        <w:tc>
          <w:tcPr>
            <w:tcW w:w="4061" w:type="dxa"/>
          </w:tcPr>
          <w:p w14:paraId="05BABCC9" w14:textId="77777777" w:rsidR="002F6742" w:rsidRPr="00FC6F2A" w:rsidRDefault="002F6742" w:rsidP="00550A55">
            <w:pPr>
              <w:jc w:val="center"/>
            </w:pPr>
            <w:r w:rsidRPr="00FC6F2A">
              <w:t>Deceased</w:t>
            </w:r>
          </w:p>
        </w:tc>
        <w:tc>
          <w:tcPr>
            <w:tcW w:w="3234" w:type="dxa"/>
          </w:tcPr>
          <w:p w14:paraId="67E92264" w14:textId="77777777" w:rsidR="002F6742" w:rsidRPr="00FC6F2A" w:rsidRDefault="002F6742" w:rsidP="00550A55">
            <w:pPr>
              <w:jc w:val="center"/>
            </w:pPr>
            <w:r w:rsidRPr="00FC6F2A">
              <w:t>24</w:t>
            </w:r>
          </w:p>
        </w:tc>
        <w:tc>
          <w:tcPr>
            <w:tcW w:w="2304" w:type="dxa"/>
          </w:tcPr>
          <w:p w14:paraId="75D93915" w14:textId="77777777" w:rsidR="002F6742" w:rsidRPr="00FC6F2A" w:rsidRDefault="002F6742" w:rsidP="00550A55">
            <w:pPr>
              <w:jc w:val="center"/>
            </w:pPr>
            <w:r w:rsidRPr="00FC6F2A">
              <w:t>4.0</w:t>
            </w:r>
          </w:p>
        </w:tc>
      </w:tr>
      <w:tr w:rsidR="002F6742" w:rsidRPr="00FC6F2A" w14:paraId="49DC8AE2" w14:textId="77777777" w:rsidTr="009C7D02">
        <w:trPr>
          <w:trHeight w:val="262"/>
        </w:trPr>
        <w:tc>
          <w:tcPr>
            <w:tcW w:w="4061" w:type="dxa"/>
          </w:tcPr>
          <w:p w14:paraId="3FBB56B3" w14:textId="77777777" w:rsidR="002F6742" w:rsidRPr="00FC6F2A" w:rsidRDefault="002F6742" w:rsidP="00550A55">
            <w:pPr>
              <w:jc w:val="center"/>
            </w:pPr>
            <w:r w:rsidRPr="00FC6F2A">
              <w:t>Retired</w:t>
            </w:r>
          </w:p>
        </w:tc>
        <w:tc>
          <w:tcPr>
            <w:tcW w:w="3234" w:type="dxa"/>
          </w:tcPr>
          <w:p w14:paraId="10F9EC71" w14:textId="77777777" w:rsidR="002F6742" w:rsidRPr="00FC6F2A" w:rsidRDefault="002F6742" w:rsidP="00550A55">
            <w:pPr>
              <w:jc w:val="center"/>
            </w:pPr>
            <w:r w:rsidRPr="00FC6F2A">
              <w:t>6</w:t>
            </w:r>
          </w:p>
        </w:tc>
        <w:tc>
          <w:tcPr>
            <w:tcW w:w="2304" w:type="dxa"/>
          </w:tcPr>
          <w:p w14:paraId="5EF0759A" w14:textId="77777777" w:rsidR="002F6742" w:rsidRPr="00FC6F2A" w:rsidRDefault="002F6742" w:rsidP="00550A55">
            <w:pPr>
              <w:jc w:val="center"/>
            </w:pPr>
            <w:r w:rsidRPr="00FC6F2A">
              <w:t>1.0</w:t>
            </w:r>
          </w:p>
        </w:tc>
      </w:tr>
      <w:tr w:rsidR="002F6742" w:rsidRPr="00FC6F2A" w14:paraId="69191B2B" w14:textId="77777777" w:rsidTr="009C7D02">
        <w:trPr>
          <w:trHeight w:val="262"/>
        </w:trPr>
        <w:tc>
          <w:tcPr>
            <w:tcW w:w="4061" w:type="dxa"/>
            <w:tcBorders>
              <w:bottom w:val="nil"/>
            </w:tcBorders>
          </w:tcPr>
          <w:p w14:paraId="2CC8D632" w14:textId="77777777" w:rsidR="002F6742" w:rsidRPr="00FC6F2A" w:rsidRDefault="002F6742" w:rsidP="00550A55">
            <w:pPr>
              <w:jc w:val="center"/>
            </w:pPr>
            <w:r w:rsidRPr="00FC6F2A">
              <w:t>Self employed</w:t>
            </w:r>
          </w:p>
        </w:tc>
        <w:tc>
          <w:tcPr>
            <w:tcW w:w="3234" w:type="dxa"/>
            <w:tcBorders>
              <w:bottom w:val="nil"/>
            </w:tcBorders>
          </w:tcPr>
          <w:p w14:paraId="2FCE0AB1" w14:textId="77777777" w:rsidR="002F6742" w:rsidRPr="00FC6F2A" w:rsidRDefault="002F6742" w:rsidP="00550A55">
            <w:pPr>
              <w:jc w:val="center"/>
            </w:pPr>
            <w:r w:rsidRPr="00FC6F2A">
              <w:t>302</w:t>
            </w:r>
          </w:p>
        </w:tc>
        <w:tc>
          <w:tcPr>
            <w:tcW w:w="2304" w:type="dxa"/>
            <w:tcBorders>
              <w:bottom w:val="nil"/>
            </w:tcBorders>
          </w:tcPr>
          <w:p w14:paraId="0E7CE991" w14:textId="77777777" w:rsidR="002F6742" w:rsidRPr="00FC6F2A" w:rsidRDefault="002F6742" w:rsidP="00550A55">
            <w:pPr>
              <w:jc w:val="center"/>
            </w:pPr>
            <w:r w:rsidRPr="00FC6F2A">
              <w:t>50.3</w:t>
            </w:r>
          </w:p>
        </w:tc>
      </w:tr>
      <w:tr w:rsidR="002F6742" w:rsidRPr="00FC6F2A" w14:paraId="6A1BBE04" w14:textId="77777777" w:rsidTr="009C7D02">
        <w:trPr>
          <w:trHeight w:val="262"/>
        </w:trPr>
        <w:tc>
          <w:tcPr>
            <w:tcW w:w="4061" w:type="dxa"/>
            <w:tcBorders>
              <w:top w:val="nil"/>
              <w:bottom w:val="single" w:sz="4" w:space="0" w:color="auto"/>
            </w:tcBorders>
          </w:tcPr>
          <w:p w14:paraId="03342302" w14:textId="77777777" w:rsidR="002F6742" w:rsidRPr="00FC6F2A" w:rsidRDefault="002F6742" w:rsidP="00550A55">
            <w:pPr>
              <w:jc w:val="center"/>
            </w:pPr>
            <w:r w:rsidRPr="00FC6F2A">
              <w:t>Unemployed</w:t>
            </w:r>
          </w:p>
        </w:tc>
        <w:tc>
          <w:tcPr>
            <w:tcW w:w="3234" w:type="dxa"/>
            <w:tcBorders>
              <w:top w:val="nil"/>
              <w:bottom w:val="single" w:sz="4" w:space="0" w:color="auto"/>
            </w:tcBorders>
          </w:tcPr>
          <w:p w14:paraId="022FA3CD" w14:textId="77777777" w:rsidR="002F6742" w:rsidRPr="00FC6F2A" w:rsidRDefault="002F6742" w:rsidP="00550A55">
            <w:pPr>
              <w:jc w:val="center"/>
            </w:pPr>
            <w:r w:rsidRPr="00FC6F2A">
              <w:t>14</w:t>
            </w:r>
          </w:p>
        </w:tc>
        <w:tc>
          <w:tcPr>
            <w:tcW w:w="2304" w:type="dxa"/>
            <w:tcBorders>
              <w:top w:val="nil"/>
              <w:bottom w:val="single" w:sz="4" w:space="0" w:color="auto"/>
            </w:tcBorders>
          </w:tcPr>
          <w:p w14:paraId="78AB990F" w14:textId="77777777" w:rsidR="002F6742" w:rsidRPr="00FC6F2A" w:rsidRDefault="002F6742" w:rsidP="00550A55">
            <w:pPr>
              <w:jc w:val="center"/>
            </w:pPr>
            <w:r w:rsidRPr="00FC6F2A">
              <w:t>2.3</w:t>
            </w:r>
          </w:p>
        </w:tc>
      </w:tr>
      <w:tr w:rsidR="002F6742" w:rsidRPr="00FC6F2A" w14:paraId="4C81FE61" w14:textId="77777777" w:rsidTr="009C7D02">
        <w:trPr>
          <w:trHeight w:val="262"/>
        </w:trPr>
        <w:tc>
          <w:tcPr>
            <w:tcW w:w="4061" w:type="dxa"/>
            <w:tcBorders>
              <w:top w:val="single" w:sz="4" w:space="0" w:color="auto"/>
            </w:tcBorders>
          </w:tcPr>
          <w:p w14:paraId="45559577" w14:textId="77777777" w:rsidR="002F6742" w:rsidRPr="00FC6F2A" w:rsidRDefault="002F6742" w:rsidP="00550A55">
            <w:r w:rsidRPr="00FC6F2A">
              <w:rPr>
                <w:b/>
                <w:bCs/>
              </w:rPr>
              <w:t>Mother’s age</w:t>
            </w:r>
          </w:p>
        </w:tc>
        <w:tc>
          <w:tcPr>
            <w:tcW w:w="3234" w:type="dxa"/>
            <w:tcBorders>
              <w:top w:val="single" w:sz="4" w:space="0" w:color="auto"/>
            </w:tcBorders>
          </w:tcPr>
          <w:p w14:paraId="7F53D34A" w14:textId="77777777" w:rsidR="002F6742" w:rsidRPr="00FC6F2A" w:rsidRDefault="002F6742" w:rsidP="00550A55">
            <w:pPr>
              <w:jc w:val="center"/>
            </w:pPr>
          </w:p>
        </w:tc>
        <w:tc>
          <w:tcPr>
            <w:tcW w:w="2304" w:type="dxa"/>
            <w:tcBorders>
              <w:top w:val="single" w:sz="4" w:space="0" w:color="auto"/>
            </w:tcBorders>
          </w:tcPr>
          <w:p w14:paraId="4DDDAEA6" w14:textId="77777777" w:rsidR="002F6742" w:rsidRPr="00FC6F2A" w:rsidRDefault="002F6742" w:rsidP="00550A55">
            <w:pPr>
              <w:jc w:val="center"/>
            </w:pPr>
          </w:p>
        </w:tc>
      </w:tr>
      <w:tr w:rsidR="002F6742" w:rsidRPr="00FC6F2A" w14:paraId="58881803" w14:textId="77777777" w:rsidTr="009C7D02">
        <w:trPr>
          <w:trHeight w:val="262"/>
        </w:trPr>
        <w:tc>
          <w:tcPr>
            <w:tcW w:w="4061" w:type="dxa"/>
          </w:tcPr>
          <w:p w14:paraId="3208B48B" w14:textId="77777777" w:rsidR="002F6742" w:rsidRPr="00FC6F2A" w:rsidRDefault="002F6742" w:rsidP="00550A55">
            <w:pPr>
              <w:jc w:val="center"/>
            </w:pPr>
            <w:r w:rsidRPr="00FC6F2A">
              <w:t>&lt; 30 years</w:t>
            </w:r>
          </w:p>
        </w:tc>
        <w:tc>
          <w:tcPr>
            <w:tcW w:w="3234" w:type="dxa"/>
          </w:tcPr>
          <w:p w14:paraId="13030227" w14:textId="77777777" w:rsidR="002F6742" w:rsidRPr="00FC6F2A" w:rsidRDefault="002F6742" w:rsidP="00550A55">
            <w:pPr>
              <w:jc w:val="center"/>
            </w:pPr>
            <w:r w:rsidRPr="00FC6F2A">
              <w:t>39</w:t>
            </w:r>
          </w:p>
        </w:tc>
        <w:tc>
          <w:tcPr>
            <w:tcW w:w="2304" w:type="dxa"/>
          </w:tcPr>
          <w:p w14:paraId="75765AD8" w14:textId="77777777" w:rsidR="002F6742" w:rsidRPr="00FC6F2A" w:rsidRDefault="002F6742" w:rsidP="00550A55">
            <w:pPr>
              <w:jc w:val="center"/>
            </w:pPr>
            <w:r w:rsidRPr="00FC6F2A">
              <w:t>6.5</w:t>
            </w:r>
          </w:p>
        </w:tc>
      </w:tr>
      <w:tr w:rsidR="002F6742" w:rsidRPr="00FC6F2A" w14:paraId="3E7DE17C" w14:textId="77777777" w:rsidTr="009C7D02">
        <w:trPr>
          <w:trHeight w:val="262"/>
        </w:trPr>
        <w:tc>
          <w:tcPr>
            <w:tcW w:w="4061" w:type="dxa"/>
          </w:tcPr>
          <w:p w14:paraId="780E1B8E" w14:textId="77777777" w:rsidR="002F6742" w:rsidRPr="00FC6F2A" w:rsidRDefault="002F6742" w:rsidP="00550A55">
            <w:pPr>
              <w:jc w:val="center"/>
            </w:pPr>
            <w:r w:rsidRPr="00FC6F2A">
              <w:t>30-39 years</w:t>
            </w:r>
          </w:p>
        </w:tc>
        <w:tc>
          <w:tcPr>
            <w:tcW w:w="3234" w:type="dxa"/>
          </w:tcPr>
          <w:p w14:paraId="50440913" w14:textId="77777777" w:rsidR="002F6742" w:rsidRPr="00FC6F2A" w:rsidRDefault="002F6742" w:rsidP="00550A55">
            <w:pPr>
              <w:jc w:val="center"/>
            </w:pPr>
            <w:r w:rsidRPr="00FC6F2A">
              <w:t>226</w:t>
            </w:r>
          </w:p>
        </w:tc>
        <w:tc>
          <w:tcPr>
            <w:tcW w:w="2304" w:type="dxa"/>
          </w:tcPr>
          <w:p w14:paraId="5D1D0CB8" w14:textId="77777777" w:rsidR="002F6742" w:rsidRPr="00FC6F2A" w:rsidRDefault="002F6742" w:rsidP="00550A55">
            <w:pPr>
              <w:jc w:val="center"/>
            </w:pPr>
            <w:r w:rsidRPr="00FC6F2A">
              <w:t>37.7</w:t>
            </w:r>
          </w:p>
        </w:tc>
      </w:tr>
      <w:tr w:rsidR="002F6742" w:rsidRPr="00FC6F2A" w14:paraId="281A05C8" w14:textId="77777777" w:rsidTr="009C7D02">
        <w:trPr>
          <w:trHeight w:val="262"/>
        </w:trPr>
        <w:tc>
          <w:tcPr>
            <w:tcW w:w="4061" w:type="dxa"/>
            <w:tcBorders>
              <w:bottom w:val="nil"/>
            </w:tcBorders>
          </w:tcPr>
          <w:p w14:paraId="7E402870" w14:textId="77777777" w:rsidR="002F6742" w:rsidRPr="00FC6F2A" w:rsidRDefault="002F6742" w:rsidP="00550A55">
            <w:pPr>
              <w:jc w:val="center"/>
            </w:pPr>
            <w:r w:rsidRPr="00FC6F2A">
              <w:t>40-49 years</w:t>
            </w:r>
          </w:p>
        </w:tc>
        <w:tc>
          <w:tcPr>
            <w:tcW w:w="3234" w:type="dxa"/>
            <w:tcBorders>
              <w:bottom w:val="nil"/>
            </w:tcBorders>
          </w:tcPr>
          <w:p w14:paraId="7E5C3B15" w14:textId="77777777" w:rsidR="002F6742" w:rsidRPr="00FC6F2A" w:rsidRDefault="002F6742" w:rsidP="00550A55">
            <w:pPr>
              <w:jc w:val="center"/>
            </w:pPr>
            <w:r w:rsidRPr="00FC6F2A">
              <w:t>285</w:t>
            </w:r>
          </w:p>
        </w:tc>
        <w:tc>
          <w:tcPr>
            <w:tcW w:w="2304" w:type="dxa"/>
            <w:tcBorders>
              <w:bottom w:val="nil"/>
            </w:tcBorders>
          </w:tcPr>
          <w:p w14:paraId="33539223" w14:textId="77777777" w:rsidR="002F6742" w:rsidRPr="00FC6F2A" w:rsidRDefault="002F6742" w:rsidP="00550A55">
            <w:pPr>
              <w:jc w:val="center"/>
            </w:pPr>
            <w:r w:rsidRPr="00FC6F2A">
              <w:t>47.5</w:t>
            </w:r>
          </w:p>
        </w:tc>
      </w:tr>
      <w:tr w:rsidR="002F6742" w:rsidRPr="00FC6F2A" w14:paraId="590E98EF" w14:textId="77777777" w:rsidTr="009C7D02">
        <w:trPr>
          <w:trHeight w:val="262"/>
        </w:trPr>
        <w:tc>
          <w:tcPr>
            <w:tcW w:w="4061" w:type="dxa"/>
            <w:tcBorders>
              <w:top w:val="nil"/>
              <w:bottom w:val="single" w:sz="4" w:space="0" w:color="auto"/>
            </w:tcBorders>
          </w:tcPr>
          <w:p w14:paraId="095CA4EC" w14:textId="77777777" w:rsidR="002F6742" w:rsidRPr="00FC6F2A" w:rsidRDefault="002F6742" w:rsidP="00550A55">
            <w:pPr>
              <w:jc w:val="center"/>
            </w:pPr>
            <w:r w:rsidRPr="00FC6F2A">
              <w:rPr>
                <w:rFonts w:cs="Times New Roman"/>
              </w:rPr>
              <w:t>≥</w:t>
            </w:r>
            <w:r w:rsidRPr="00FC6F2A">
              <w:t>50 years</w:t>
            </w:r>
          </w:p>
        </w:tc>
        <w:tc>
          <w:tcPr>
            <w:tcW w:w="3234" w:type="dxa"/>
            <w:tcBorders>
              <w:top w:val="nil"/>
              <w:bottom w:val="single" w:sz="4" w:space="0" w:color="auto"/>
            </w:tcBorders>
          </w:tcPr>
          <w:p w14:paraId="422FAE5A" w14:textId="77777777" w:rsidR="002F6742" w:rsidRPr="00FC6F2A" w:rsidRDefault="002F6742" w:rsidP="00550A55">
            <w:pPr>
              <w:jc w:val="center"/>
            </w:pPr>
            <w:r w:rsidRPr="00FC6F2A">
              <w:t>50</w:t>
            </w:r>
          </w:p>
        </w:tc>
        <w:tc>
          <w:tcPr>
            <w:tcW w:w="2304" w:type="dxa"/>
            <w:tcBorders>
              <w:top w:val="nil"/>
              <w:bottom w:val="single" w:sz="4" w:space="0" w:color="auto"/>
            </w:tcBorders>
          </w:tcPr>
          <w:p w14:paraId="3A408A83" w14:textId="77777777" w:rsidR="002F6742" w:rsidRPr="00FC6F2A" w:rsidRDefault="002F6742" w:rsidP="00550A55">
            <w:pPr>
              <w:jc w:val="center"/>
            </w:pPr>
            <w:r w:rsidRPr="00FC6F2A">
              <w:t>8.3</w:t>
            </w:r>
          </w:p>
        </w:tc>
      </w:tr>
      <w:tr w:rsidR="002F6742" w:rsidRPr="00FC6F2A" w14:paraId="5DA79D5C" w14:textId="77777777" w:rsidTr="009C7D02">
        <w:trPr>
          <w:trHeight w:val="262"/>
        </w:trPr>
        <w:tc>
          <w:tcPr>
            <w:tcW w:w="4061" w:type="dxa"/>
            <w:tcBorders>
              <w:top w:val="single" w:sz="4" w:space="0" w:color="auto"/>
            </w:tcBorders>
          </w:tcPr>
          <w:p w14:paraId="200DDE65" w14:textId="43797A59" w:rsidR="002F6742" w:rsidRPr="00FC6F2A" w:rsidRDefault="002F6742" w:rsidP="00550A55">
            <w:r w:rsidRPr="00FC6F2A">
              <w:rPr>
                <w:b/>
                <w:bCs/>
              </w:rPr>
              <w:t>Mother’s LOE</w:t>
            </w:r>
            <w:r w:rsidR="00FD5361" w:rsidRPr="00FD5361">
              <w:rPr>
                <w:b/>
                <w:bCs/>
                <w:highlight w:val="red"/>
              </w:rPr>
              <w:t>*</w:t>
            </w:r>
          </w:p>
        </w:tc>
        <w:tc>
          <w:tcPr>
            <w:tcW w:w="3234" w:type="dxa"/>
            <w:tcBorders>
              <w:top w:val="single" w:sz="4" w:space="0" w:color="auto"/>
            </w:tcBorders>
          </w:tcPr>
          <w:p w14:paraId="4F198CCD" w14:textId="77777777" w:rsidR="002F6742" w:rsidRPr="00FC6F2A" w:rsidRDefault="002F6742" w:rsidP="00550A55">
            <w:pPr>
              <w:jc w:val="center"/>
            </w:pPr>
          </w:p>
        </w:tc>
        <w:tc>
          <w:tcPr>
            <w:tcW w:w="2304" w:type="dxa"/>
            <w:tcBorders>
              <w:top w:val="single" w:sz="4" w:space="0" w:color="auto"/>
            </w:tcBorders>
          </w:tcPr>
          <w:p w14:paraId="223B7296" w14:textId="77777777" w:rsidR="002F6742" w:rsidRPr="00FC6F2A" w:rsidRDefault="002F6742" w:rsidP="00550A55">
            <w:pPr>
              <w:jc w:val="center"/>
            </w:pPr>
          </w:p>
        </w:tc>
      </w:tr>
      <w:tr w:rsidR="002F6742" w:rsidRPr="00FC6F2A" w14:paraId="1C88D1BD" w14:textId="77777777" w:rsidTr="009C7D02">
        <w:trPr>
          <w:trHeight w:val="262"/>
        </w:trPr>
        <w:tc>
          <w:tcPr>
            <w:tcW w:w="4061" w:type="dxa"/>
          </w:tcPr>
          <w:p w14:paraId="024CCD75" w14:textId="77777777" w:rsidR="002F6742" w:rsidRPr="00FC6F2A" w:rsidRDefault="002F6742" w:rsidP="00550A55">
            <w:pPr>
              <w:jc w:val="center"/>
            </w:pPr>
            <w:r w:rsidRPr="00FC6F2A">
              <w:t>No formal education</w:t>
            </w:r>
          </w:p>
        </w:tc>
        <w:tc>
          <w:tcPr>
            <w:tcW w:w="3234" w:type="dxa"/>
          </w:tcPr>
          <w:p w14:paraId="5772BEB8" w14:textId="77777777" w:rsidR="002F6742" w:rsidRPr="00FC6F2A" w:rsidRDefault="002F6742" w:rsidP="00550A55">
            <w:pPr>
              <w:jc w:val="center"/>
            </w:pPr>
            <w:r w:rsidRPr="00FC6F2A">
              <w:t>37</w:t>
            </w:r>
          </w:p>
        </w:tc>
        <w:tc>
          <w:tcPr>
            <w:tcW w:w="2304" w:type="dxa"/>
          </w:tcPr>
          <w:p w14:paraId="680B820B" w14:textId="77777777" w:rsidR="002F6742" w:rsidRPr="00FC6F2A" w:rsidRDefault="002F6742" w:rsidP="00550A55">
            <w:pPr>
              <w:jc w:val="center"/>
            </w:pPr>
            <w:r w:rsidRPr="00FC6F2A">
              <w:t>6.2</w:t>
            </w:r>
          </w:p>
        </w:tc>
      </w:tr>
      <w:tr w:rsidR="002F6742" w:rsidRPr="00FC6F2A" w14:paraId="66E57F31" w14:textId="77777777" w:rsidTr="009C7D02">
        <w:trPr>
          <w:trHeight w:val="262"/>
        </w:trPr>
        <w:tc>
          <w:tcPr>
            <w:tcW w:w="4061" w:type="dxa"/>
          </w:tcPr>
          <w:p w14:paraId="47E30F29" w14:textId="77777777" w:rsidR="002F6742" w:rsidRPr="00FC6F2A" w:rsidRDefault="002F6742" w:rsidP="00550A55">
            <w:pPr>
              <w:jc w:val="center"/>
            </w:pPr>
            <w:r w:rsidRPr="00FC6F2A">
              <w:t>Primary</w:t>
            </w:r>
          </w:p>
        </w:tc>
        <w:tc>
          <w:tcPr>
            <w:tcW w:w="3234" w:type="dxa"/>
          </w:tcPr>
          <w:p w14:paraId="6CC96704" w14:textId="77777777" w:rsidR="002F6742" w:rsidRPr="00FC6F2A" w:rsidRDefault="002F6742" w:rsidP="00550A55">
            <w:pPr>
              <w:jc w:val="center"/>
            </w:pPr>
            <w:r w:rsidRPr="00FC6F2A">
              <w:t>25</w:t>
            </w:r>
          </w:p>
        </w:tc>
        <w:tc>
          <w:tcPr>
            <w:tcW w:w="2304" w:type="dxa"/>
          </w:tcPr>
          <w:p w14:paraId="0581FD77" w14:textId="77777777" w:rsidR="002F6742" w:rsidRPr="00FC6F2A" w:rsidRDefault="002F6742" w:rsidP="00550A55">
            <w:pPr>
              <w:jc w:val="center"/>
            </w:pPr>
            <w:r w:rsidRPr="00FC6F2A">
              <w:t>4.2</w:t>
            </w:r>
          </w:p>
        </w:tc>
      </w:tr>
      <w:tr w:rsidR="002F6742" w:rsidRPr="00FC6F2A" w14:paraId="249D64E3" w14:textId="77777777" w:rsidTr="009C7D02">
        <w:trPr>
          <w:trHeight w:val="262"/>
        </w:trPr>
        <w:tc>
          <w:tcPr>
            <w:tcW w:w="4061" w:type="dxa"/>
          </w:tcPr>
          <w:p w14:paraId="0D4D6727" w14:textId="77777777" w:rsidR="002F6742" w:rsidRPr="00FC6F2A" w:rsidRDefault="002F6742" w:rsidP="00550A55">
            <w:pPr>
              <w:jc w:val="center"/>
            </w:pPr>
            <w:r w:rsidRPr="00FC6F2A">
              <w:t>Secondary</w:t>
            </w:r>
          </w:p>
        </w:tc>
        <w:tc>
          <w:tcPr>
            <w:tcW w:w="3234" w:type="dxa"/>
          </w:tcPr>
          <w:p w14:paraId="6D7AE94E" w14:textId="77777777" w:rsidR="002F6742" w:rsidRPr="00FC6F2A" w:rsidRDefault="002F6742" w:rsidP="00550A55">
            <w:pPr>
              <w:jc w:val="center"/>
            </w:pPr>
            <w:r w:rsidRPr="00FC6F2A">
              <w:t>212</w:t>
            </w:r>
          </w:p>
        </w:tc>
        <w:tc>
          <w:tcPr>
            <w:tcW w:w="2304" w:type="dxa"/>
          </w:tcPr>
          <w:p w14:paraId="1F5540A3" w14:textId="77777777" w:rsidR="002F6742" w:rsidRPr="00FC6F2A" w:rsidRDefault="002F6742" w:rsidP="00550A55">
            <w:pPr>
              <w:jc w:val="center"/>
            </w:pPr>
            <w:r w:rsidRPr="00FC6F2A">
              <w:t>35.3</w:t>
            </w:r>
          </w:p>
        </w:tc>
      </w:tr>
      <w:tr w:rsidR="002F6742" w:rsidRPr="00FC6F2A" w14:paraId="508692DD" w14:textId="77777777" w:rsidTr="009C7D02">
        <w:trPr>
          <w:trHeight w:val="262"/>
        </w:trPr>
        <w:tc>
          <w:tcPr>
            <w:tcW w:w="4061" w:type="dxa"/>
            <w:tcBorders>
              <w:bottom w:val="nil"/>
            </w:tcBorders>
          </w:tcPr>
          <w:p w14:paraId="453430BB" w14:textId="77777777" w:rsidR="002F6742" w:rsidRPr="00FC6F2A" w:rsidRDefault="002F6742" w:rsidP="00550A55">
            <w:pPr>
              <w:jc w:val="center"/>
            </w:pPr>
            <w:r w:rsidRPr="00FC6F2A">
              <w:t>Tertiary</w:t>
            </w:r>
          </w:p>
        </w:tc>
        <w:tc>
          <w:tcPr>
            <w:tcW w:w="3234" w:type="dxa"/>
            <w:tcBorders>
              <w:bottom w:val="nil"/>
            </w:tcBorders>
          </w:tcPr>
          <w:p w14:paraId="7E3E4EB8" w14:textId="77777777" w:rsidR="002F6742" w:rsidRPr="00FC6F2A" w:rsidRDefault="002F6742" w:rsidP="00550A55">
            <w:pPr>
              <w:jc w:val="center"/>
            </w:pPr>
            <w:r w:rsidRPr="00FC6F2A">
              <w:t>221</w:t>
            </w:r>
          </w:p>
        </w:tc>
        <w:tc>
          <w:tcPr>
            <w:tcW w:w="2304" w:type="dxa"/>
            <w:tcBorders>
              <w:bottom w:val="nil"/>
            </w:tcBorders>
          </w:tcPr>
          <w:p w14:paraId="375EF26A" w14:textId="77777777" w:rsidR="002F6742" w:rsidRPr="00FC6F2A" w:rsidRDefault="002F6742" w:rsidP="00550A55">
            <w:pPr>
              <w:jc w:val="center"/>
            </w:pPr>
            <w:r w:rsidRPr="00FC6F2A">
              <w:t>36.8</w:t>
            </w:r>
          </w:p>
        </w:tc>
      </w:tr>
      <w:tr w:rsidR="002F6742" w:rsidRPr="00FC6F2A" w14:paraId="1F75306C" w14:textId="77777777" w:rsidTr="009C7D02">
        <w:trPr>
          <w:trHeight w:val="262"/>
        </w:trPr>
        <w:tc>
          <w:tcPr>
            <w:tcW w:w="4061" w:type="dxa"/>
            <w:tcBorders>
              <w:top w:val="nil"/>
              <w:bottom w:val="single" w:sz="4" w:space="0" w:color="auto"/>
            </w:tcBorders>
          </w:tcPr>
          <w:p w14:paraId="55BD17A1" w14:textId="77777777" w:rsidR="002F6742" w:rsidRPr="00FC6F2A" w:rsidRDefault="002F6742" w:rsidP="00550A55">
            <w:pPr>
              <w:jc w:val="center"/>
            </w:pPr>
            <w:r w:rsidRPr="00FC6F2A">
              <w:t>Postgraduate</w:t>
            </w:r>
          </w:p>
        </w:tc>
        <w:tc>
          <w:tcPr>
            <w:tcW w:w="3234" w:type="dxa"/>
            <w:tcBorders>
              <w:top w:val="nil"/>
              <w:bottom w:val="single" w:sz="4" w:space="0" w:color="auto"/>
            </w:tcBorders>
          </w:tcPr>
          <w:p w14:paraId="5240522E" w14:textId="77777777" w:rsidR="002F6742" w:rsidRPr="00FC6F2A" w:rsidRDefault="002F6742" w:rsidP="00550A55">
            <w:pPr>
              <w:jc w:val="center"/>
            </w:pPr>
            <w:r w:rsidRPr="00FC6F2A">
              <w:t>105</w:t>
            </w:r>
          </w:p>
        </w:tc>
        <w:tc>
          <w:tcPr>
            <w:tcW w:w="2304" w:type="dxa"/>
            <w:tcBorders>
              <w:top w:val="nil"/>
              <w:bottom w:val="single" w:sz="4" w:space="0" w:color="auto"/>
            </w:tcBorders>
          </w:tcPr>
          <w:p w14:paraId="089D8E9F" w14:textId="77777777" w:rsidR="002F6742" w:rsidRPr="00FC6F2A" w:rsidRDefault="002F6742" w:rsidP="00550A55">
            <w:pPr>
              <w:jc w:val="center"/>
            </w:pPr>
            <w:r w:rsidRPr="00FC6F2A">
              <w:t>17.5</w:t>
            </w:r>
          </w:p>
        </w:tc>
      </w:tr>
      <w:tr w:rsidR="002F6742" w:rsidRPr="00FC6F2A" w14:paraId="0CAEF6D6" w14:textId="77777777" w:rsidTr="009C7D02">
        <w:trPr>
          <w:trHeight w:val="262"/>
        </w:trPr>
        <w:tc>
          <w:tcPr>
            <w:tcW w:w="4061" w:type="dxa"/>
            <w:tcBorders>
              <w:top w:val="single" w:sz="4" w:space="0" w:color="auto"/>
            </w:tcBorders>
          </w:tcPr>
          <w:p w14:paraId="6DCF5DB9" w14:textId="77777777" w:rsidR="002F6742" w:rsidRPr="00FC6F2A" w:rsidRDefault="002F6742" w:rsidP="00550A55">
            <w:r w:rsidRPr="00FC6F2A">
              <w:rPr>
                <w:b/>
                <w:bCs/>
              </w:rPr>
              <w:t>Mother’s employment status</w:t>
            </w:r>
          </w:p>
        </w:tc>
        <w:tc>
          <w:tcPr>
            <w:tcW w:w="3234" w:type="dxa"/>
            <w:tcBorders>
              <w:top w:val="single" w:sz="4" w:space="0" w:color="auto"/>
            </w:tcBorders>
          </w:tcPr>
          <w:p w14:paraId="474B6EC7" w14:textId="77777777" w:rsidR="002F6742" w:rsidRPr="00FC6F2A" w:rsidRDefault="002F6742" w:rsidP="00550A55">
            <w:pPr>
              <w:jc w:val="center"/>
            </w:pPr>
          </w:p>
        </w:tc>
        <w:tc>
          <w:tcPr>
            <w:tcW w:w="2304" w:type="dxa"/>
            <w:tcBorders>
              <w:top w:val="single" w:sz="4" w:space="0" w:color="auto"/>
            </w:tcBorders>
          </w:tcPr>
          <w:p w14:paraId="33E5A9C7" w14:textId="77777777" w:rsidR="002F6742" w:rsidRPr="00FC6F2A" w:rsidRDefault="002F6742" w:rsidP="00550A55">
            <w:pPr>
              <w:jc w:val="center"/>
            </w:pPr>
          </w:p>
        </w:tc>
      </w:tr>
      <w:tr w:rsidR="002F6742" w:rsidRPr="00FC6F2A" w14:paraId="39DEAEF0" w14:textId="77777777" w:rsidTr="009C7D02">
        <w:trPr>
          <w:trHeight w:val="262"/>
        </w:trPr>
        <w:tc>
          <w:tcPr>
            <w:tcW w:w="4061" w:type="dxa"/>
          </w:tcPr>
          <w:p w14:paraId="2F40246B" w14:textId="77777777" w:rsidR="002F6742" w:rsidRPr="00FC6F2A" w:rsidRDefault="002F6742" w:rsidP="00550A55">
            <w:pPr>
              <w:jc w:val="center"/>
            </w:pPr>
            <w:r w:rsidRPr="00FC6F2A">
              <w:t>Employed</w:t>
            </w:r>
          </w:p>
        </w:tc>
        <w:tc>
          <w:tcPr>
            <w:tcW w:w="3234" w:type="dxa"/>
          </w:tcPr>
          <w:p w14:paraId="4AC1EAF2" w14:textId="77777777" w:rsidR="002F6742" w:rsidRPr="00FC6F2A" w:rsidRDefault="002F6742" w:rsidP="00550A55">
            <w:pPr>
              <w:jc w:val="center"/>
            </w:pPr>
            <w:r w:rsidRPr="00FC6F2A">
              <w:t>160</w:t>
            </w:r>
          </w:p>
        </w:tc>
        <w:tc>
          <w:tcPr>
            <w:tcW w:w="2304" w:type="dxa"/>
          </w:tcPr>
          <w:p w14:paraId="0C5F2A19" w14:textId="77777777" w:rsidR="002F6742" w:rsidRPr="00FC6F2A" w:rsidRDefault="002F6742" w:rsidP="00550A55">
            <w:pPr>
              <w:jc w:val="center"/>
            </w:pPr>
            <w:r w:rsidRPr="00FC6F2A">
              <w:t>26.7</w:t>
            </w:r>
          </w:p>
        </w:tc>
      </w:tr>
      <w:tr w:rsidR="002F6742" w:rsidRPr="00FC6F2A" w14:paraId="4A0C27C5" w14:textId="77777777" w:rsidTr="009C7D02">
        <w:trPr>
          <w:trHeight w:val="262"/>
        </w:trPr>
        <w:tc>
          <w:tcPr>
            <w:tcW w:w="4061" w:type="dxa"/>
          </w:tcPr>
          <w:p w14:paraId="2EEA0D52" w14:textId="77777777" w:rsidR="002F6742" w:rsidRPr="00FC6F2A" w:rsidRDefault="002F6742" w:rsidP="00550A55">
            <w:pPr>
              <w:jc w:val="center"/>
            </w:pPr>
            <w:r w:rsidRPr="00FC6F2A">
              <w:t>Deceased</w:t>
            </w:r>
          </w:p>
        </w:tc>
        <w:tc>
          <w:tcPr>
            <w:tcW w:w="3234" w:type="dxa"/>
          </w:tcPr>
          <w:p w14:paraId="640DDE59" w14:textId="77777777" w:rsidR="002F6742" w:rsidRPr="00FC6F2A" w:rsidRDefault="002F6742" w:rsidP="00550A55">
            <w:pPr>
              <w:jc w:val="center"/>
            </w:pPr>
            <w:r w:rsidRPr="00FC6F2A">
              <w:t>5</w:t>
            </w:r>
          </w:p>
        </w:tc>
        <w:tc>
          <w:tcPr>
            <w:tcW w:w="2304" w:type="dxa"/>
          </w:tcPr>
          <w:p w14:paraId="0317FB31" w14:textId="77777777" w:rsidR="002F6742" w:rsidRPr="00FC6F2A" w:rsidRDefault="002F6742" w:rsidP="00550A55">
            <w:pPr>
              <w:jc w:val="center"/>
            </w:pPr>
            <w:r w:rsidRPr="00FC6F2A">
              <w:t>0.8</w:t>
            </w:r>
          </w:p>
        </w:tc>
      </w:tr>
      <w:tr w:rsidR="002F6742" w:rsidRPr="00FC6F2A" w14:paraId="6D63A3F4" w14:textId="77777777" w:rsidTr="009C7D02">
        <w:trPr>
          <w:trHeight w:val="262"/>
        </w:trPr>
        <w:tc>
          <w:tcPr>
            <w:tcW w:w="4061" w:type="dxa"/>
          </w:tcPr>
          <w:p w14:paraId="4F5E8769" w14:textId="77777777" w:rsidR="002F6742" w:rsidRPr="00FC6F2A" w:rsidRDefault="002F6742" w:rsidP="00550A55">
            <w:pPr>
              <w:jc w:val="center"/>
            </w:pPr>
            <w:r w:rsidRPr="00FC6F2A">
              <w:t>Retired</w:t>
            </w:r>
          </w:p>
        </w:tc>
        <w:tc>
          <w:tcPr>
            <w:tcW w:w="3234" w:type="dxa"/>
          </w:tcPr>
          <w:p w14:paraId="787DA5A0" w14:textId="77777777" w:rsidR="002F6742" w:rsidRPr="00FC6F2A" w:rsidRDefault="002F6742" w:rsidP="00550A55">
            <w:pPr>
              <w:jc w:val="center"/>
            </w:pPr>
            <w:r w:rsidRPr="00FC6F2A">
              <w:t>10</w:t>
            </w:r>
          </w:p>
        </w:tc>
        <w:tc>
          <w:tcPr>
            <w:tcW w:w="2304" w:type="dxa"/>
          </w:tcPr>
          <w:p w14:paraId="0747ED34" w14:textId="77777777" w:rsidR="002F6742" w:rsidRPr="00FC6F2A" w:rsidRDefault="002F6742" w:rsidP="00550A55">
            <w:pPr>
              <w:jc w:val="center"/>
            </w:pPr>
            <w:r w:rsidRPr="00FC6F2A">
              <w:t>1.7</w:t>
            </w:r>
          </w:p>
        </w:tc>
      </w:tr>
      <w:tr w:rsidR="002F6742" w:rsidRPr="00FC6F2A" w14:paraId="2163DE37" w14:textId="77777777" w:rsidTr="009C7D02">
        <w:trPr>
          <w:trHeight w:val="262"/>
        </w:trPr>
        <w:tc>
          <w:tcPr>
            <w:tcW w:w="4061" w:type="dxa"/>
          </w:tcPr>
          <w:p w14:paraId="2295AD18" w14:textId="77777777" w:rsidR="002F6742" w:rsidRPr="00FC6F2A" w:rsidRDefault="002F6742" w:rsidP="00550A55">
            <w:pPr>
              <w:jc w:val="center"/>
            </w:pPr>
            <w:r w:rsidRPr="00FC6F2A">
              <w:t>Self employed</w:t>
            </w:r>
          </w:p>
        </w:tc>
        <w:tc>
          <w:tcPr>
            <w:tcW w:w="3234" w:type="dxa"/>
          </w:tcPr>
          <w:p w14:paraId="631E4975" w14:textId="77777777" w:rsidR="002F6742" w:rsidRPr="00FC6F2A" w:rsidRDefault="002F6742" w:rsidP="00550A55">
            <w:pPr>
              <w:jc w:val="center"/>
            </w:pPr>
            <w:r w:rsidRPr="00FC6F2A">
              <w:t>392</w:t>
            </w:r>
          </w:p>
        </w:tc>
        <w:tc>
          <w:tcPr>
            <w:tcW w:w="2304" w:type="dxa"/>
          </w:tcPr>
          <w:p w14:paraId="1BF5023F" w14:textId="77777777" w:rsidR="002F6742" w:rsidRPr="00FC6F2A" w:rsidRDefault="002F6742" w:rsidP="00550A55">
            <w:pPr>
              <w:jc w:val="center"/>
            </w:pPr>
            <w:r w:rsidRPr="00FC6F2A">
              <w:t>65.3</w:t>
            </w:r>
          </w:p>
        </w:tc>
      </w:tr>
      <w:tr w:rsidR="002F6742" w:rsidRPr="00FC6F2A" w14:paraId="363294E3" w14:textId="77777777" w:rsidTr="009C7D02">
        <w:trPr>
          <w:trHeight w:val="262"/>
        </w:trPr>
        <w:tc>
          <w:tcPr>
            <w:tcW w:w="4061" w:type="dxa"/>
          </w:tcPr>
          <w:p w14:paraId="0F50A7B8" w14:textId="77777777" w:rsidR="002F6742" w:rsidRPr="00FC6F2A" w:rsidRDefault="002F6742" w:rsidP="00550A55">
            <w:pPr>
              <w:jc w:val="center"/>
            </w:pPr>
            <w:r w:rsidRPr="00FC6F2A">
              <w:t>Unemployed</w:t>
            </w:r>
          </w:p>
        </w:tc>
        <w:tc>
          <w:tcPr>
            <w:tcW w:w="3234" w:type="dxa"/>
          </w:tcPr>
          <w:p w14:paraId="243EF91D" w14:textId="77777777" w:rsidR="002F6742" w:rsidRPr="00FC6F2A" w:rsidRDefault="002F6742" w:rsidP="00550A55">
            <w:pPr>
              <w:jc w:val="center"/>
            </w:pPr>
            <w:r w:rsidRPr="00FC6F2A">
              <w:t>33</w:t>
            </w:r>
          </w:p>
        </w:tc>
        <w:tc>
          <w:tcPr>
            <w:tcW w:w="2304" w:type="dxa"/>
          </w:tcPr>
          <w:p w14:paraId="1EE79B03" w14:textId="77777777" w:rsidR="002F6742" w:rsidRPr="00FC6F2A" w:rsidRDefault="002F6742" w:rsidP="00550A55">
            <w:pPr>
              <w:jc w:val="center"/>
            </w:pPr>
            <w:r w:rsidRPr="00FC6F2A">
              <w:t>5.5</w:t>
            </w:r>
          </w:p>
        </w:tc>
      </w:tr>
    </w:tbl>
    <w:p w14:paraId="387389C7" w14:textId="7D6A5DBD" w:rsidR="00FD5361" w:rsidRPr="00FD5361" w:rsidRDefault="00FD5361" w:rsidP="009C7D02">
      <w:pPr>
        <w:spacing w:line="360" w:lineRule="auto"/>
        <w:jc w:val="both"/>
        <w:rPr>
          <w:sz w:val="20"/>
          <w:szCs w:val="18"/>
        </w:rPr>
      </w:pPr>
      <w:r w:rsidRPr="00FD5361">
        <w:rPr>
          <w:sz w:val="20"/>
          <w:szCs w:val="18"/>
          <w:highlight w:val="red"/>
        </w:rPr>
        <w:t>*LOE- Level of education</w:t>
      </w:r>
    </w:p>
    <w:p w14:paraId="7CDBBEB4" w14:textId="191AE944" w:rsidR="009C7D02" w:rsidRPr="00FC6F2A" w:rsidRDefault="009C7D02" w:rsidP="009C7D02">
      <w:pPr>
        <w:spacing w:line="360" w:lineRule="auto"/>
        <w:jc w:val="both"/>
      </w:pPr>
      <w:r w:rsidRPr="00FC6F2A">
        <w:t>Table 2 displays the socioeconomic information of the students. More than 85% of the fathers were above 40 years of age (46.7% were between 40-49 years, 40.5% were greater than 50 years</w:t>
      </w:r>
      <w:r w:rsidR="00D5250D">
        <w:t>)</w:t>
      </w:r>
      <w:r w:rsidRPr="00FC6F2A">
        <w:t xml:space="preserve">. More than half of the fathers had at least a tertiary degree (58.6%) and 43.3% were employed in a paid job, 50.3% were self-employed and 1.0% were retired. The mothers fell mostly between the 30-39 years (37.7%) and the 40-49 years age group. Only about 54.3% of them had at least a </w:t>
      </w:r>
      <w:r w:rsidRPr="00FC6F2A">
        <w:lastRenderedPageBreak/>
        <w:t>tertiary degree. About 26.7% were employed, 65.3% were self-employed and 5.5% were unemployed.</w:t>
      </w:r>
    </w:p>
    <w:p w14:paraId="0F913A05" w14:textId="1A93F77B" w:rsidR="00381582" w:rsidRPr="004F4E27" w:rsidRDefault="009C5362" w:rsidP="00381582">
      <w:pPr>
        <w:rPr>
          <w:b/>
          <w:bCs/>
        </w:rPr>
      </w:pPr>
      <w:r w:rsidRPr="00FC6F2A">
        <w:rPr>
          <w:b/>
          <w:bCs/>
        </w:rPr>
        <w:br w:type="page"/>
      </w:r>
      <w:r w:rsidR="00381582" w:rsidRPr="004F4E27">
        <w:rPr>
          <w:b/>
          <w:bCs/>
        </w:rPr>
        <w:lastRenderedPageBreak/>
        <w:t xml:space="preserve">Table </w:t>
      </w:r>
      <w:r w:rsidR="007744F4">
        <w:rPr>
          <w:b/>
          <w:bCs/>
        </w:rPr>
        <w:t>3</w:t>
      </w:r>
      <w:r w:rsidR="00381582" w:rsidRPr="004F4E27">
        <w:rPr>
          <w:b/>
          <w:bCs/>
        </w:rPr>
        <w:t>. Internet addiction Test</w:t>
      </w:r>
    </w:p>
    <w:tbl>
      <w:tblPr>
        <w:tblStyle w:val="TableGrid"/>
        <w:tblW w:w="102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7"/>
        <w:gridCol w:w="1078"/>
        <w:gridCol w:w="1078"/>
        <w:gridCol w:w="968"/>
        <w:gridCol w:w="968"/>
        <w:gridCol w:w="858"/>
        <w:gridCol w:w="1078"/>
      </w:tblGrid>
      <w:tr w:rsidR="00381582" w:rsidRPr="0072747E" w14:paraId="3A2D5E71" w14:textId="77777777" w:rsidTr="005C0D9E">
        <w:tc>
          <w:tcPr>
            <w:tcW w:w="5935" w:type="dxa"/>
            <w:tcBorders>
              <w:top w:val="single" w:sz="4" w:space="0" w:color="auto"/>
              <w:bottom w:val="single" w:sz="4" w:space="0" w:color="auto"/>
            </w:tcBorders>
          </w:tcPr>
          <w:p w14:paraId="516B831E" w14:textId="77777777" w:rsidR="00381582" w:rsidRPr="0072747E" w:rsidRDefault="00381582" w:rsidP="005C0D9E">
            <w:pPr>
              <w:rPr>
                <w:rFonts w:cs="Times New Roman"/>
                <w:b/>
                <w:bCs/>
                <w:sz w:val="22"/>
              </w:rPr>
            </w:pPr>
            <w:r>
              <w:rPr>
                <w:rFonts w:cs="Times New Roman"/>
                <w:b/>
                <w:bCs/>
                <w:sz w:val="22"/>
              </w:rPr>
              <w:t>Variables</w:t>
            </w:r>
          </w:p>
        </w:tc>
        <w:tc>
          <w:tcPr>
            <w:tcW w:w="810" w:type="dxa"/>
            <w:tcBorders>
              <w:top w:val="single" w:sz="4" w:space="0" w:color="auto"/>
              <w:bottom w:val="single" w:sz="4" w:space="0" w:color="auto"/>
            </w:tcBorders>
          </w:tcPr>
          <w:p w14:paraId="249203AC" w14:textId="77777777" w:rsidR="00381582" w:rsidRPr="009C6121" w:rsidRDefault="00381582" w:rsidP="005C0D9E">
            <w:pPr>
              <w:jc w:val="center"/>
              <w:rPr>
                <w:rFonts w:cs="Times New Roman"/>
                <w:b/>
                <w:bCs/>
                <w:sz w:val="20"/>
                <w:szCs w:val="20"/>
              </w:rPr>
            </w:pPr>
            <w:r w:rsidRPr="009C6121">
              <w:rPr>
                <w:rFonts w:cs="Times New Roman"/>
                <w:b/>
                <w:bCs/>
                <w:sz w:val="20"/>
                <w:szCs w:val="20"/>
              </w:rPr>
              <w:t>0</w:t>
            </w:r>
          </w:p>
        </w:tc>
        <w:tc>
          <w:tcPr>
            <w:tcW w:w="720" w:type="dxa"/>
            <w:tcBorders>
              <w:top w:val="single" w:sz="4" w:space="0" w:color="auto"/>
              <w:bottom w:val="single" w:sz="4" w:space="0" w:color="auto"/>
            </w:tcBorders>
          </w:tcPr>
          <w:p w14:paraId="10A394EF" w14:textId="77777777" w:rsidR="00381582" w:rsidRPr="009C6121" w:rsidRDefault="00381582" w:rsidP="005C0D9E">
            <w:pPr>
              <w:jc w:val="center"/>
              <w:rPr>
                <w:rFonts w:cs="Times New Roman"/>
                <w:b/>
                <w:bCs/>
                <w:sz w:val="20"/>
                <w:szCs w:val="20"/>
              </w:rPr>
            </w:pPr>
            <w:r w:rsidRPr="009C6121">
              <w:rPr>
                <w:rFonts w:cs="Times New Roman"/>
                <w:b/>
                <w:bCs/>
                <w:sz w:val="20"/>
                <w:szCs w:val="20"/>
              </w:rPr>
              <w:t>1</w:t>
            </w:r>
          </w:p>
        </w:tc>
        <w:tc>
          <w:tcPr>
            <w:tcW w:w="720" w:type="dxa"/>
            <w:tcBorders>
              <w:top w:val="single" w:sz="4" w:space="0" w:color="auto"/>
              <w:bottom w:val="single" w:sz="4" w:space="0" w:color="auto"/>
            </w:tcBorders>
          </w:tcPr>
          <w:p w14:paraId="6E95582F" w14:textId="77777777" w:rsidR="00381582" w:rsidRPr="009C6121" w:rsidRDefault="00381582" w:rsidP="005C0D9E">
            <w:pPr>
              <w:jc w:val="center"/>
              <w:rPr>
                <w:rFonts w:cs="Times New Roman"/>
                <w:b/>
                <w:bCs/>
                <w:sz w:val="20"/>
                <w:szCs w:val="20"/>
              </w:rPr>
            </w:pPr>
            <w:r w:rsidRPr="009C6121">
              <w:rPr>
                <w:rFonts w:cs="Times New Roman"/>
                <w:b/>
                <w:bCs/>
                <w:sz w:val="20"/>
                <w:szCs w:val="20"/>
              </w:rPr>
              <w:t>2</w:t>
            </w:r>
          </w:p>
        </w:tc>
        <w:tc>
          <w:tcPr>
            <w:tcW w:w="810" w:type="dxa"/>
            <w:tcBorders>
              <w:top w:val="single" w:sz="4" w:space="0" w:color="auto"/>
              <w:bottom w:val="single" w:sz="4" w:space="0" w:color="auto"/>
            </w:tcBorders>
          </w:tcPr>
          <w:p w14:paraId="7264E83A" w14:textId="77777777" w:rsidR="00381582" w:rsidRPr="009C6121" w:rsidRDefault="00381582" w:rsidP="005C0D9E">
            <w:pPr>
              <w:jc w:val="center"/>
              <w:rPr>
                <w:rFonts w:cs="Times New Roman"/>
                <w:b/>
                <w:bCs/>
                <w:sz w:val="20"/>
                <w:szCs w:val="20"/>
              </w:rPr>
            </w:pPr>
            <w:r w:rsidRPr="009C6121">
              <w:rPr>
                <w:rFonts w:cs="Times New Roman"/>
                <w:b/>
                <w:bCs/>
                <w:sz w:val="20"/>
                <w:szCs w:val="20"/>
              </w:rPr>
              <w:t>3</w:t>
            </w:r>
          </w:p>
        </w:tc>
        <w:tc>
          <w:tcPr>
            <w:tcW w:w="630" w:type="dxa"/>
            <w:tcBorders>
              <w:top w:val="single" w:sz="4" w:space="0" w:color="auto"/>
              <w:bottom w:val="single" w:sz="4" w:space="0" w:color="auto"/>
            </w:tcBorders>
          </w:tcPr>
          <w:p w14:paraId="242DDB4E" w14:textId="77777777" w:rsidR="00381582" w:rsidRPr="009C6121" w:rsidRDefault="00381582" w:rsidP="005C0D9E">
            <w:pPr>
              <w:jc w:val="center"/>
              <w:rPr>
                <w:rFonts w:cs="Times New Roman"/>
                <w:b/>
                <w:bCs/>
                <w:sz w:val="20"/>
                <w:szCs w:val="20"/>
              </w:rPr>
            </w:pPr>
            <w:r w:rsidRPr="009C6121">
              <w:rPr>
                <w:rFonts w:cs="Times New Roman"/>
                <w:b/>
                <w:bCs/>
                <w:sz w:val="20"/>
                <w:szCs w:val="20"/>
              </w:rPr>
              <w:t>4</w:t>
            </w:r>
          </w:p>
        </w:tc>
        <w:tc>
          <w:tcPr>
            <w:tcW w:w="630" w:type="dxa"/>
            <w:tcBorders>
              <w:top w:val="single" w:sz="4" w:space="0" w:color="auto"/>
              <w:bottom w:val="single" w:sz="4" w:space="0" w:color="auto"/>
            </w:tcBorders>
          </w:tcPr>
          <w:p w14:paraId="0E42F7E9" w14:textId="77777777" w:rsidR="00381582" w:rsidRPr="009C6121" w:rsidRDefault="00381582" w:rsidP="005C0D9E">
            <w:pPr>
              <w:jc w:val="center"/>
              <w:rPr>
                <w:rFonts w:cs="Times New Roman"/>
                <w:b/>
                <w:bCs/>
                <w:sz w:val="20"/>
                <w:szCs w:val="20"/>
              </w:rPr>
            </w:pPr>
            <w:r w:rsidRPr="009C6121">
              <w:rPr>
                <w:rFonts w:cs="Times New Roman"/>
                <w:b/>
                <w:bCs/>
                <w:sz w:val="20"/>
                <w:szCs w:val="20"/>
              </w:rPr>
              <w:t>5</w:t>
            </w:r>
          </w:p>
        </w:tc>
      </w:tr>
      <w:tr w:rsidR="00381582" w:rsidRPr="0072747E" w14:paraId="464CB491" w14:textId="77777777" w:rsidTr="005C0D9E">
        <w:tc>
          <w:tcPr>
            <w:tcW w:w="5935" w:type="dxa"/>
            <w:tcBorders>
              <w:top w:val="single" w:sz="4" w:space="0" w:color="auto"/>
            </w:tcBorders>
          </w:tcPr>
          <w:p w14:paraId="798CE2C0" w14:textId="77777777" w:rsidR="00381582" w:rsidRPr="0072747E" w:rsidRDefault="00381582" w:rsidP="005C0D9E">
            <w:pPr>
              <w:rPr>
                <w:rFonts w:eastAsia="Times New Roman" w:cs="Times New Roman"/>
                <w:sz w:val="22"/>
              </w:rPr>
            </w:pPr>
            <w:r w:rsidRPr="0072747E">
              <w:rPr>
                <w:rFonts w:eastAsia="Times New Roman" w:cs="Times New Roman"/>
                <w:sz w:val="22"/>
              </w:rPr>
              <w:t>1. How often do you find that you stay online longer than you intended?</w:t>
            </w:r>
          </w:p>
        </w:tc>
        <w:tc>
          <w:tcPr>
            <w:tcW w:w="810" w:type="dxa"/>
            <w:tcBorders>
              <w:top w:val="single" w:sz="4" w:space="0" w:color="auto"/>
            </w:tcBorders>
          </w:tcPr>
          <w:p w14:paraId="2CE3C774" w14:textId="77777777" w:rsidR="00381582" w:rsidRPr="009C6121" w:rsidRDefault="00381582" w:rsidP="005C0D9E">
            <w:pPr>
              <w:jc w:val="center"/>
              <w:rPr>
                <w:rFonts w:cs="Times New Roman"/>
                <w:sz w:val="20"/>
                <w:szCs w:val="20"/>
              </w:rPr>
            </w:pPr>
            <w:r w:rsidRPr="009C6121">
              <w:rPr>
                <w:rFonts w:cs="Times New Roman"/>
                <w:sz w:val="20"/>
                <w:szCs w:val="20"/>
              </w:rPr>
              <w:t>225(37.5)</w:t>
            </w:r>
          </w:p>
        </w:tc>
        <w:tc>
          <w:tcPr>
            <w:tcW w:w="720" w:type="dxa"/>
            <w:tcBorders>
              <w:top w:val="single" w:sz="4" w:space="0" w:color="auto"/>
            </w:tcBorders>
          </w:tcPr>
          <w:p w14:paraId="39676F9A" w14:textId="77777777" w:rsidR="00381582" w:rsidRPr="009C6121" w:rsidRDefault="00381582" w:rsidP="005C0D9E">
            <w:pPr>
              <w:jc w:val="center"/>
              <w:rPr>
                <w:rFonts w:cs="Times New Roman"/>
                <w:sz w:val="20"/>
                <w:szCs w:val="20"/>
              </w:rPr>
            </w:pPr>
            <w:r w:rsidRPr="009C6121">
              <w:rPr>
                <w:rFonts w:cs="Times New Roman"/>
                <w:sz w:val="20"/>
                <w:szCs w:val="20"/>
              </w:rPr>
              <w:t>81(13.5)</w:t>
            </w:r>
          </w:p>
        </w:tc>
        <w:tc>
          <w:tcPr>
            <w:tcW w:w="720" w:type="dxa"/>
            <w:tcBorders>
              <w:top w:val="single" w:sz="4" w:space="0" w:color="auto"/>
            </w:tcBorders>
          </w:tcPr>
          <w:p w14:paraId="50314534" w14:textId="77777777" w:rsidR="00381582" w:rsidRPr="009C6121" w:rsidRDefault="00381582" w:rsidP="005C0D9E">
            <w:pPr>
              <w:jc w:val="center"/>
              <w:rPr>
                <w:rFonts w:cs="Times New Roman"/>
                <w:sz w:val="20"/>
                <w:szCs w:val="20"/>
              </w:rPr>
            </w:pPr>
            <w:r>
              <w:rPr>
                <w:rFonts w:cs="Times New Roman"/>
                <w:sz w:val="20"/>
                <w:szCs w:val="20"/>
              </w:rPr>
              <w:t>67(11.2)</w:t>
            </w:r>
          </w:p>
        </w:tc>
        <w:tc>
          <w:tcPr>
            <w:tcW w:w="810" w:type="dxa"/>
            <w:tcBorders>
              <w:top w:val="single" w:sz="4" w:space="0" w:color="auto"/>
            </w:tcBorders>
          </w:tcPr>
          <w:p w14:paraId="0D38C911" w14:textId="77777777" w:rsidR="00381582" w:rsidRPr="009C6121" w:rsidRDefault="00381582" w:rsidP="005C0D9E">
            <w:pPr>
              <w:jc w:val="center"/>
              <w:rPr>
                <w:rFonts w:cs="Times New Roman"/>
                <w:sz w:val="20"/>
                <w:szCs w:val="20"/>
              </w:rPr>
            </w:pPr>
            <w:r>
              <w:rPr>
                <w:rFonts w:cs="Times New Roman"/>
                <w:sz w:val="20"/>
                <w:szCs w:val="20"/>
              </w:rPr>
              <w:t>73(12.2)</w:t>
            </w:r>
          </w:p>
        </w:tc>
        <w:tc>
          <w:tcPr>
            <w:tcW w:w="630" w:type="dxa"/>
            <w:tcBorders>
              <w:top w:val="single" w:sz="4" w:space="0" w:color="auto"/>
            </w:tcBorders>
          </w:tcPr>
          <w:p w14:paraId="5686373D" w14:textId="77777777" w:rsidR="00381582" w:rsidRPr="009C6121" w:rsidRDefault="00381582" w:rsidP="005C0D9E">
            <w:pPr>
              <w:jc w:val="center"/>
              <w:rPr>
                <w:rFonts w:cs="Times New Roman"/>
                <w:sz w:val="20"/>
                <w:szCs w:val="20"/>
              </w:rPr>
            </w:pPr>
            <w:r>
              <w:rPr>
                <w:rFonts w:cs="Times New Roman"/>
                <w:sz w:val="20"/>
                <w:szCs w:val="20"/>
              </w:rPr>
              <w:t>34(5.7)</w:t>
            </w:r>
          </w:p>
        </w:tc>
        <w:tc>
          <w:tcPr>
            <w:tcW w:w="630" w:type="dxa"/>
            <w:tcBorders>
              <w:top w:val="single" w:sz="4" w:space="0" w:color="auto"/>
            </w:tcBorders>
          </w:tcPr>
          <w:p w14:paraId="7602037C" w14:textId="77777777" w:rsidR="00381582" w:rsidRPr="009C6121" w:rsidRDefault="00381582" w:rsidP="005C0D9E">
            <w:pPr>
              <w:jc w:val="center"/>
              <w:rPr>
                <w:rFonts w:cs="Times New Roman"/>
                <w:sz w:val="20"/>
                <w:szCs w:val="20"/>
              </w:rPr>
            </w:pPr>
            <w:r>
              <w:rPr>
                <w:rFonts w:cs="Times New Roman"/>
                <w:sz w:val="20"/>
                <w:szCs w:val="20"/>
              </w:rPr>
              <w:t>120(20.0)</w:t>
            </w:r>
          </w:p>
        </w:tc>
      </w:tr>
      <w:tr w:rsidR="00381582" w:rsidRPr="0072747E" w14:paraId="0C867FF9" w14:textId="77777777" w:rsidTr="005C0D9E">
        <w:tc>
          <w:tcPr>
            <w:tcW w:w="5935" w:type="dxa"/>
          </w:tcPr>
          <w:p w14:paraId="07B7F6B8" w14:textId="77777777" w:rsidR="00381582" w:rsidRPr="0072747E" w:rsidRDefault="00381582" w:rsidP="005C0D9E">
            <w:pPr>
              <w:rPr>
                <w:rFonts w:cs="Times New Roman"/>
                <w:sz w:val="22"/>
              </w:rPr>
            </w:pPr>
            <w:r w:rsidRPr="0072747E">
              <w:rPr>
                <w:rFonts w:cs="Times New Roman"/>
                <w:sz w:val="22"/>
              </w:rPr>
              <w:t>2. How often do you neglect household chores to spend more time online?</w:t>
            </w:r>
          </w:p>
        </w:tc>
        <w:tc>
          <w:tcPr>
            <w:tcW w:w="810" w:type="dxa"/>
          </w:tcPr>
          <w:p w14:paraId="3780B4BB" w14:textId="77777777" w:rsidR="00381582" w:rsidRPr="009C6121" w:rsidRDefault="00381582" w:rsidP="005C0D9E">
            <w:pPr>
              <w:jc w:val="center"/>
              <w:rPr>
                <w:rFonts w:cs="Times New Roman"/>
                <w:sz w:val="20"/>
                <w:szCs w:val="20"/>
              </w:rPr>
            </w:pPr>
            <w:r>
              <w:rPr>
                <w:rFonts w:cs="Times New Roman"/>
                <w:sz w:val="20"/>
                <w:szCs w:val="20"/>
              </w:rPr>
              <w:t>271(45.2)</w:t>
            </w:r>
          </w:p>
        </w:tc>
        <w:tc>
          <w:tcPr>
            <w:tcW w:w="720" w:type="dxa"/>
          </w:tcPr>
          <w:p w14:paraId="5FA23323" w14:textId="77777777" w:rsidR="00381582" w:rsidRPr="009C6121" w:rsidRDefault="00381582" w:rsidP="005C0D9E">
            <w:pPr>
              <w:jc w:val="center"/>
              <w:rPr>
                <w:rFonts w:cs="Times New Roman"/>
                <w:sz w:val="20"/>
                <w:szCs w:val="20"/>
              </w:rPr>
            </w:pPr>
            <w:r>
              <w:rPr>
                <w:rFonts w:cs="Times New Roman"/>
                <w:sz w:val="20"/>
                <w:szCs w:val="20"/>
              </w:rPr>
              <w:t>96(16.0)</w:t>
            </w:r>
          </w:p>
        </w:tc>
        <w:tc>
          <w:tcPr>
            <w:tcW w:w="720" w:type="dxa"/>
          </w:tcPr>
          <w:p w14:paraId="6C90B14F" w14:textId="77777777" w:rsidR="00381582" w:rsidRPr="009C6121" w:rsidRDefault="00381582" w:rsidP="005C0D9E">
            <w:pPr>
              <w:jc w:val="center"/>
              <w:rPr>
                <w:rFonts w:cs="Times New Roman"/>
                <w:sz w:val="20"/>
                <w:szCs w:val="20"/>
              </w:rPr>
            </w:pPr>
            <w:r>
              <w:rPr>
                <w:rFonts w:cs="Times New Roman"/>
                <w:sz w:val="20"/>
                <w:szCs w:val="20"/>
              </w:rPr>
              <w:t>83(13.8)</w:t>
            </w:r>
          </w:p>
        </w:tc>
        <w:tc>
          <w:tcPr>
            <w:tcW w:w="810" w:type="dxa"/>
          </w:tcPr>
          <w:p w14:paraId="05EF1D9D" w14:textId="77777777" w:rsidR="00381582" w:rsidRPr="009C6121" w:rsidRDefault="00381582" w:rsidP="005C0D9E">
            <w:pPr>
              <w:jc w:val="center"/>
              <w:rPr>
                <w:rFonts w:cs="Times New Roman"/>
                <w:sz w:val="20"/>
                <w:szCs w:val="20"/>
              </w:rPr>
            </w:pPr>
            <w:r>
              <w:rPr>
                <w:rFonts w:cs="Times New Roman"/>
                <w:sz w:val="20"/>
                <w:szCs w:val="20"/>
              </w:rPr>
              <w:t>31(5.2)</w:t>
            </w:r>
          </w:p>
        </w:tc>
        <w:tc>
          <w:tcPr>
            <w:tcW w:w="630" w:type="dxa"/>
          </w:tcPr>
          <w:p w14:paraId="414FB187" w14:textId="77777777" w:rsidR="00381582" w:rsidRPr="009C6121" w:rsidRDefault="00381582" w:rsidP="005C0D9E">
            <w:pPr>
              <w:jc w:val="center"/>
              <w:rPr>
                <w:rFonts w:cs="Times New Roman"/>
                <w:sz w:val="20"/>
                <w:szCs w:val="20"/>
              </w:rPr>
            </w:pPr>
            <w:r>
              <w:rPr>
                <w:rFonts w:cs="Times New Roman"/>
                <w:sz w:val="20"/>
                <w:szCs w:val="20"/>
              </w:rPr>
              <w:t>55(9.2)</w:t>
            </w:r>
          </w:p>
        </w:tc>
        <w:tc>
          <w:tcPr>
            <w:tcW w:w="630" w:type="dxa"/>
          </w:tcPr>
          <w:p w14:paraId="295A694D" w14:textId="77777777" w:rsidR="00381582" w:rsidRPr="009C6121" w:rsidRDefault="00381582" w:rsidP="005C0D9E">
            <w:pPr>
              <w:jc w:val="center"/>
              <w:rPr>
                <w:rFonts w:cs="Times New Roman"/>
                <w:sz w:val="20"/>
                <w:szCs w:val="20"/>
              </w:rPr>
            </w:pPr>
            <w:r>
              <w:rPr>
                <w:rFonts w:cs="Times New Roman"/>
                <w:sz w:val="20"/>
                <w:szCs w:val="20"/>
              </w:rPr>
              <w:t>64(10.7)</w:t>
            </w:r>
          </w:p>
        </w:tc>
      </w:tr>
      <w:tr w:rsidR="00381582" w:rsidRPr="0072747E" w14:paraId="57946318" w14:textId="77777777" w:rsidTr="005C0D9E">
        <w:tc>
          <w:tcPr>
            <w:tcW w:w="5935" w:type="dxa"/>
          </w:tcPr>
          <w:p w14:paraId="1EE8347F" w14:textId="77777777" w:rsidR="00381582" w:rsidRPr="0072747E" w:rsidRDefault="00381582" w:rsidP="005C0D9E">
            <w:pPr>
              <w:rPr>
                <w:rFonts w:cs="Times New Roman"/>
                <w:sz w:val="22"/>
              </w:rPr>
            </w:pPr>
            <w:r w:rsidRPr="0072747E">
              <w:rPr>
                <w:rFonts w:cs="Times New Roman"/>
                <w:sz w:val="22"/>
              </w:rPr>
              <w:t>3. How often do you prefer the excitement of the Internet to time spent with your best friend?</w:t>
            </w:r>
          </w:p>
        </w:tc>
        <w:tc>
          <w:tcPr>
            <w:tcW w:w="810" w:type="dxa"/>
          </w:tcPr>
          <w:p w14:paraId="4D32B916" w14:textId="77777777" w:rsidR="00381582" w:rsidRPr="009C6121" w:rsidRDefault="00381582" w:rsidP="005C0D9E">
            <w:pPr>
              <w:jc w:val="center"/>
              <w:rPr>
                <w:rFonts w:cs="Times New Roman"/>
                <w:sz w:val="20"/>
                <w:szCs w:val="20"/>
              </w:rPr>
            </w:pPr>
            <w:r>
              <w:rPr>
                <w:rFonts w:cs="Times New Roman"/>
                <w:sz w:val="20"/>
                <w:szCs w:val="20"/>
              </w:rPr>
              <w:t>236(39.3)</w:t>
            </w:r>
          </w:p>
        </w:tc>
        <w:tc>
          <w:tcPr>
            <w:tcW w:w="720" w:type="dxa"/>
          </w:tcPr>
          <w:p w14:paraId="2DF36FBD" w14:textId="77777777" w:rsidR="00381582" w:rsidRPr="009C6121" w:rsidRDefault="00381582" w:rsidP="005C0D9E">
            <w:pPr>
              <w:jc w:val="center"/>
              <w:rPr>
                <w:rFonts w:cs="Times New Roman"/>
                <w:sz w:val="20"/>
                <w:szCs w:val="20"/>
              </w:rPr>
            </w:pPr>
            <w:r>
              <w:rPr>
                <w:rFonts w:cs="Times New Roman"/>
                <w:sz w:val="20"/>
                <w:szCs w:val="20"/>
              </w:rPr>
              <w:t>95(15.8)</w:t>
            </w:r>
          </w:p>
        </w:tc>
        <w:tc>
          <w:tcPr>
            <w:tcW w:w="720" w:type="dxa"/>
          </w:tcPr>
          <w:p w14:paraId="6F126AF7" w14:textId="77777777" w:rsidR="00381582" w:rsidRPr="009C6121" w:rsidRDefault="00381582" w:rsidP="005C0D9E">
            <w:pPr>
              <w:jc w:val="center"/>
              <w:rPr>
                <w:rFonts w:cs="Times New Roman"/>
                <w:sz w:val="20"/>
                <w:szCs w:val="20"/>
              </w:rPr>
            </w:pPr>
            <w:r>
              <w:rPr>
                <w:rFonts w:cs="Times New Roman"/>
                <w:sz w:val="20"/>
                <w:szCs w:val="20"/>
              </w:rPr>
              <w:t>57(9.5)</w:t>
            </w:r>
          </w:p>
        </w:tc>
        <w:tc>
          <w:tcPr>
            <w:tcW w:w="810" w:type="dxa"/>
          </w:tcPr>
          <w:p w14:paraId="309E869C" w14:textId="77777777" w:rsidR="00381582" w:rsidRPr="009C6121" w:rsidRDefault="00381582" w:rsidP="005C0D9E">
            <w:pPr>
              <w:jc w:val="center"/>
              <w:rPr>
                <w:rFonts w:cs="Times New Roman"/>
                <w:sz w:val="20"/>
                <w:szCs w:val="20"/>
              </w:rPr>
            </w:pPr>
            <w:r>
              <w:rPr>
                <w:rFonts w:cs="Times New Roman"/>
                <w:sz w:val="20"/>
                <w:szCs w:val="20"/>
              </w:rPr>
              <w:t>52(8.7)</w:t>
            </w:r>
          </w:p>
        </w:tc>
        <w:tc>
          <w:tcPr>
            <w:tcW w:w="630" w:type="dxa"/>
          </w:tcPr>
          <w:p w14:paraId="4C9ED255" w14:textId="77777777" w:rsidR="00381582" w:rsidRPr="009C6121" w:rsidRDefault="00381582" w:rsidP="005C0D9E">
            <w:pPr>
              <w:jc w:val="center"/>
              <w:rPr>
                <w:rFonts w:cs="Times New Roman"/>
                <w:sz w:val="20"/>
                <w:szCs w:val="20"/>
              </w:rPr>
            </w:pPr>
            <w:r>
              <w:rPr>
                <w:rFonts w:cs="Times New Roman"/>
                <w:sz w:val="20"/>
                <w:szCs w:val="20"/>
              </w:rPr>
              <w:t>55(9.2)</w:t>
            </w:r>
          </w:p>
        </w:tc>
        <w:tc>
          <w:tcPr>
            <w:tcW w:w="630" w:type="dxa"/>
          </w:tcPr>
          <w:p w14:paraId="03F7E18C" w14:textId="77777777" w:rsidR="00381582" w:rsidRPr="009C6121" w:rsidRDefault="00381582" w:rsidP="005C0D9E">
            <w:pPr>
              <w:jc w:val="center"/>
              <w:rPr>
                <w:rFonts w:cs="Times New Roman"/>
                <w:sz w:val="20"/>
                <w:szCs w:val="20"/>
              </w:rPr>
            </w:pPr>
            <w:r>
              <w:rPr>
                <w:rFonts w:cs="Times New Roman"/>
                <w:sz w:val="20"/>
                <w:szCs w:val="20"/>
              </w:rPr>
              <w:t>105(17.5)</w:t>
            </w:r>
          </w:p>
        </w:tc>
      </w:tr>
      <w:tr w:rsidR="00381582" w:rsidRPr="0072747E" w14:paraId="48545AA8" w14:textId="77777777" w:rsidTr="005C0D9E">
        <w:tc>
          <w:tcPr>
            <w:tcW w:w="5935" w:type="dxa"/>
          </w:tcPr>
          <w:p w14:paraId="72AA6223" w14:textId="77777777" w:rsidR="00381582" w:rsidRPr="0072747E" w:rsidRDefault="00381582" w:rsidP="005C0D9E">
            <w:pPr>
              <w:tabs>
                <w:tab w:val="left" w:pos="4436"/>
              </w:tabs>
              <w:rPr>
                <w:rFonts w:cs="Times New Roman"/>
                <w:sz w:val="22"/>
              </w:rPr>
            </w:pPr>
            <w:r w:rsidRPr="0072747E">
              <w:rPr>
                <w:rFonts w:cs="Times New Roman"/>
                <w:sz w:val="22"/>
              </w:rPr>
              <w:t>4. How often do you form new relationships with fellow online users?</w:t>
            </w:r>
          </w:p>
        </w:tc>
        <w:tc>
          <w:tcPr>
            <w:tcW w:w="810" w:type="dxa"/>
          </w:tcPr>
          <w:p w14:paraId="0D83D16D" w14:textId="77777777" w:rsidR="00381582" w:rsidRPr="009C6121" w:rsidRDefault="00381582" w:rsidP="005C0D9E">
            <w:pPr>
              <w:jc w:val="center"/>
              <w:rPr>
                <w:rFonts w:cs="Times New Roman"/>
                <w:sz w:val="20"/>
                <w:szCs w:val="20"/>
              </w:rPr>
            </w:pPr>
            <w:r>
              <w:rPr>
                <w:rFonts w:cs="Times New Roman"/>
                <w:sz w:val="20"/>
                <w:szCs w:val="20"/>
              </w:rPr>
              <w:t>305(50.8)</w:t>
            </w:r>
          </w:p>
        </w:tc>
        <w:tc>
          <w:tcPr>
            <w:tcW w:w="720" w:type="dxa"/>
          </w:tcPr>
          <w:p w14:paraId="15060E0E" w14:textId="77777777" w:rsidR="00381582" w:rsidRPr="009C6121" w:rsidRDefault="00381582" w:rsidP="005C0D9E">
            <w:pPr>
              <w:jc w:val="center"/>
              <w:rPr>
                <w:rFonts w:cs="Times New Roman"/>
                <w:sz w:val="20"/>
                <w:szCs w:val="20"/>
              </w:rPr>
            </w:pPr>
            <w:r>
              <w:rPr>
                <w:rFonts w:cs="Times New Roman"/>
                <w:sz w:val="20"/>
                <w:szCs w:val="20"/>
              </w:rPr>
              <w:t>73(12.2)</w:t>
            </w:r>
          </w:p>
        </w:tc>
        <w:tc>
          <w:tcPr>
            <w:tcW w:w="720" w:type="dxa"/>
          </w:tcPr>
          <w:p w14:paraId="2455DF31" w14:textId="77777777" w:rsidR="00381582" w:rsidRPr="009C6121" w:rsidRDefault="00381582" w:rsidP="005C0D9E">
            <w:pPr>
              <w:jc w:val="center"/>
              <w:rPr>
                <w:rFonts w:cs="Times New Roman"/>
                <w:sz w:val="20"/>
                <w:szCs w:val="20"/>
              </w:rPr>
            </w:pPr>
            <w:r>
              <w:rPr>
                <w:rFonts w:cs="Times New Roman"/>
                <w:sz w:val="20"/>
                <w:szCs w:val="20"/>
              </w:rPr>
              <w:t>49(8.2)</w:t>
            </w:r>
          </w:p>
        </w:tc>
        <w:tc>
          <w:tcPr>
            <w:tcW w:w="810" w:type="dxa"/>
          </w:tcPr>
          <w:p w14:paraId="0D6025CF" w14:textId="77777777" w:rsidR="00381582" w:rsidRPr="009C6121" w:rsidRDefault="00381582" w:rsidP="005C0D9E">
            <w:pPr>
              <w:jc w:val="center"/>
              <w:rPr>
                <w:rFonts w:cs="Times New Roman"/>
                <w:sz w:val="20"/>
                <w:szCs w:val="20"/>
              </w:rPr>
            </w:pPr>
            <w:r>
              <w:rPr>
                <w:rFonts w:cs="Times New Roman"/>
                <w:sz w:val="20"/>
                <w:szCs w:val="20"/>
              </w:rPr>
              <w:t>54(9.0)</w:t>
            </w:r>
          </w:p>
        </w:tc>
        <w:tc>
          <w:tcPr>
            <w:tcW w:w="630" w:type="dxa"/>
          </w:tcPr>
          <w:p w14:paraId="3C9722DB" w14:textId="77777777" w:rsidR="00381582" w:rsidRPr="009C6121" w:rsidRDefault="00381582" w:rsidP="005C0D9E">
            <w:pPr>
              <w:jc w:val="center"/>
              <w:rPr>
                <w:rFonts w:cs="Times New Roman"/>
                <w:sz w:val="20"/>
                <w:szCs w:val="20"/>
              </w:rPr>
            </w:pPr>
            <w:r>
              <w:rPr>
                <w:rFonts w:cs="Times New Roman"/>
                <w:sz w:val="20"/>
                <w:szCs w:val="20"/>
              </w:rPr>
              <w:t>56(9.3)</w:t>
            </w:r>
          </w:p>
        </w:tc>
        <w:tc>
          <w:tcPr>
            <w:tcW w:w="630" w:type="dxa"/>
          </w:tcPr>
          <w:p w14:paraId="0D210F4B" w14:textId="77777777" w:rsidR="00381582" w:rsidRPr="009C6121" w:rsidRDefault="00381582" w:rsidP="005C0D9E">
            <w:pPr>
              <w:jc w:val="center"/>
              <w:rPr>
                <w:rFonts w:cs="Times New Roman"/>
                <w:sz w:val="20"/>
                <w:szCs w:val="20"/>
              </w:rPr>
            </w:pPr>
            <w:r>
              <w:rPr>
                <w:rFonts w:cs="Times New Roman"/>
                <w:sz w:val="20"/>
                <w:szCs w:val="20"/>
              </w:rPr>
              <w:t>63(10.5)</w:t>
            </w:r>
          </w:p>
        </w:tc>
      </w:tr>
      <w:tr w:rsidR="00381582" w:rsidRPr="0072747E" w14:paraId="344296A4" w14:textId="77777777" w:rsidTr="005C0D9E">
        <w:tc>
          <w:tcPr>
            <w:tcW w:w="5935" w:type="dxa"/>
          </w:tcPr>
          <w:p w14:paraId="6726B186" w14:textId="77777777" w:rsidR="00381582" w:rsidRPr="0072747E" w:rsidRDefault="00381582" w:rsidP="005C0D9E">
            <w:pPr>
              <w:rPr>
                <w:rFonts w:cs="Times New Roman"/>
                <w:sz w:val="22"/>
              </w:rPr>
            </w:pPr>
            <w:r w:rsidRPr="0072747E">
              <w:rPr>
                <w:rFonts w:cs="Times New Roman"/>
                <w:sz w:val="22"/>
              </w:rPr>
              <w:t>5. How often do others in your life complain to you about the amount of time you spend online?</w:t>
            </w:r>
          </w:p>
        </w:tc>
        <w:tc>
          <w:tcPr>
            <w:tcW w:w="810" w:type="dxa"/>
          </w:tcPr>
          <w:p w14:paraId="5275615B" w14:textId="77777777" w:rsidR="00381582" w:rsidRPr="009C6121" w:rsidRDefault="00381582" w:rsidP="005C0D9E">
            <w:pPr>
              <w:jc w:val="center"/>
              <w:rPr>
                <w:rFonts w:cs="Times New Roman"/>
                <w:sz w:val="20"/>
                <w:szCs w:val="20"/>
              </w:rPr>
            </w:pPr>
            <w:r>
              <w:rPr>
                <w:rFonts w:cs="Times New Roman"/>
                <w:sz w:val="20"/>
                <w:szCs w:val="20"/>
              </w:rPr>
              <w:t>302(50.3)</w:t>
            </w:r>
          </w:p>
        </w:tc>
        <w:tc>
          <w:tcPr>
            <w:tcW w:w="720" w:type="dxa"/>
          </w:tcPr>
          <w:p w14:paraId="7C24CDAD" w14:textId="77777777" w:rsidR="00381582" w:rsidRPr="009C6121" w:rsidRDefault="00381582" w:rsidP="005C0D9E">
            <w:pPr>
              <w:jc w:val="center"/>
              <w:rPr>
                <w:rFonts w:cs="Times New Roman"/>
                <w:sz w:val="20"/>
                <w:szCs w:val="20"/>
              </w:rPr>
            </w:pPr>
            <w:r>
              <w:rPr>
                <w:rFonts w:cs="Times New Roman"/>
                <w:sz w:val="20"/>
                <w:szCs w:val="20"/>
              </w:rPr>
              <w:t>82(13.7)</w:t>
            </w:r>
          </w:p>
        </w:tc>
        <w:tc>
          <w:tcPr>
            <w:tcW w:w="720" w:type="dxa"/>
          </w:tcPr>
          <w:p w14:paraId="2AF35C16" w14:textId="77777777" w:rsidR="00381582" w:rsidRPr="009C6121" w:rsidRDefault="00381582" w:rsidP="005C0D9E">
            <w:pPr>
              <w:jc w:val="center"/>
              <w:rPr>
                <w:rFonts w:cs="Times New Roman"/>
                <w:sz w:val="20"/>
                <w:szCs w:val="20"/>
              </w:rPr>
            </w:pPr>
            <w:r>
              <w:rPr>
                <w:rFonts w:cs="Times New Roman"/>
                <w:sz w:val="20"/>
                <w:szCs w:val="20"/>
              </w:rPr>
              <w:t>65(10.8)</w:t>
            </w:r>
          </w:p>
        </w:tc>
        <w:tc>
          <w:tcPr>
            <w:tcW w:w="810" w:type="dxa"/>
          </w:tcPr>
          <w:p w14:paraId="552083BE" w14:textId="77777777" w:rsidR="00381582" w:rsidRPr="009C6121" w:rsidRDefault="00381582" w:rsidP="005C0D9E">
            <w:pPr>
              <w:jc w:val="center"/>
              <w:rPr>
                <w:rFonts w:cs="Times New Roman"/>
                <w:sz w:val="20"/>
                <w:szCs w:val="20"/>
              </w:rPr>
            </w:pPr>
            <w:r>
              <w:rPr>
                <w:rFonts w:cs="Times New Roman"/>
                <w:sz w:val="20"/>
                <w:szCs w:val="20"/>
              </w:rPr>
              <w:t>36(6.0)</w:t>
            </w:r>
          </w:p>
        </w:tc>
        <w:tc>
          <w:tcPr>
            <w:tcW w:w="630" w:type="dxa"/>
          </w:tcPr>
          <w:p w14:paraId="5B6B025D" w14:textId="77777777" w:rsidR="00381582" w:rsidRPr="009C6121" w:rsidRDefault="00381582" w:rsidP="005C0D9E">
            <w:pPr>
              <w:jc w:val="center"/>
              <w:rPr>
                <w:rFonts w:cs="Times New Roman"/>
                <w:sz w:val="20"/>
                <w:szCs w:val="20"/>
              </w:rPr>
            </w:pPr>
            <w:r>
              <w:rPr>
                <w:rFonts w:cs="Times New Roman"/>
                <w:sz w:val="20"/>
                <w:szCs w:val="20"/>
              </w:rPr>
              <w:t>46(7.7)</w:t>
            </w:r>
          </w:p>
        </w:tc>
        <w:tc>
          <w:tcPr>
            <w:tcW w:w="630" w:type="dxa"/>
          </w:tcPr>
          <w:p w14:paraId="33468AAB" w14:textId="77777777" w:rsidR="00381582" w:rsidRPr="009C6121" w:rsidRDefault="00381582" w:rsidP="005C0D9E">
            <w:pPr>
              <w:jc w:val="center"/>
              <w:rPr>
                <w:rFonts w:cs="Times New Roman"/>
                <w:sz w:val="20"/>
                <w:szCs w:val="20"/>
              </w:rPr>
            </w:pPr>
            <w:r>
              <w:rPr>
                <w:rFonts w:cs="Times New Roman"/>
                <w:sz w:val="20"/>
                <w:szCs w:val="20"/>
              </w:rPr>
              <w:t>69(11.5)</w:t>
            </w:r>
          </w:p>
        </w:tc>
      </w:tr>
      <w:tr w:rsidR="00381582" w:rsidRPr="0072747E" w14:paraId="5115344D" w14:textId="77777777" w:rsidTr="005C0D9E">
        <w:tc>
          <w:tcPr>
            <w:tcW w:w="5935" w:type="dxa"/>
          </w:tcPr>
          <w:p w14:paraId="7999E738" w14:textId="77777777" w:rsidR="00381582" w:rsidRPr="0072747E" w:rsidRDefault="00381582" w:rsidP="005C0D9E">
            <w:pPr>
              <w:rPr>
                <w:rFonts w:cs="Times New Roman"/>
                <w:sz w:val="22"/>
              </w:rPr>
            </w:pPr>
            <w:r w:rsidRPr="0072747E">
              <w:rPr>
                <w:rFonts w:cs="Times New Roman"/>
                <w:sz w:val="22"/>
              </w:rPr>
              <w:t>6. How often do your grades or schoolwork suffer because of the amount of time you spend online?</w:t>
            </w:r>
          </w:p>
        </w:tc>
        <w:tc>
          <w:tcPr>
            <w:tcW w:w="810" w:type="dxa"/>
          </w:tcPr>
          <w:p w14:paraId="204840CA" w14:textId="77777777" w:rsidR="00381582" w:rsidRPr="009C6121" w:rsidRDefault="00381582" w:rsidP="005C0D9E">
            <w:pPr>
              <w:jc w:val="center"/>
              <w:rPr>
                <w:rFonts w:cs="Times New Roman"/>
                <w:sz w:val="20"/>
                <w:szCs w:val="20"/>
              </w:rPr>
            </w:pPr>
            <w:r>
              <w:rPr>
                <w:rFonts w:cs="Times New Roman"/>
                <w:sz w:val="20"/>
                <w:szCs w:val="20"/>
              </w:rPr>
              <w:t>338(56.3)</w:t>
            </w:r>
          </w:p>
        </w:tc>
        <w:tc>
          <w:tcPr>
            <w:tcW w:w="720" w:type="dxa"/>
          </w:tcPr>
          <w:p w14:paraId="0EEA3929" w14:textId="77777777" w:rsidR="00381582" w:rsidRPr="009C6121" w:rsidRDefault="00381582" w:rsidP="005C0D9E">
            <w:pPr>
              <w:jc w:val="center"/>
              <w:rPr>
                <w:rFonts w:cs="Times New Roman"/>
                <w:sz w:val="20"/>
                <w:szCs w:val="20"/>
              </w:rPr>
            </w:pPr>
            <w:r>
              <w:rPr>
                <w:rFonts w:cs="Times New Roman"/>
                <w:sz w:val="20"/>
                <w:szCs w:val="20"/>
              </w:rPr>
              <w:t>102(17.0)</w:t>
            </w:r>
          </w:p>
        </w:tc>
        <w:tc>
          <w:tcPr>
            <w:tcW w:w="720" w:type="dxa"/>
          </w:tcPr>
          <w:p w14:paraId="4A9FA113" w14:textId="77777777" w:rsidR="00381582" w:rsidRPr="009C6121" w:rsidRDefault="00381582" w:rsidP="005C0D9E">
            <w:pPr>
              <w:jc w:val="center"/>
              <w:rPr>
                <w:rFonts w:cs="Times New Roman"/>
                <w:sz w:val="20"/>
                <w:szCs w:val="20"/>
              </w:rPr>
            </w:pPr>
            <w:r>
              <w:rPr>
                <w:rFonts w:cs="Times New Roman"/>
                <w:sz w:val="20"/>
                <w:szCs w:val="20"/>
              </w:rPr>
              <w:t>53(8.8)</w:t>
            </w:r>
          </w:p>
        </w:tc>
        <w:tc>
          <w:tcPr>
            <w:tcW w:w="810" w:type="dxa"/>
          </w:tcPr>
          <w:p w14:paraId="68F3452B" w14:textId="77777777" w:rsidR="00381582" w:rsidRPr="009C6121" w:rsidRDefault="00381582" w:rsidP="005C0D9E">
            <w:pPr>
              <w:jc w:val="center"/>
              <w:rPr>
                <w:rFonts w:cs="Times New Roman"/>
                <w:sz w:val="20"/>
                <w:szCs w:val="20"/>
              </w:rPr>
            </w:pPr>
            <w:r>
              <w:rPr>
                <w:rFonts w:cs="Times New Roman"/>
                <w:sz w:val="20"/>
                <w:szCs w:val="20"/>
              </w:rPr>
              <w:t>47(7.8)</w:t>
            </w:r>
          </w:p>
        </w:tc>
        <w:tc>
          <w:tcPr>
            <w:tcW w:w="630" w:type="dxa"/>
          </w:tcPr>
          <w:p w14:paraId="57B178B5" w14:textId="77777777" w:rsidR="00381582" w:rsidRPr="009C6121" w:rsidRDefault="00381582" w:rsidP="005C0D9E">
            <w:pPr>
              <w:jc w:val="center"/>
              <w:rPr>
                <w:rFonts w:cs="Times New Roman"/>
                <w:sz w:val="20"/>
                <w:szCs w:val="20"/>
              </w:rPr>
            </w:pPr>
            <w:r>
              <w:rPr>
                <w:rFonts w:cs="Times New Roman"/>
                <w:sz w:val="20"/>
                <w:szCs w:val="20"/>
              </w:rPr>
              <w:t>26(4.3)</w:t>
            </w:r>
          </w:p>
        </w:tc>
        <w:tc>
          <w:tcPr>
            <w:tcW w:w="630" w:type="dxa"/>
          </w:tcPr>
          <w:p w14:paraId="4E709BC8" w14:textId="77777777" w:rsidR="00381582" w:rsidRPr="009C6121" w:rsidRDefault="00381582" w:rsidP="005C0D9E">
            <w:pPr>
              <w:jc w:val="center"/>
              <w:rPr>
                <w:rFonts w:cs="Times New Roman"/>
                <w:sz w:val="20"/>
                <w:szCs w:val="20"/>
              </w:rPr>
            </w:pPr>
            <w:r>
              <w:rPr>
                <w:rFonts w:cs="Times New Roman"/>
                <w:sz w:val="20"/>
                <w:szCs w:val="20"/>
              </w:rPr>
              <w:t>34(5.7)</w:t>
            </w:r>
          </w:p>
        </w:tc>
      </w:tr>
      <w:tr w:rsidR="00381582" w:rsidRPr="0072747E" w14:paraId="29D44C8D" w14:textId="77777777" w:rsidTr="005C0D9E">
        <w:tc>
          <w:tcPr>
            <w:tcW w:w="5935" w:type="dxa"/>
          </w:tcPr>
          <w:p w14:paraId="35845659" w14:textId="77777777" w:rsidR="00381582" w:rsidRPr="0072747E" w:rsidRDefault="00381582" w:rsidP="005C0D9E">
            <w:pPr>
              <w:rPr>
                <w:rFonts w:cs="Times New Roman"/>
                <w:sz w:val="22"/>
              </w:rPr>
            </w:pPr>
            <w:r w:rsidRPr="0072747E">
              <w:rPr>
                <w:rFonts w:cs="Times New Roman"/>
                <w:sz w:val="22"/>
              </w:rPr>
              <w:t>7. How often do you check your email before something else that you need to do</w:t>
            </w:r>
          </w:p>
        </w:tc>
        <w:tc>
          <w:tcPr>
            <w:tcW w:w="810" w:type="dxa"/>
          </w:tcPr>
          <w:p w14:paraId="30F16F25" w14:textId="77777777" w:rsidR="00381582" w:rsidRPr="009C6121" w:rsidRDefault="00381582" w:rsidP="005C0D9E">
            <w:pPr>
              <w:jc w:val="center"/>
              <w:rPr>
                <w:rFonts w:cs="Times New Roman"/>
                <w:sz w:val="20"/>
                <w:szCs w:val="20"/>
              </w:rPr>
            </w:pPr>
            <w:r>
              <w:rPr>
                <w:rFonts w:cs="Times New Roman"/>
                <w:sz w:val="20"/>
                <w:szCs w:val="20"/>
              </w:rPr>
              <w:t>300(50.0)</w:t>
            </w:r>
          </w:p>
        </w:tc>
        <w:tc>
          <w:tcPr>
            <w:tcW w:w="720" w:type="dxa"/>
          </w:tcPr>
          <w:p w14:paraId="3941BDFA" w14:textId="77777777" w:rsidR="00381582" w:rsidRPr="009C6121" w:rsidRDefault="00381582" w:rsidP="005C0D9E">
            <w:pPr>
              <w:jc w:val="center"/>
              <w:rPr>
                <w:rFonts w:cs="Times New Roman"/>
                <w:sz w:val="20"/>
                <w:szCs w:val="20"/>
              </w:rPr>
            </w:pPr>
            <w:r>
              <w:rPr>
                <w:rFonts w:cs="Times New Roman"/>
                <w:sz w:val="20"/>
                <w:szCs w:val="20"/>
              </w:rPr>
              <w:t>111(18.5)</w:t>
            </w:r>
          </w:p>
        </w:tc>
        <w:tc>
          <w:tcPr>
            <w:tcW w:w="720" w:type="dxa"/>
          </w:tcPr>
          <w:p w14:paraId="2A21EA00" w14:textId="77777777" w:rsidR="00381582" w:rsidRPr="009C6121" w:rsidRDefault="00381582" w:rsidP="005C0D9E">
            <w:pPr>
              <w:jc w:val="center"/>
              <w:rPr>
                <w:rFonts w:cs="Times New Roman"/>
                <w:sz w:val="20"/>
                <w:szCs w:val="20"/>
              </w:rPr>
            </w:pPr>
            <w:r>
              <w:rPr>
                <w:rFonts w:cs="Times New Roman"/>
                <w:sz w:val="20"/>
                <w:szCs w:val="20"/>
              </w:rPr>
              <w:t>59(9.8)</w:t>
            </w:r>
          </w:p>
        </w:tc>
        <w:tc>
          <w:tcPr>
            <w:tcW w:w="810" w:type="dxa"/>
          </w:tcPr>
          <w:p w14:paraId="721AD518" w14:textId="77777777" w:rsidR="00381582" w:rsidRPr="009C6121" w:rsidRDefault="00381582" w:rsidP="005C0D9E">
            <w:pPr>
              <w:jc w:val="center"/>
              <w:rPr>
                <w:rFonts w:cs="Times New Roman"/>
                <w:sz w:val="20"/>
                <w:szCs w:val="20"/>
              </w:rPr>
            </w:pPr>
            <w:r>
              <w:rPr>
                <w:rFonts w:cs="Times New Roman"/>
                <w:sz w:val="20"/>
                <w:szCs w:val="20"/>
              </w:rPr>
              <w:t>54(9.0)</w:t>
            </w:r>
          </w:p>
        </w:tc>
        <w:tc>
          <w:tcPr>
            <w:tcW w:w="630" w:type="dxa"/>
          </w:tcPr>
          <w:p w14:paraId="0A6DE46C" w14:textId="77777777" w:rsidR="00381582" w:rsidRPr="009C6121" w:rsidRDefault="00381582" w:rsidP="005C0D9E">
            <w:pPr>
              <w:jc w:val="center"/>
              <w:rPr>
                <w:rFonts w:cs="Times New Roman"/>
                <w:sz w:val="20"/>
                <w:szCs w:val="20"/>
              </w:rPr>
            </w:pPr>
            <w:r>
              <w:rPr>
                <w:rFonts w:cs="Times New Roman"/>
                <w:sz w:val="20"/>
                <w:szCs w:val="20"/>
              </w:rPr>
              <w:t>26(4.3)</w:t>
            </w:r>
          </w:p>
        </w:tc>
        <w:tc>
          <w:tcPr>
            <w:tcW w:w="630" w:type="dxa"/>
          </w:tcPr>
          <w:p w14:paraId="34E0A986" w14:textId="77777777" w:rsidR="00381582" w:rsidRPr="009C6121" w:rsidRDefault="00381582" w:rsidP="005C0D9E">
            <w:pPr>
              <w:jc w:val="center"/>
              <w:rPr>
                <w:rFonts w:cs="Times New Roman"/>
                <w:sz w:val="20"/>
                <w:szCs w:val="20"/>
              </w:rPr>
            </w:pPr>
            <w:r>
              <w:rPr>
                <w:rFonts w:cs="Times New Roman"/>
                <w:sz w:val="20"/>
                <w:szCs w:val="20"/>
              </w:rPr>
              <w:t>50(8.3)</w:t>
            </w:r>
          </w:p>
        </w:tc>
      </w:tr>
      <w:tr w:rsidR="00381582" w:rsidRPr="0072747E" w14:paraId="1BCF71C4" w14:textId="77777777" w:rsidTr="005C0D9E">
        <w:tc>
          <w:tcPr>
            <w:tcW w:w="5935" w:type="dxa"/>
          </w:tcPr>
          <w:p w14:paraId="50899304" w14:textId="77777777" w:rsidR="00381582" w:rsidRPr="0072747E" w:rsidRDefault="00381582" w:rsidP="005C0D9E">
            <w:pPr>
              <w:rPr>
                <w:rFonts w:cs="Times New Roman"/>
                <w:sz w:val="22"/>
              </w:rPr>
            </w:pPr>
            <w:r w:rsidRPr="0072747E">
              <w:rPr>
                <w:rFonts w:cs="Times New Roman"/>
                <w:sz w:val="22"/>
              </w:rPr>
              <w:t>8. How often does your job performance or productivity suffer because of the Internet?</w:t>
            </w:r>
          </w:p>
        </w:tc>
        <w:tc>
          <w:tcPr>
            <w:tcW w:w="810" w:type="dxa"/>
          </w:tcPr>
          <w:p w14:paraId="48D9D978" w14:textId="77777777" w:rsidR="00381582" w:rsidRPr="009C6121" w:rsidRDefault="00381582" w:rsidP="005C0D9E">
            <w:pPr>
              <w:jc w:val="center"/>
              <w:rPr>
                <w:rFonts w:cs="Times New Roman"/>
                <w:sz w:val="20"/>
                <w:szCs w:val="20"/>
              </w:rPr>
            </w:pPr>
            <w:r>
              <w:rPr>
                <w:rFonts w:cs="Times New Roman"/>
                <w:sz w:val="20"/>
                <w:szCs w:val="20"/>
              </w:rPr>
              <w:t>337(56.2)</w:t>
            </w:r>
          </w:p>
        </w:tc>
        <w:tc>
          <w:tcPr>
            <w:tcW w:w="720" w:type="dxa"/>
          </w:tcPr>
          <w:p w14:paraId="6878A257" w14:textId="77777777" w:rsidR="00381582" w:rsidRPr="009C6121" w:rsidRDefault="00381582" w:rsidP="005C0D9E">
            <w:pPr>
              <w:jc w:val="center"/>
              <w:rPr>
                <w:rFonts w:cs="Times New Roman"/>
                <w:sz w:val="20"/>
                <w:szCs w:val="20"/>
              </w:rPr>
            </w:pPr>
            <w:r>
              <w:rPr>
                <w:rFonts w:cs="Times New Roman"/>
                <w:sz w:val="20"/>
                <w:szCs w:val="20"/>
              </w:rPr>
              <w:t>106(17.7)</w:t>
            </w:r>
          </w:p>
        </w:tc>
        <w:tc>
          <w:tcPr>
            <w:tcW w:w="720" w:type="dxa"/>
          </w:tcPr>
          <w:p w14:paraId="76F8C3F6" w14:textId="77777777" w:rsidR="00381582" w:rsidRPr="009C6121" w:rsidRDefault="00381582" w:rsidP="005C0D9E">
            <w:pPr>
              <w:jc w:val="center"/>
              <w:rPr>
                <w:rFonts w:cs="Times New Roman"/>
                <w:sz w:val="20"/>
                <w:szCs w:val="20"/>
              </w:rPr>
            </w:pPr>
            <w:r>
              <w:rPr>
                <w:rFonts w:cs="Times New Roman"/>
                <w:sz w:val="20"/>
                <w:szCs w:val="20"/>
              </w:rPr>
              <w:t>56(9.3)</w:t>
            </w:r>
          </w:p>
        </w:tc>
        <w:tc>
          <w:tcPr>
            <w:tcW w:w="810" w:type="dxa"/>
          </w:tcPr>
          <w:p w14:paraId="4082A4D6" w14:textId="77777777" w:rsidR="00381582" w:rsidRPr="009C6121" w:rsidRDefault="00381582" w:rsidP="005C0D9E">
            <w:pPr>
              <w:jc w:val="center"/>
              <w:rPr>
                <w:rFonts w:cs="Times New Roman"/>
                <w:sz w:val="20"/>
                <w:szCs w:val="20"/>
              </w:rPr>
            </w:pPr>
            <w:r>
              <w:rPr>
                <w:rFonts w:cs="Times New Roman"/>
                <w:sz w:val="20"/>
                <w:szCs w:val="20"/>
              </w:rPr>
              <w:t>40(6.7)</w:t>
            </w:r>
          </w:p>
        </w:tc>
        <w:tc>
          <w:tcPr>
            <w:tcW w:w="630" w:type="dxa"/>
          </w:tcPr>
          <w:p w14:paraId="6EFA71F1" w14:textId="77777777" w:rsidR="00381582" w:rsidRPr="009C6121" w:rsidRDefault="00381582" w:rsidP="005C0D9E">
            <w:pPr>
              <w:jc w:val="center"/>
              <w:rPr>
                <w:rFonts w:cs="Times New Roman"/>
                <w:sz w:val="20"/>
                <w:szCs w:val="20"/>
              </w:rPr>
            </w:pPr>
            <w:r>
              <w:rPr>
                <w:rFonts w:cs="Times New Roman"/>
                <w:sz w:val="20"/>
                <w:szCs w:val="20"/>
              </w:rPr>
              <w:t>33(5.5)</w:t>
            </w:r>
          </w:p>
        </w:tc>
        <w:tc>
          <w:tcPr>
            <w:tcW w:w="630" w:type="dxa"/>
          </w:tcPr>
          <w:p w14:paraId="18F22057" w14:textId="77777777" w:rsidR="00381582" w:rsidRPr="009C6121" w:rsidRDefault="00381582" w:rsidP="005C0D9E">
            <w:pPr>
              <w:jc w:val="center"/>
              <w:rPr>
                <w:rFonts w:cs="Times New Roman"/>
                <w:sz w:val="20"/>
                <w:szCs w:val="20"/>
              </w:rPr>
            </w:pPr>
            <w:r>
              <w:rPr>
                <w:rFonts w:cs="Times New Roman"/>
                <w:sz w:val="20"/>
                <w:szCs w:val="20"/>
              </w:rPr>
              <w:t>28(4.7)</w:t>
            </w:r>
          </w:p>
        </w:tc>
      </w:tr>
      <w:tr w:rsidR="00381582" w:rsidRPr="0072747E" w14:paraId="01258E80" w14:textId="77777777" w:rsidTr="005C0D9E">
        <w:tc>
          <w:tcPr>
            <w:tcW w:w="5935" w:type="dxa"/>
          </w:tcPr>
          <w:p w14:paraId="004C1C9C" w14:textId="77777777" w:rsidR="00381582" w:rsidRPr="0072747E" w:rsidRDefault="00381582" w:rsidP="005C0D9E">
            <w:pPr>
              <w:rPr>
                <w:rFonts w:cs="Times New Roman"/>
                <w:sz w:val="22"/>
              </w:rPr>
            </w:pPr>
            <w:r w:rsidRPr="0072747E">
              <w:rPr>
                <w:rFonts w:cs="Times New Roman"/>
                <w:sz w:val="22"/>
              </w:rPr>
              <w:t>9. How often do you become defensive or secretive when anyone asks you what you do online?</w:t>
            </w:r>
          </w:p>
        </w:tc>
        <w:tc>
          <w:tcPr>
            <w:tcW w:w="810" w:type="dxa"/>
          </w:tcPr>
          <w:p w14:paraId="02F24D30" w14:textId="77777777" w:rsidR="00381582" w:rsidRPr="009C6121" w:rsidRDefault="00381582" w:rsidP="005C0D9E">
            <w:pPr>
              <w:jc w:val="center"/>
              <w:rPr>
                <w:rFonts w:cs="Times New Roman"/>
                <w:sz w:val="20"/>
                <w:szCs w:val="20"/>
              </w:rPr>
            </w:pPr>
            <w:r>
              <w:rPr>
                <w:rFonts w:cs="Times New Roman"/>
                <w:sz w:val="20"/>
                <w:szCs w:val="20"/>
              </w:rPr>
              <w:t>268(44.7)</w:t>
            </w:r>
          </w:p>
        </w:tc>
        <w:tc>
          <w:tcPr>
            <w:tcW w:w="720" w:type="dxa"/>
          </w:tcPr>
          <w:p w14:paraId="2487ECFA" w14:textId="77777777" w:rsidR="00381582" w:rsidRPr="009C6121" w:rsidRDefault="00381582" w:rsidP="005C0D9E">
            <w:pPr>
              <w:jc w:val="center"/>
              <w:rPr>
                <w:rFonts w:cs="Times New Roman"/>
                <w:sz w:val="20"/>
                <w:szCs w:val="20"/>
              </w:rPr>
            </w:pPr>
            <w:r>
              <w:rPr>
                <w:rFonts w:cs="Times New Roman"/>
                <w:sz w:val="20"/>
                <w:szCs w:val="20"/>
              </w:rPr>
              <w:t>105(17.5)</w:t>
            </w:r>
          </w:p>
        </w:tc>
        <w:tc>
          <w:tcPr>
            <w:tcW w:w="720" w:type="dxa"/>
          </w:tcPr>
          <w:p w14:paraId="0D9B0010" w14:textId="77777777" w:rsidR="00381582" w:rsidRPr="009C6121" w:rsidRDefault="00381582" w:rsidP="005C0D9E">
            <w:pPr>
              <w:jc w:val="center"/>
              <w:rPr>
                <w:rFonts w:cs="Times New Roman"/>
                <w:sz w:val="20"/>
                <w:szCs w:val="20"/>
              </w:rPr>
            </w:pPr>
            <w:r>
              <w:rPr>
                <w:rFonts w:cs="Times New Roman"/>
                <w:sz w:val="20"/>
                <w:szCs w:val="20"/>
              </w:rPr>
              <w:t>79(13.2)</w:t>
            </w:r>
          </w:p>
        </w:tc>
        <w:tc>
          <w:tcPr>
            <w:tcW w:w="810" w:type="dxa"/>
          </w:tcPr>
          <w:p w14:paraId="0E5E23D2" w14:textId="77777777" w:rsidR="00381582" w:rsidRPr="009C6121" w:rsidRDefault="00381582" w:rsidP="005C0D9E">
            <w:pPr>
              <w:jc w:val="center"/>
              <w:rPr>
                <w:rFonts w:cs="Times New Roman"/>
                <w:sz w:val="20"/>
                <w:szCs w:val="20"/>
              </w:rPr>
            </w:pPr>
            <w:r>
              <w:rPr>
                <w:rFonts w:cs="Times New Roman"/>
                <w:sz w:val="20"/>
                <w:szCs w:val="20"/>
              </w:rPr>
              <w:t>41(6.8)</w:t>
            </w:r>
          </w:p>
        </w:tc>
        <w:tc>
          <w:tcPr>
            <w:tcW w:w="630" w:type="dxa"/>
          </w:tcPr>
          <w:p w14:paraId="4C90DB62" w14:textId="77777777" w:rsidR="00381582" w:rsidRPr="009C6121" w:rsidRDefault="00381582" w:rsidP="005C0D9E">
            <w:pPr>
              <w:jc w:val="center"/>
              <w:rPr>
                <w:rFonts w:cs="Times New Roman"/>
                <w:sz w:val="20"/>
                <w:szCs w:val="20"/>
              </w:rPr>
            </w:pPr>
            <w:r>
              <w:rPr>
                <w:rFonts w:cs="Times New Roman"/>
                <w:sz w:val="20"/>
                <w:szCs w:val="20"/>
              </w:rPr>
              <w:t>30(5.0)</w:t>
            </w:r>
          </w:p>
        </w:tc>
        <w:tc>
          <w:tcPr>
            <w:tcW w:w="630" w:type="dxa"/>
          </w:tcPr>
          <w:p w14:paraId="6C3D279C" w14:textId="77777777" w:rsidR="00381582" w:rsidRPr="009C6121" w:rsidRDefault="00381582" w:rsidP="005C0D9E">
            <w:pPr>
              <w:jc w:val="center"/>
              <w:rPr>
                <w:rFonts w:cs="Times New Roman"/>
                <w:sz w:val="20"/>
                <w:szCs w:val="20"/>
              </w:rPr>
            </w:pPr>
            <w:r>
              <w:rPr>
                <w:rFonts w:cs="Times New Roman"/>
                <w:sz w:val="20"/>
                <w:szCs w:val="20"/>
              </w:rPr>
              <w:t>77(12.8)</w:t>
            </w:r>
          </w:p>
        </w:tc>
      </w:tr>
      <w:tr w:rsidR="00381582" w:rsidRPr="0072747E" w14:paraId="6D010AE4" w14:textId="77777777" w:rsidTr="005C0D9E">
        <w:tc>
          <w:tcPr>
            <w:tcW w:w="5935" w:type="dxa"/>
          </w:tcPr>
          <w:p w14:paraId="18D87DAC" w14:textId="77777777" w:rsidR="00381582" w:rsidRPr="0072747E" w:rsidRDefault="00381582" w:rsidP="005C0D9E">
            <w:pPr>
              <w:rPr>
                <w:rFonts w:cs="Times New Roman"/>
                <w:sz w:val="22"/>
              </w:rPr>
            </w:pPr>
            <w:r w:rsidRPr="0072747E">
              <w:rPr>
                <w:rFonts w:cs="Times New Roman"/>
                <w:sz w:val="22"/>
              </w:rPr>
              <w:t>10. How often do you block out disturbing thoughts about your life with soothing thoughts of the Internet?</w:t>
            </w:r>
          </w:p>
        </w:tc>
        <w:tc>
          <w:tcPr>
            <w:tcW w:w="810" w:type="dxa"/>
          </w:tcPr>
          <w:p w14:paraId="4459F9AA" w14:textId="77777777" w:rsidR="00381582" w:rsidRPr="009C6121" w:rsidRDefault="00381582" w:rsidP="005C0D9E">
            <w:pPr>
              <w:jc w:val="center"/>
              <w:rPr>
                <w:rFonts w:cs="Times New Roman"/>
                <w:sz w:val="20"/>
                <w:szCs w:val="20"/>
              </w:rPr>
            </w:pPr>
            <w:r>
              <w:rPr>
                <w:rFonts w:cs="Times New Roman"/>
                <w:sz w:val="20"/>
                <w:szCs w:val="20"/>
              </w:rPr>
              <w:t>275(45.8)</w:t>
            </w:r>
          </w:p>
        </w:tc>
        <w:tc>
          <w:tcPr>
            <w:tcW w:w="720" w:type="dxa"/>
          </w:tcPr>
          <w:p w14:paraId="4ACBCD5B" w14:textId="77777777" w:rsidR="00381582" w:rsidRPr="009C6121" w:rsidRDefault="00381582" w:rsidP="005C0D9E">
            <w:pPr>
              <w:jc w:val="center"/>
              <w:rPr>
                <w:rFonts w:cs="Times New Roman"/>
                <w:sz w:val="20"/>
                <w:szCs w:val="20"/>
              </w:rPr>
            </w:pPr>
            <w:r>
              <w:rPr>
                <w:rFonts w:cs="Times New Roman"/>
                <w:sz w:val="20"/>
                <w:szCs w:val="20"/>
              </w:rPr>
              <w:t>85(14.2)</w:t>
            </w:r>
          </w:p>
        </w:tc>
        <w:tc>
          <w:tcPr>
            <w:tcW w:w="720" w:type="dxa"/>
          </w:tcPr>
          <w:p w14:paraId="0791EF15" w14:textId="77777777" w:rsidR="00381582" w:rsidRPr="009C6121" w:rsidRDefault="00381582" w:rsidP="005C0D9E">
            <w:pPr>
              <w:jc w:val="center"/>
              <w:rPr>
                <w:rFonts w:cs="Times New Roman"/>
                <w:sz w:val="20"/>
                <w:szCs w:val="20"/>
              </w:rPr>
            </w:pPr>
            <w:r>
              <w:rPr>
                <w:rFonts w:cs="Times New Roman"/>
                <w:sz w:val="20"/>
                <w:szCs w:val="20"/>
              </w:rPr>
              <w:t>57(9.5)</w:t>
            </w:r>
          </w:p>
        </w:tc>
        <w:tc>
          <w:tcPr>
            <w:tcW w:w="810" w:type="dxa"/>
          </w:tcPr>
          <w:p w14:paraId="048DB600" w14:textId="77777777" w:rsidR="00381582" w:rsidRPr="009C6121" w:rsidRDefault="00381582" w:rsidP="005C0D9E">
            <w:pPr>
              <w:jc w:val="center"/>
              <w:rPr>
                <w:rFonts w:cs="Times New Roman"/>
                <w:sz w:val="20"/>
                <w:szCs w:val="20"/>
              </w:rPr>
            </w:pPr>
            <w:r>
              <w:rPr>
                <w:rFonts w:cs="Times New Roman"/>
                <w:sz w:val="20"/>
                <w:szCs w:val="20"/>
              </w:rPr>
              <w:t>50(8.3)</w:t>
            </w:r>
          </w:p>
        </w:tc>
        <w:tc>
          <w:tcPr>
            <w:tcW w:w="630" w:type="dxa"/>
          </w:tcPr>
          <w:p w14:paraId="4B8BC869" w14:textId="77777777" w:rsidR="00381582" w:rsidRPr="009C6121" w:rsidRDefault="00381582" w:rsidP="005C0D9E">
            <w:pPr>
              <w:jc w:val="center"/>
              <w:rPr>
                <w:rFonts w:cs="Times New Roman"/>
                <w:sz w:val="20"/>
                <w:szCs w:val="20"/>
              </w:rPr>
            </w:pPr>
            <w:r>
              <w:rPr>
                <w:rFonts w:cs="Times New Roman"/>
                <w:sz w:val="20"/>
                <w:szCs w:val="20"/>
              </w:rPr>
              <w:t>52(8.7)</w:t>
            </w:r>
          </w:p>
        </w:tc>
        <w:tc>
          <w:tcPr>
            <w:tcW w:w="630" w:type="dxa"/>
          </w:tcPr>
          <w:p w14:paraId="4C9436A4" w14:textId="77777777" w:rsidR="00381582" w:rsidRPr="009C6121" w:rsidRDefault="00381582" w:rsidP="005C0D9E">
            <w:pPr>
              <w:jc w:val="center"/>
              <w:rPr>
                <w:rFonts w:cs="Times New Roman"/>
                <w:sz w:val="20"/>
                <w:szCs w:val="20"/>
              </w:rPr>
            </w:pPr>
            <w:r>
              <w:rPr>
                <w:rFonts w:cs="Times New Roman"/>
                <w:sz w:val="20"/>
                <w:szCs w:val="20"/>
              </w:rPr>
              <w:t>81(13.5)</w:t>
            </w:r>
          </w:p>
        </w:tc>
      </w:tr>
      <w:tr w:rsidR="00381582" w:rsidRPr="0072747E" w14:paraId="1B12C948" w14:textId="77777777" w:rsidTr="005C0D9E">
        <w:tc>
          <w:tcPr>
            <w:tcW w:w="5935" w:type="dxa"/>
          </w:tcPr>
          <w:p w14:paraId="5C0BBA72" w14:textId="77777777" w:rsidR="00381582" w:rsidRPr="0072747E" w:rsidRDefault="00381582" w:rsidP="005C0D9E">
            <w:pPr>
              <w:rPr>
                <w:rFonts w:cs="Times New Roman"/>
                <w:sz w:val="22"/>
              </w:rPr>
            </w:pPr>
            <w:r w:rsidRPr="0072747E">
              <w:rPr>
                <w:rFonts w:cs="Times New Roman"/>
                <w:sz w:val="22"/>
              </w:rPr>
              <w:t>11. How often do you find yourself anticipating when you will go online again?</w:t>
            </w:r>
          </w:p>
        </w:tc>
        <w:tc>
          <w:tcPr>
            <w:tcW w:w="810" w:type="dxa"/>
          </w:tcPr>
          <w:p w14:paraId="48FC9DBA" w14:textId="77777777" w:rsidR="00381582" w:rsidRPr="009C6121" w:rsidRDefault="00381582" w:rsidP="005C0D9E">
            <w:pPr>
              <w:jc w:val="center"/>
              <w:rPr>
                <w:rFonts w:cs="Times New Roman"/>
                <w:sz w:val="20"/>
                <w:szCs w:val="20"/>
              </w:rPr>
            </w:pPr>
            <w:r>
              <w:rPr>
                <w:rFonts w:cs="Times New Roman"/>
                <w:sz w:val="20"/>
                <w:szCs w:val="20"/>
              </w:rPr>
              <w:t>277(46.2)</w:t>
            </w:r>
          </w:p>
        </w:tc>
        <w:tc>
          <w:tcPr>
            <w:tcW w:w="720" w:type="dxa"/>
          </w:tcPr>
          <w:p w14:paraId="1E3BBB25" w14:textId="77777777" w:rsidR="00381582" w:rsidRPr="009C6121" w:rsidRDefault="00381582" w:rsidP="005C0D9E">
            <w:pPr>
              <w:jc w:val="center"/>
              <w:rPr>
                <w:rFonts w:cs="Times New Roman"/>
                <w:sz w:val="20"/>
                <w:szCs w:val="20"/>
              </w:rPr>
            </w:pPr>
            <w:r>
              <w:rPr>
                <w:rFonts w:cs="Times New Roman"/>
                <w:sz w:val="20"/>
                <w:szCs w:val="20"/>
              </w:rPr>
              <w:t>77(12.8)</w:t>
            </w:r>
          </w:p>
        </w:tc>
        <w:tc>
          <w:tcPr>
            <w:tcW w:w="720" w:type="dxa"/>
          </w:tcPr>
          <w:p w14:paraId="7487345C" w14:textId="77777777" w:rsidR="00381582" w:rsidRPr="009C6121" w:rsidRDefault="00381582" w:rsidP="005C0D9E">
            <w:pPr>
              <w:jc w:val="center"/>
              <w:rPr>
                <w:rFonts w:cs="Times New Roman"/>
                <w:sz w:val="20"/>
                <w:szCs w:val="20"/>
              </w:rPr>
            </w:pPr>
            <w:r>
              <w:rPr>
                <w:rFonts w:cs="Times New Roman"/>
                <w:sz w:val="20"/>
                <w:szCs w:val="20"/>
              </w:rPr>
              <w:t>68(11.3)</w:t>
            </w:r>
          </w:p>
        </w:tc>
        <w:tc>
          <w:tcPr>
            <w:tcW w:w="810" w:type="dxa"/>
          </w:tcPr>
          <w:p w14:paraId="01F096ED" w14:textId="77777777" w:rsidR="00381582" w:rsidRPr="009C6121" w:rsidRDefault="00381582" w:rsidP="005C0D9E">
            <w:pPr>
              <w:jc w:val="center"/>
              <w:rPr>
                <w:rFonts w:cs="Times New Roman"/>
                <w:sz w:val="20"/>
                <w:szCs w:val="20"/>
              </w:rPr>
            </w:pPr>
            <w:r>
              <w:rPr>
                <w:rFonts w:cs="Times New Roman"/>
                <w:sz w:val="20"/>
                <w:szCs w:val="20"/>
              </w:rPr>
              <w:t>59(9.8)</w:t>
            </w:r>
          </w:p>
        </w:tc>
        <w:tc>
          <w:tcPr>
            <w:tcW w:w="630" w:type="dxa"/>
          </w:tcPr>
          <w:p w14:paraId="05DAABFD" w14:textId="77777777" w:rsidR="00381582" w:rsidRPr="009C6121" w:rsidRDefault="00381582" w:rsidP="005C0D9E">
            <w:pPr>
              <w:jc w:val="center"/>
              <w:rPr>
                <w:rFonts w:cs="Times New Roman"/>
                <w:sz w:val="20"/>
                <w:szCs w:val="20"/>
              </w:rPr>
            </w:pPr>
            <w:r>
              <w:rPr>
                <w:rFonts w:cs="Times New Roman"/>
                <w:sz w:val="20"/>
                <w:szCs w:val="20"/>
              </w:rPr>
              <w:t>50(8.3)</w:t>
            </w:r>
          </w:p>
        </w:tc>
        <w:tc>
          <w:tcPr>
            <w:tcW w:w="630" w:type="dxa"/>
          </w:tcPr>
          <w:p w14:paraId="3104AAA2" w14:textId="77777777" w:rsidR="00381582" w:rsidRPr="009C6121" w:rsidRDefault="00381582" w:rsidP="005C0D9E">
            <w:pPr>
              <w:jc w:val="center"/>
              <w:rPr>
                <w:rFonts w:cs="Times New Roman"/>
                <w:sz w:val="20"/>
                <w:szCs w:val="20"/>
              </w:rPr>
            </w:pPr>
            <w:r>
              <w:rPr>
                <w:rFonts w:cs="Times New Roman"/>
                <w:sz w:val="20"/>
                <w:szCs w:val="20"/>
              </w:rPr>
              <w:t>69(11.5)</w:t>
            </w:r>
          </w:p>
        </w:tc>
      </w:tr>
      <w:tr w:rsidR="00381582" w:rsidRPr="0072747E" w14:paraId="5A3EDA9F" w14:textId="77777777" w:rsidTr="005C0D9E">
        <w:tc>
          <w:tcPr>
            <w:tcW w:w="5935" w:type="dxa"/>
          </w:tcPr>
          <w:p w14:paraId="3AC0A1D7" w14:textId="77777777" w:rsidR="00381582" w:rsidRPr="0072747E" w:rsidRDefault="00381582" w:rsidP="005C0D9E">
            <w:pPr>
              <w:rPr>
                <w:rFonts w:cs="Times New Roman"/>
                <w:sz w:val="22"/>
              </w:rPr>
            </w:pPr>
            <w:r w:rsidRPr="0072747E">
              <w:rPr>
                <w:rFonts w:cs="Times New Roman"/>
                <w:sz w:val="22"/>
              </w:rPr>
              <w:t>12. How often do you fear that life without the Internet would be boring, empty, and joyless?</w:t>
            </w:r>
          </w:p>
        </w:tc>
        <w:tc>
          <w:tcPr>
            <w:tcW w:w="810" w:type="dxa"/>
          </w:tcPr>
          <w:p w14:paraId="0B0D8CAA" w14:textId="77777777" w:rsidR="00381582" w:rsidRPr="0072747E" w:rsidRDefault="00381582" w:rsidP="005C0D9E">
            <w:pPr>
              <w:jc w:val="center"/>
              <w:rPr>
                <w:rFonts w:cs="Times New Roman"/>
                <w:sz w:val="22"/>
              </w:rPr>
            </w:pPr>
            <w:r>
              <w:rPr>
                <w:rFonts w:cs="Times New Roman"/>
                <w:sz w:val="22"/>
              </w:rPr>
              <w:t>287(47.8)</w:t>
            </w:r>
          </w:p>
        </w:tc>
        <w:tc>
          <w:tcPr>
            <w:tcW w:w="720" w:type="dxa"/>
          </w:tcPr>
          <w:p w14:paraId="21D9FF92" w14:textId="77777777" w:rsidR="00381582" w:rsidRPr="0072747E" w:rsidRDefault="00381582" w:rsidP="005C0D9E">
            <w:pPr>
              <w:jc w:val="center"/>
              <w:rPr>
                <w:rFonts w:cs="Times New Roman"/>
                <w:sz w:val="22"/>
              </w:rPr>
            </w:pPr>
            <w:r>
              <w:rPr>
                <w:rFonts w:cs="Times New Roman"/>
                <w:sz w:val="22"/>
              </w:rPr>
              <w:t>70(11.7)</w:t>
            </w:r>
          </w:p>
        </w:tc>
        <w:tc>
          <w:tcPr>
            <w:tcW w:w="720" w:type="dxa"/>
          </w:tcPr>
          <w:p w14:paraId="432E4527" w14:textId="77777777" w:rsidR="00381582" w:rsidRPr="0072747E" w:rsidRDefault="00381582" w:rsidP="005C0D9E">
            <w:pPr>
              <w:jc w:val="center"/>
              <w:rPr>
                <w:rFonts w:cs="Times New Roman"/>
                <w:sz w:val="22"/>
              </w:rPr>
            </w:pPr>
            <w:r>
              <w:rPr>
                <w:rFonts w:cs="Times New Roman"/>
                <w:sz w:val="22"/>
              </w:rPr>
              <w:t>60(10.0)</w:t>
            </w:r>
          </w:p>
        </w:tc>
        <w:tc>
          <w:tcPr>
            <w:tcW w:w="810" w:type="dxa"/>
          </w:tcPr>
          <w:p w14:paraId="611FBD16" w14:textId="77777777" w:rsidR="00381582" w:rsidRPr="0072747E" w:rsidRDefault="00381582" w:rsidP="005C0D9E">
            <w:pPr>
              <w:jc w:val="center"/>
              <w:rPr>
                <w:rFonts w:cs="Times New Roman"/>
                <w:sz w:val="22"/>
              </w:rPr>
            </w:pPr>
            <w:r>
              <w:rPr>
                <w:rFonts w:cs="Times New Roman"/>
                <w:sz w:val="22"/>
              </w:rPr>
              <w:t>55(9.2)</w:t>
            </w:r>
          </w:p>
        </w:tc>
        <w:tc>
          <w:tcPr>
            <w:tcW w:w="630" w:type="dxa"/>
          </w:tcPr>
          <w:p w14:paraId="19A5DF9E" w14:textId="77777777" w:rsidR="00381582" w:rsidRPr="0072747E" w:rsidRDefault="00381582" w:rsidP="005C0D9E">
            <w:pPr>
              <w:jc w:val="center"/>
              <w:rPr>
                <w:rFonts w:cs="Times New Roman"/>
                <w:sz w:val="22"/>
              </w:rPr>
            </w:pPr>
            <w:r>
              <w:rPr>
                <w:rFonts w:cs="Times New Roman"/>
                <w:sz w:val="22"/>
              </w:rPr>
              <w:t>30(5.0)</w:t>
            </w:r>
          </w:p>
        </w:tc>
        <w:tc>
          <w:tcPr>
            <w:tcW w:w="630" w:type="dxa"/>
          </w:tcPr>
          <w:p w14:paraId="0B807616" w14:textId="77777777" w:rsidR="00381582" w:rsidRPr="0072747E" w:rsidRDefault="00381582" w:rsidP="005C0D9E">
            <w:pPr>
              <w:jc w:val="center"/>
              <w:rPr>
                <w:rFonts w:cs="Times New Roman"/>
                <w:sz w:val="22"/>
              </w:rPr>
            </w:pPr>
            <w:r>
              <w:rPr>
                <w:rFonts w:cs="Times New Roman"/>
                <w:sz w:val="22"/>
              </w:rPr>
              <w:t>98(16.3)</w:t>
            </w:r>
          </w:p>
        </w:tc>
      </w:tr>
      <w:tr w:rsidR="00381582" w:rsidRPr="0072747E" w14:paraId="235F30BA" w14:textId="77777777" w:rsidTr="005C0D9E">
        <w:tc>
          <w:tcPr>
            <w:tcW w:w="5935" w:type="dxa"/>
          </w:tcPr>
          <w:p w14:paraId="3855DB2E" w14:textId="77777777" w:rsidR="00381582" w:rsidRPr="0072747E" w:rsidRDefault="00381582" w:rsidP="005C0D9E">
            <w:pPr>
              <w:rPr>
                <w:rFonts w:cs="Times New Roman"/>
                <w:sz w:val="22"/>
              </w:rPr>
            </w:pPr>
            <w:r w:rsidRPr="0072747E">
              <w:rPr>
                <w:rFonts w:cs="Times New Roman"/>
                <w:sz w:val="22"/>
              </w:rPr>
              <w:t>13. How often do you snap, yell, or act annoyed if someone bothers you while you are online?</w:t>
            </w:r>
          </w:p>
        </w:tc>
        <w:tc>
          <w:tcPr>
            <w:tcW w:w="810" w:type="dxa"/>
          </w:tcPr>
          <w:p w14:paraId="50C6503F" w14:textId="77777777" w:rsidR="00381582" w:rsidRPr="0072747E" w:rsidRDefault="00381582" w:rsidP="005C0D9E">
            <w:pPr>
              <w:jc w:val="center"/>
              <w:rPr>
                <w:rFonts w:cs="Times New Roman"/>
                <w:sz w:val="22"/>
              </w:rPr>
            </w:pPr>
            <w:r>
              <w:rPr>
                <w:rFonts w:cs="Times New Roman"/>
                <w:sz w:val="22"/>
              </w:rPr>
              <w:t>276(46.0)</w:t>
            </w:r>
          </w:p>
        </w:tc>
        <w:tc>
          <w:tcPr>
            <w:tcW w:w="720" w:type="dxa"/>
          </w:tcPr>
          <w:p w14:paraId="6301673D" w14:textId="77777777" w:rsidR="00381582" w:rsidRPr="0072747E" w:rsidRDefault="00381582" w:rsidP="005C0D9E">
            <w:pPr>
              <w:jc w:val="center"/>
              <w:rPr>
                <w:rFonts w:cs="Times New Roman"/>
                <w:sz w:val="22"/>
              </w:rPr>
            </w:pPr>
            <w:r>
              <w:rPr>
                <w:rFonts w:cs="Times New Roman"/>
                <w:sz w:val="22"/>
              </w:rPr>
              <w:t>93(15.5)</w:t>
            </w:r>
          </w:p>
        </w:tc>
        <w:tc>
          <w:tcPr>
            <w:tcW w:w="720" w:type="dxa"/>
          </w:tcPr>
          <w:p w14:paraId="47E26DA5" w14:textId="77777777" w:rsidR="00381582" w:rsidRPr="0072747E" w:rsidRDefault="00381582" w:rsidP="005C0D9E">
            <w:pPr>
              <w:jc w:val="center"/>
              <w:rPr>
                <w:rFonts w:cs="Times New Roman"/>
                <w:sz w:val="22"/>
              </w:rPr>
            </w:pPr>
            <w:r>
              <w:rPr>
                <w:rFonts w:cs="Times New Roman"/>
                <w:sz w:val="22"/>
              </w:rPr>
              <w:t>63(10.5)</w:t>
            </w:r>
          </w:p>
        </w:tc>
        <w:tc>
          <w:tcPr>
            <w:tcW w:w="810" w:type="dxa"/>
          </w:tcPr>
          <w:p w14:paraId="54952EA7" w14:textId="77777777" w:rsidR="00381582" w:rsidRPr="0072747E" w:rsidRDefault="00381582" w:rsidP="005C0D9E">
            <w:pPr>
              <w:jc w:val="center"/>
              <w:rPr>
                <w:rFonts w:cs="Times New Roman"/>
                <w:sz w:val="22"/>
              </w:rPr>
            </w:pPr>
            <w:r>
              <w:rPr>
                <w:rFonts w:cs="Times New Roman"/>
                <w:sz w:val="22"/>
              </w:rPr>
              <w:t>49(8.2)</w:t>
            </w:r>
          </w:p>
        </w:tc>
        <w:tc>
          <w:tcPr>
            <w:tcW w:w="630" w:type="dxa"/>
          </w:tcPr>
          <w:p w14:paraId="7A2BA317" w14:textId="77777777" w:rsidR="00381582" w:rsidRPr="0072747E" w:rsidRDefault="00381582" w:rsidP="005C0D9E">
            <w:pPr>
              <w:jc w:val="center"/>
              <w:rPr>
                <w:rFonts w:cs="Times New Roman"/>
                <w:sz w:val="22"/>
              </w:rPr>
            </w:pPr>
            <w:r>
              <w:rPr>
                <w:rFonts w:cs="Times New Roman"/>
                <w:sz w:val="22"/>
              </w:rPr>
              <w:t>45(7.5)</w:t>
            </w:r>
          </w:p>
        </w:tc>
        <w:tc>
          <w:tcPr>
            <w:tcW w:w="630" w:type="dxa"/>
          </w:tcPr>
          <w:p w14:paraId="771CB52B" w14:textId="77777777" w:rsidR="00381582" w:rsidRPr="0072747E" w:rsidRDefault="00381582" w:rsidP="005C0D9E">
            <w:pPr>
              <w:jc w:val="center"/>
              <w:rPr>
                <w:rFonts w:cs="Times New Roman"/>
                <w:sz w:val="22"/>
              </w:rPr>
            </w:pPr>
            <w:r>
              <w:rPr>
                <w:rFonts w:cs="Times New Roman"/>
                <w:sz w:val="22"/>
              </w:rPr>
              <w:t>74(12.3)</w:t>
            </w:r>
          </w:p>
        </w:tc>
      </w:tr>
      <w:tr w:rsidR="00381582" w:rsidRPr="0072747E" w14:paraId="590D4DB5" w14:textId="77777777" w:rsidTr="005C0D9E">
        <w:tc>
          <w:tcPr>
            <w:tcW w:w="5935" w:type="dxa"/>
          </w:tcPr>
          <w:p w14:paraId="15DD1E06" w14:textId="77777777" w:rsidR="00381582" w:rsidRPr="0072747E" w:rsidRDefault="00381582" w:rsidP="005C0D9E">
            <w:pPr>
              <w:rPr>
                <w:rFonts w:cs="Times New Roman"/>
                <w:sz w:val="22"/>
              </w:rPr>
            </w:pPr>
            <w:r w:rsidRPr="0072747E">
              <w:rPr>
                <w:rFonts w:cs="Times New Roman"/>
                <w:sz w:val="22"/>
              </w:rPr>
              <w:t>14. How often do you lose sleep due to being online?</w:t>
            </w:r>
          </w:p>
        </w:tc>
        <w:tc>
          <w:tcPr>
            <w:tcW w:w="810" w:type="dxa"/>
          </w:tcPr>
          <w:p w14:paraId="5ED58679" w14:textId="77777777" w:rsidR="00381582" w:rsidRPr="0072747E" w:rsidRDefault="00381582" w:rsidP="005C0D9E">
            <w:pPr>
              <w:jc w:val="center"/>
              <w:rPr>
                <w:rFonts w:cs="Times New Roman"/>
                <w:sz w:val="22"/>
              </w:rPr>
            </w:pPr>
            <w:r>
              <w:rPr>
                <w:rFonts w:cs="Times New Roman"/>
                <w:sz w:val="22"/>
              </w:rPr>
              <w:t>256(42.7)</w:t>
            </w:r>
          </w:p>
        </w:tc>
        <w:tc>
          <w:tcPr>
            <w:tcW w:w="720" w:type="dxa"/>
          </w:tcPr>
          <w:p w14:paraId="4094B5EF" w14:textId="77777777" w:rsidR="00381582" w:rsidRPr="0072747E" w:rsidRDefault="00381582" w:rsidP="005C0D9E">
            <w:pPr>
              <w:jc w:val="center"/>
              <w:rPr>
                <w:rFonts w:cs="Times New Roman"/>
                <w:sz w:val="22"/>
              </w:rPr>
            </w:pPr>
            <w:r>
              <w:rPr>
                <w:rFonts w:cs="Times New Roman"/>
                <w:sz w:val="22"/>
              </w:rPr>
              <w:t>84(14.0)</w:t>
            </w:r>
          </w:p>
        </w:tc>
        <w:tc>
          <w:tcPr>
            <w:tcW w:w="720" w:type="dxa"/>
          </w:tcPr>
          <w:p w14:paraId="241473D5" w14:textId="77777777" w:rsidR="00381582" w:rsidRPr="0072747E" w:rsidRDefault="00381582" w:rsidP="005C0D9E">
            <w:pPr>
              <w:jc w:val="center"/>
              <w:rPr>
                <w:rFonts w:cs="Times New Roman"/>
                <w:sz w:val="22"/>
              </w:rPr>
            </w:pPr>
            <w:r>
              <w:rPr>
                <w:rFonts w:cs="Times New Roman"/>
                <w:sz w:val="22"/>
              </w:rPr>
              <w:t>67(11.2)</w:t>
            </w:r>
          </w:p>
        </w:tc>
        <w:tc>
          <w:tcPr>
            <w:tcW w:w="810" w:type="dxa"/>
          </w:tcPr>
          <w:p w14:paraId="3FAC7C55" w14:textId="77777777" w:rsidR="00381582" w:rsidRPr="0072747E" w:rsidRDefault="00381582" w:rsidP="005C0D9E">
            <w:pPr>
              <w:jc w:val="center"/>
              <w:rPr>
                <w:rFonts w:cs="Times New Roman"/>
                <w:sz w:val="22"/>
              </w:rPr>
            </w:pPr>
            <w:r>
              <w:rPr>
                <w:rFonts w:cs="Times New Roman"/>
                <w:sz w:val="22"/>
              </w:rPr>
              <w:t>45(7.5)</w:t>
            </w:r>
          </w:p>
        </w:tc>
        <w:tc>
          <w:tcPr>
            <w:tcW w:w="630" w:type="dxa"/>
          </w:tcPr>
          <w:p w14:paraId="572AAD6E" w14:textId="77777777" w:rsidR="00381582" w:rsidRPr="0072747E" w:rsidRDefault="00381582" w:rsidP="005C0D9E">
            <w:pPr>
              <w:jc w:val="center"/>
              <w:rPr>
                <w:rFonts w:cs="Times New Roman"/>
                <w:sz w:val="22"/>
              </w:rPr>
            </w:pPr>
            <w:r>
              <w:rPr>
                <w:rFonts w:cs="Times New Roman"/>
                <w:sz w:val="22"/>
              </w:rPr>
              <w:t>50(8.3)</w:t>
            </w:r>
          </w:p>
        </w:tc>
        <w:tc>
          <w:tcPr>
            <w:tcW w:w="630" w:type="dxa"/>
          </w:tcPr>
          <w:p w14:paraId="1B4C4C06" w14:textId="77777777" w:rsidR="00381582" w:rsidRPr="0072747E" w:rsidRDefault="00381582" w:rsidP="005C0D9E">
            <w:pPr>
              <w:jc w:val="center"/>
              <w:rPr>
                <w:rFonts w:cs="Times New Roman"/>
                <w:sz w:val="22"/>
              </w:rPr>
            </w:pPr>
            <w:r>
              <w:rPr>
                <w:rFonts w:cs="Times New Roman"/>
                <w:sz w:val="22"/>
              </w:rPr>
              <w:t>98(16.3)</w:t>
            </w:r>
          </w:p>
        </w:tc>
      </w:tr>
      <w:tr w:rsidR="00381582" w:rsidRPr="0072747E" w14:paraId="314FEDFF" w14:textId="77777777" w:rsidTr="005C0D9E">
        <w:tc>
          <w:tcPr>
            <w:tcW w:w="5935" w:type="dxa"/>
          </w:tcPr>
          <w:p w14:paraId="6E6AF630" w14:textId="77777777" w:rsidR="00381582" w:rsidRPr="0072747E" w:rsidRDefault="00381582" w:rsidP="005C0D9E">
            <w:pPr>
              <w:rPr>
                <w:rFonts w:cs="Times New Roman"/>
                <w:sz w:val="22"/>
              </w:rPr>
            </w:pPr>
            <w:r w:rsidRPr="0072747E">
              <w:rPr>
                <w:rFonts w:cs="Times New Roman"/>
                <w:sz w:val="22"/>
              </w:rPr>
              <w:t>15. How often do you feel preoccupied with the Internet when off-line, or fantasize about being online?</w:t>
            </w:r>
          </w:p>
        </w:tc>
        <w:tc>
          <w:tcPr>
            <w:tcW w:w="810" w:type="dxa"/>
          </w:tcPr>
          <w:p w14:paraId="18737CB0" w14:textId="77777777" w:rsidR="00381582" w:rsidRPr="0072747E" w:rsidRDefault="00381582" w:rsidP="005C0D9E">
            <w:pPr>
              <w:jc w:val="center"/>
              <w:rPr>
                <w:rFonts w:cs="Times New Roman"/>
                <w:sz w:val="22"/>
              </w:rPr>
            </w:pPr>
            <w:r>
              <w:rPr>
                <w:rFonts w:cs="Times New Roman"/>
                <w:sz w:val="22"/>
              </w:rPr>
              <w:t>271(45.2)</w:t>
            </w:r>
          </w:p>
        </w:tc>
        <w:tc>
          <w:tcPr>
            <w:tcW w:w="720" w:type="dxa"/>
          </w:tcPr>
          <w:p w14:paraId="2183191F" w14:textId="77777777" w:rsidR="00381582" w:rsidRPr="0072747E" w:rsidRDefault="00381582" w:rsidP="005C0D9E">
            <w:pPr>
              <w:jc w:val="center"/>
              <w:rPr>
                <w:rFonts w:cs="Times New Roman"/>
                <w:sz w:val="22"/>
              </w:rPr>
            </w:pPr>
            <w:r>
              <w:rPr>
                <w:rFonts w:cs="Times New Roman"/>
                <w:sz w:val="22"/>
              </w:rPr>
              <w:t>100(16.7)</w:t>
            </w:r>
          </w:p>
        </w:tc>
        <w:tc>
          <w:tcPr>
            <w:tcW w:w="720" w:type="dxa"/>
          </w:tcPr>
          <w:p w14:paraId="3D67820B" w14:textId="77777777" w:rsidR="00381582" w:rsidRPr="0072747E" w:rsidRDefault="00381582" w:rsidP="005C0D9E">
            <w:pPr>
              <w:jc w:val="center"/>
              <w:rPr>
                <w:rFonts w:cs="Times New Roman"/>
                <w:sz w:val="22"/>
              </w:rPr>
            </w:pPr>
            <w:r>
              <w:rPr>
                <w:rFonts w:cs="Times New Roman"/>
                <w:sz w:val="22"/>
              </w:rPr>
              <w:t>75(12.5)</w:t>
            </w:r>
          </w:p>
        </w:tc>
        <w:tc>
          <w:tcPr>
            <w:tcW w:w="810" w:type="dxa"/>
          </w:tcPr>
          <w:p w14:paraId="46F4BA49" w14:textId="77777777" w:rsidR="00381582" w:rsidRPr="0072747E" w:rsidRDefault="00381582" w:rsidP="005C0D9E">
            <w:pPr>
              <w:jc w:val="center"/>
              <w:rPr>
                <w:rFonts w:cs="Times New Roman"/>
                <w:sz w:val="22"/>
              </w:rPr>
            </w:pPr>
            <w:r>
              <w:rPr>
                <w:rFonts w:cs="Times New Roman"/>
                <w:sz w:val="22"/>
              </w:rPr>
              <w:t>53(8.8)</w:t>
            </w:r>
          </w:p>
        </w:tc>
        <w:tc>
          <w:tcPr>
            <w:tcW w:w="630" w:type="dxa"/>
          </w:tcPr>
          <w:p w14:paraId="359B57A4" w14:textId="77777777" w:rsidR="00381582" w:rsidRPr="0072747E" w:rsidRDefault="00381582" w:rsidP="005C0D9E">
            <w:pPr>
              <w:jc w:val="center"/>
              <w:rPr>
                <w:rFonts w:cs="Times New Roman"/>
                <w:sz w:val="22"/>
              </w:rPr>
            </w:pPr>
            <w:r>
              <w:rPr>
                <w:rFonts w:cs="Times New Roman"/>
                <w:sz w:val="22"/>
              </w:rPr>
              <w:t>27(4.5)</w:t>
            </w:r>
          </w:p>
        </w:tc>
        <w:tc>
          <w:tcPr>
            <w:tcW w:w="630" w:type="dxa"/>
          </w:tcPr>
          <w:p w14:paraId="237DEF3E" w14:textId="77777777" w:rsidR="00381582" w:rsidRPr="0072747E" w:rsidRDefault="00381582" w:rsidP="005C0D9E">
            <w:pPr>
              <w:jc w:val="center"/>
              <w:rPr>
                <w:rFonts w:cs="Times New Roman"/>
                <w:sz w:val="22"/>
              </w:rPr>
            </w:pPr>
            <w:r>
              <w:rPr>
                <w:rFonts w:cs="Times New Roman"/>
                <w:sz w:val="22"/>
              </w:rPr>
              <w:t>74(12.3)</w:t>
            </w:r>
          </w:p>
        </w:tc>
      </w:tr>
      <w:tr w:rsidR="00381582" w:rsidRPr="0072747E" w14:paraId="47049942" w14:textId="77777777" w:rsidTr="005C0D9E">
        <w:tc>
          <w:tcPr>
            <w:tcW w:w="5935" w:type="dxa"/>
          </w:tcPr>
          <w:p w14:paraId="626A2C9F" w14:textId="77777777" w:rsidR="00381582" w:rsidRPr="0072747E" w:rsidRDefault="00381582" w:rsidP="005C0D9E">
            <w:pPr>
              <w:rPr>
                <w:rFonts w:cs="Times New Roman"/>
                <w:sz w:val="22"/>
              </w:rPr>
            </w:pPr>
            <w:r w:rsidRPr="0072747E">
              <w:rPr>
                <w:rFonts w:cs="Times New Roman"/>
                <w:sz w:val="22"/>
              </w:rPr>
              <w:t>16. How often do you find yourself saying "just a few more minutes" when online?</w:t>
            </w:r>
          </w:p>
        </w:tc>
        <w:tc>
          <w:tcPr>
            <w:tcW w:w="810" w:type="dxa"/>
          </w:tcPr>
          <w:p w14:paraId="1E3EB990" w14:textId="77777777" w:rsidR="00381582" w:rsidRPr="0072747E" w:rsidRDefault="00381582" w:rsidP="005C0D9E">
            <w:pPr>
              <w:jc w:val="center"/>
              <w:rPr>
                <w:rFonts w:cs="Times New Roman"/>
                <w:sz w:val="22"/>
              </w:rPr>
            </w:pPr>
            <w:r>
              <w:rPr>
                <w:rFonts w:cs="Times New Roman"/>
                <w:sz w:val="22"/>
              </w:rPr>
              <w:t>252(42.0)</w:t>
            </w:r>
          </w:p>
        </w:tc>
        <w:tc>
          <w:tcPr>
            <w:tcW w:w="720" w:type="dxa"/>
          </w:tcPr>
          <w:p w14:paraId="67618F12" w14:textId="77777777" w:rsidR="00381582" w:rsidRPr="0072747E" w:rsidRDefault="00381582" w:rsidP="005C0D9E">
            <w:pPr>
              <w:jc w:val="center"/>
              <w:rPr>
                <w:rFonts w:cs="Times New Roman"/>
                <w:sz w:val="22"/>
              </w:rPr>
            </w:pPr>
            <w:r>
              <w:rPr>
                <w:rFonts w:cs="Times New Roman"/>
                <w:sz w:val="22"/>
              </w:rPr>
              <w:t>73(12.2)</w:t>
            </w:r>
          </w:p>
        </w:tc>
        <w:tc>
          <w:tcPr>
            <w:tcW w:w="720" w:type="dxa"/>
          </w:tcPr>
          <w:p w14:paraId="24BA8380" w14:textId="77777777" w:rsidR="00381582" w:rsidRPr="0072747E" w:rsidRDefault="00381582" w:rsidP="005C0D9E">
            <w:pPr>
              <w:jc w:val="center"/>
              <w:rPr>
                <w:rFonts w:cs="Times New Roman"/>
                <w:sz w:val="22"/>
              </w:rPr>
            </w:pPr>
            <w:r>
              <w:rPr>
                <w:rFonts w:cs="Times New Roman"/>
                <w:sz w:val="22"/>
              </w:rPr>
              <w:t>57(9.5)</w:t>
            </w:r>
          </w:p>
        </w:tc>
        <w:tc>
          <w:tcPr>
            <w:tcW w:w="810" w:type="dxa"/>
          </w:tcPr>
          <w:p w14:paraId="225396CD" w14:textId="77777777" w:rsidR="00381582" w:rsidRPr="0072747E" w:rsidRDefault="00381582" w:rsidP="005C0D9E">
            <w:pPr>
              <w:jc w:val="center"/>
              <w:rPr>
                <w:rFonts w:cs="Times New Roman"/>
                <w:sz w:val="22"/>
              </w:rPr>
            </w:pPr>
            <w:r>
              <w:rPr>
                <w:rFonts w:cs="Times New Roman"/>
                <w:sz w:val="22"/>
              </w:rPr>
              <w:t>56(9.3)</w:t>
            </w:r>
          </w:p>
        </w:tc>
        <w:tc>
          <w:tcPr>
            <w:tcW w:w="630" w:type="dxa"/>
          </w:tcPr>
          <w:p w14:paraId="7BCCED04" w14:textId="77777777" w:rsidR="00381582" w:rsidRPr="0072747E" w:rsidRDefault="00381582" w:rsidP="005C0D9E">
            <w:pPr>
              <w:jc w:val="center"/>
              <w:rPr>
                <w:rFonts w:cs="Times New Roman"/>
                <w:sz w:val="22"/>
              </w:rPr>
            </w:pPr>
            <w:r>
              <w:rPr>
                <w:rFonts w:cs="Times New Roman"/>
                <w:sz w:val="22"/>
              </w:rPr>
              <w:t>57(9.5)</w:t>
            </w:r>
          </w:p>
        </w:tc>
        <w:tc>
          <w:tcPr>
            <w:tcW w:w="630" w:type="dxa"/>
          </w:tcPr>
          <w:p w14:paraId="7FADBBA5" w14:textId="77777777" w:rsidR="00381582" w:rsidRPr="0072747E" w:rsidRDefault="00381582" w:rsidP="005C0D9E">
            <w:pPr>
              <w:jc w:val="center"/>
              <w:rPr>
                <w:rFonts w:cs="Times New Roman"/>
                <w:sz w:val="22"/>
              </w:rPr>
            </w:pPr>
            <w:r>
              <w:rPr>
                <w:rFonts w:cs="Times New Roman"/>
                <w:sz w:val="22"/>
              </w:rPr>
              <w:t>105(17.5)</w:t>
            </w:r>
          </w:p>
        </w:tc>
      </w:tr>
      <w:tr w:rsidR="00381582" w:rsidRPr="0072747E" w14:paraId="6DB47C37" w14:textId="77777777" w:rsidTr="005C0D9E">
        <w:tc>
          <w:tcPr>
            <w:tcW w:w="5935" w:type="dxa"/>
          </w:tcPr>
          <w:p w14:paraId="16785D9C" w14:textId="77777777" w:rsidR="00381582" w:rsidRPr="0072747E" w:rsidRDefault="00381582" w:rsidP="005C0D9E">
            <w:pPr>
              <w:rPr>
                <w:rFonts w:cs="Times New Roman"/>
                <w:sz w:val="22"/>
              </w:rPr>
            </w:pPr>
            <w:r w:rsidRPr="0072747E">
              <w:rPr>
                <w:rFonts w:cs="Times New Roman"/>
                <w:sz w:val="22"/>
              </w:rPr>
              <w:t>17. How often do you try to cut down the amount of time you spend online and fail?</w:t>
            </w:r>
          </w:p>
        </w:tc>
        <w:tc>
          <w:tcPr>
            <w:tcW w:w="810" w:type="dxa"/>
          </w:tcPr>
          <w:p w14:paraId="22ABDAFA" w14:textId="77777777" w:rsidR="00381582" w:rsidRPr="0072747E" w:rsidRDefault="00381582" w:rsidP="005C0D9E">
            <w:pPr>
              <w:jc w:val="center"/>
              <w:rPr>
                <w:rFonts w:cs="Times New Roman"/>
                <w:sz w:val="22"/>
              </w:rPr>
            </w:pPr>
            <w:r>
              <w:rPr>
                <w:rFonts w:cs="Times New Roman"/>
                <w:sz w:val="22"/>
              </w:rPr>
              <w:t>268(44.7)</w:t>
            </w:r>
          </w:p>
        </w:tc>
        <w:tc>
          <w:tcPr>
            <w:tcW w:w="720" w:type="dxa"/>
          </w:tcPr>
          <w:p w14:paraId="35FC703A" w14:textId="77777777" w:rsidR="00381582" w:rsidRPr="0072747E" w:rsidRDefault="00381582" w:rsidP="005C0D9E">
            <w:pPr>
              <w:jc w:val="center"/>
              <w:rPr>
                <w:rFonts w:cs="Times New Roman"/>
                <w:sz w:val="22"/>
              </w:rPr>
            </w:pPr>
            <w:r>
              <w:rPr>
                <w:rFonts w:cs="Times New Roman"/>
                <w:sz w:val="22"/>
              </w:rPr>
              <w:t>73(12.2)</w:t>
            </w:r>
          </w:p>
        </w:tc>
        <w:tc>
          <w:tcPr>
            <w:tcW w:w="720" w:type="dxa"/>
          </w:tcPr>
          <w:p w14:paraId="306A3EE2" w14:textId="77777777" w:rsidR="00381582" w:rsidRPr="0072747E" w:rsidRDefault="00381582" w:rsidP="005C0D9E">
            <w:pPr>
              <w:jc w:val="center"/>
              <w:rPr>
                <w:rFonts w:cs="Times New Roman"/>
                <w:sz w:val="22"/>
              </w:rPr>
            </w:pPr>
            <w:r>
              <w:rPr>
                <w:rFonts w:cs="Times New Roman"/>
                <w:sz w:val="22"/>
              </w:rPr>
              <w:t>63(10.5)</w:t>
            </w:r>
          </w:p>
        </w:tc>
        <w:tc>
          <w:tcPr>
            <w:tcW w:w="810" w:type="dxa"/>
          </w:tcPr>
          <w:p w14:paraId="76FB2776" w14:textId="77777777" w:rsidR="00381582" w:rsidRPr="0072747E" w:rsidRDefault="00381582" w:rsidP="005C0D9E">
            <w:pPr>
              <w:jc w:val="center"/>
              <w:rPr>
                <w:rFonts w:cs="Times New Roman"/>
                <w:sz w:val="22"/>
              </w:rPr>
            </w:pPr>
            <w:r>
              <w:rPr>
                <w:rFonts w:cs="Times New Roman"/>
                <w:sz w:val="22"/>
              </w:rPr>
              <w:t>66(11.0)</w:t>
            </w:r>
          </w:p>
        </w:tc>
        <w:tc>
          <w:tcPr>
            <w:tcW w:w="630" w:type="dxa"/>
          </w:tcPr>
          <w:p w14:paraId="1C25BF06" w14:textId="77777777" w:rsidR="00381582" w:rsidRPr="0072747E" w:rsidRDefault="00381582" w:rsidP="005C0D9E">
            <w:pPr>
              <w:jc w:val="center"/>
              <w:rPr>
                <w:rFonts w:cs="Times New Roman"/>
                <w:sz w:val="22"/>
              </w:rPr>
            </w:pPr>
            <w:r>
              <w:rPr>
                <w:rFonts w:cs="Times New Roman"/>
                <w:sz w:val="22"/>
              </w:rPr>
              <w:t>50(8.3)</w:t>
            </w:r>
          </w:p>
        </w:tc>
        <w:tc>
          <w:tcPr>
            <w:tcW w:w="630" w:type="dxa"/>
          </w:tcPr>
          <w:p w14:paraId="6F1E050B" w14:textId="77777777" w:rsidR="00381582" w:rsidRPr="0072747E" w:rsidRDefault="00381582" w:rsidP="005C0D9E">
            <w:pPr>
              <w:jc w:val="center"/>
              <w:rPr>
                <w:rFonts w:cs="Times New Roman"/>
                <w:sz w:val="22"/>
              </w:rPr>
            </w:pPr>
            <w:r>
              <w:rPr>
                <w:rFonts w:cs="Times New Roman"/>
                <w:sz w:val="22"/>
              </w:rPr>
              <w:t>80(13.3)</w:t>
            </w:r>
          </w:p>
        </w:tc>
      </w:tr>
      <w:tr w:rsidR="00381582" w:rsidRPr="0072747E" w14:paraId="4DA09090" w14:textId="77777777" w:rsidTr="005C0D9E">
        <w:tc>
          <w:tcPr>
            <w:tcW w:w="5935" w:type="dxa"/>
          </w:tcPr>
          <w:p w14:paraId="400E48AF" w14:textId="77777777" w:rsidR="00381582" w:rsidRPr="0072747E" w:rsidRDefault="00381582" w:rsidP="005C0D9E">
            <w:pPr>
              <w:tabs>
                <w:tab w:val="left" w:pos="1877"/>
              </w:tabs>
              <w:rPr>
                <w:rFonts w:cs="Times New Roman"/>
                <w:sz w:val="22"/>
              </w:rPr>
            </w:pPr>
            <w:r w:rsidRPr="0072747E">
              <w:rPr>
                <w:rFonts w:cs="Times New Roman"/>
                <w:sz w:val="22"/>
              </w:rPr>
              <w:t>18. How often do you try to hide how long you've been online?</w:t>
            </w:r>
          </w:p>
        </w:tc>
        <w:tc>
          <w:tcPr>
            <w:tcW w:w="810" w:type="dxa"/>
          </w:tcPr>
          <w:p w14:paraId="7F074167" w14:textId="77777777" w:rsidR="00381582" w:rsidRPr="0072747E" w:rsidRDefault="00381582" w:rsidP="005C0D9E">
            <w:pPr>
              <w:jc w:val="center"/>
              <w:rPr>
                <w:rFonts w:cs="Times New Roman"/>
                <w:sz w:val="22"/>
              </w:rPr>
            </w:pPr>
            <w:r>
              <w:rPr>
                <w:rFonts w:cs="Times New Roman"/>
                <w:sz w:val="22"/>
              </w:rPr>
              <w:t>270(45.0)</w:t>
            </w:r>
          </w:p>
        </w:tc>
        <w:tc>
          <w:tcPr>
            <w:tcW w:w="720" w:type="dxa"/>
          </w:tcPr>
          <w:p w14:paraId="546518D5" w14:textId="77777777" w:rsidR="00381582" w:rsidRPr="0072747E" w:rsidRDefault="00381582" w:rsidP="005C0D9E">
            <w:pPr>
              <w:jc w:val="center"/>
              <w:rPr>
                <w:rFonts w:cs="Times New Roman"/>
                <w:sz w:val="22"/>
              </w:rPr>
            </w:pPr>
            <w:r>
              <w:rPr>
                <w:rFonts w:cs="Times New Roman"/>
                <w:sz w:val="22"/>
              </w:rPr>
              <w:t>82(13.7)</w:t>
            </w:r>
          </w:p>
        </w:tc>
        <w:tc>
          <w:tcPr>
            <w:tcW w:w="720" w:type="dxa"/>
          </w:tcPr>
          <w:p w14:paraId="45768C81" w14:textId="77777777" w:rsidR="00381582" w:rsidRPr="0072747E" w:rsidRDefault="00381582" w:rsidP="005C0D9E">
            <w:pPr>
              <w:jc w:val="center"/>
              <w:rPr>
                <w:rFonts w:cs="Times New Roman"/>
                <w:sz w:val="22"/>
              </w:rPr>
            </w:pPr>
            <w:r>
              <w:rPr>
                <w:rFonts w:cs="Times New Roman"/>
                <w:sz w:val="22"/>
              </w:rPr>
              <w:t>60(10.0)</w:t>
            </w:r>
          </w:p>
        </w:tc>
        <w:tc>
          <w:tcPr>
            <w:tcW w:w="810" w:type="dxa"/>
          </w:tcPr>
          <w:p w14:paraId="6FF904A1" w14:textId="77777777" w:rsidR="00381582" w:rsidRPr="0072747E" w:rsidRDefault="00381582" w:rsidP="005C0D9E">
            <w:pPr>
              <w:jc w:val="center"/>
              <w:rPr>
                <w:rFonts w:cs="Times New Roman"/>
                <w:sz w:val="22"/>
              </w:rPr>
            </w:pPr>
            <w:r>
              <w:rPr>
                <w:rFonts w:cs="Times New Roman"/>
                <w:sz w:val="22"/>
              </w:rPr>
              <w:t>61(10.2)</w:t>
            </w:r>
          </w:p>
        </w:tc>
        <w:tc>
          <w:tcPr>
            <w:tcW w:w="630" w:type="dxa"/>
          </w:tcPr>
          <w:p w14:paraId="3F33978A" w14:textId="77777777" w:rsidR="00381582" w:rsidRPr="0072747E" w:rsidRDefault="00381582" w:rsidP="005C0D9E">
            <w:pPr>
              <w:jc w:val="center"/>
              <w:rPr>
                <w:rFonts w:cs="Times New Roman"/>
                <w:sz w:val="22"/>
              </w:rPr>
            </w:pPr>
            <w:r>
              <w:rPr>
                <w:rFonts w:cs="Times New Roman"/>
                <w:sz w:val="22"/>
              </w:rPr>
              <w:t>41(6.8)</w:t>
            </w:r>
          </w:p>
        </w:tc>
        <w:tc>
          <w:tcPr>
            <w:tcW w:w="630" w:type="dxa"/>
          </w:tcPr>
          <w:p w14:paraId="39495722" w14:textId="77777777" w:rsidR="00381582" w:rsidRPr="0072747E" w:rsidRDefault="00381582" w:rsidP="005C0D9E">
            <w:pPr>
              <w:jc w:val="center"/>
              <w:rPr>
                <w:rFonts w:cs="Times New Roman"/>
                <w:sz w:val="22"/>
              </w:rPr>
            </w:pPr>
            <w:r>
              <w:rPr>
                <w:rFonts w:cs="Times New Roman"/>
                <w:sz w:val="22"/>
              </w:rPr>
              <w:t>86(14.3)</w:t>
            </w:r>
          </w:p>
        </w:tc>
      </w:tr>
      <w:tr w:rsidR="00381582" w:rsidRPr="0072747E" w14:paraId="7D95AE20" w14:textId="77777777" w:rsidTr="005C0D9E">
        <w:tc>
          <w:tcPr>
            <w:tcW w:w="5935" w:type="dxa"/>
          </w:tcPr>
          <w:p w14:paraId="23D6BCA8" w14:textId="77777777" w:rsidR="00381582" w:rsidRPr="0072747E" w:rsidRDefault="00381582" w:rsidP="005C0D9E">
            <w:pPr>
              <w:rPr>
                <w:rFonts w:cs="Times New Roman"/>
                <w:sz w:val="22"/>
              </w:rPr>
            </w:pPr>
            <w:r w:rsidRPr="0072747E">
              <w:rPr>
                <w:rFonts w:cs="Times New Roman"/>
                <w:sz w:val="22"/>
              </w:rPr>
              <w:t>19. How often do you choose to spend more time online over going out with others?</w:t>
            </w:r>
          </w:p>
        </w:tc>
        <w:tc>
          <w:tcPr>
            <w:tcW w:w="810" w:type="dxa"/>
          </w:tcPr>
          <w:p w14:paraId="0010326E" w14:textId="77777777" w:rsidR="00381582" w:rsidRPr="0072747E" w:rsidRDefault="00381582" w:rsidP="005C0D9E">
            <w:pPr>
              <w:jc w:val="center"/>
              <w:rPr>
                <w:rFonts w:cs="Times New Roman"/>
                <w:sz w:val="22"/>
              </w:rPr>
            </w:pPr>
            <w:r>
              <w:rPr>
                <w:rFonts w:cs="Times New Roman"/>
                <w:sz w:val="22"/>
              </w:rPr>
              <w:t>275(45.8)</w:t>
            </w:r>
          </w:p>
        </w:tc>
        <w:tc>
          <w:tcPr>
            <w:tcW w:w="720" w:type="dxa"/>
          </w:tcPr>
          <w:p w14:paraId="086B5EAF" w14:textId="77777777" w:rsidR="00381582" w:rsidRPr="0072747E" w:rsidRDefault="00381582" w:rsidP="005C0D9E">
            <w:pPr>
              <w:jc w:val="center"/>
              <w:rPr>
                <w:rFonts w:cs="Times New Roman"/>
                <w:sz w:val="22"/>
              </w:rPr>
            </w:pPr>
            <w:r>
              <w:rPr>
                <w:rFonts w:cs="Times New Roman"/>
                <w:sz w:val="22"/>
              </w:rPr>
              <w:t>71(11.8)</w:t>
            </w:r>
          </w:p>
        </w:tc>
        <w:tc>
          <w:tcPr>
            <w:tcW w:w="720" w:type="dxa"/>
          </w:tcPr>
          <w:p w14:paraId="1A1C2650" w14:textId="77777777" w:rsidR="00381582" w:rsidRPr="0072747E" w:rsidRDefault="00381582" w:rsidP="005C0D9E">
            <w:pPr>
              <w:jc w:val="center"/>
              <w:rPr>
                <w:rFonts w:cs="Times New Roman"/>
                <w:sz w:val="22"/>
              </w:rPr>
            </w:pPr>
            <w:r>
              <w:rPr>
                <w:rFonts w:cs="Times New Roman"/>
                <w:sz w:val="22"/>
              </w:rPr>
              <w:t>56(9.3)</w:t>
            </w:r>
          </w:p>
        </w:tc>
        <w:tc>
          <w:tcPr>
            <w:tcW w:w="810" w:type="dxa"/>
          </w:tcPr>
          <w:p w14:paraId="44F677D0" w14:textId="77777777" w:rsidR="00381582" w:rsidRPr="0072747E" w:rsidRDefault="00381582" w:rsidP="005C0D9E">
            <w:pPr>
              <w:jc w:val="center"/>
              <w:rPr>
                <w:rFonts w:cs="Times New Roman"/>
                <w:sz w:val="22"/>
              </w:rPr>
            </w:pPr>
            <w:r>
              <w:rPr>
                <w:rFonts w:cs="Times New Roman"/>
                <w:sz w:val="22"/>
              </w:rPr>
              <w:t>51(8.5)</w:t>
            </w:r>
          </w:p>
        </w:tc>
        <w:tc>
          <w:tcPr>
            <w:tcW w:w="630" w:type="dxa"/>
          </w:tcPr>
          <w:p w14:paraId="3E5F4969" w14:textId="77777777" w:rsidR="00381582" w:rsidRPr="0072747E" w:rsidRDefault="00381582" w:rsidP="005C0D9E">
            <w:pPr>
              <w:jc w:val="center"/>
              <w:rPr>
                <w:rFonts w:cs="Times New Roman"/>
                <w:sz w:val="22"/>
              </w:rPr>
            </w:pPr>
            <w:r>
              <w:rPr>
                <w:rFonts w:cs="Times New Roman"/>
                <w:sz w:val="22"/>
              </w:rPr>
              <w:t>52(8.7)</w:t>
            </w:r>
          </w:p>
        </w:tc>
        <w:tc>
          <w:tcPr>
            <w:tcW w:w="630" w:type="dxa"/>
          </w:tcPr>
          <w:p w14:paraId="68902984" w14:textId="77777777" w:rsidR="00381582" w:rsidRPr="0072747E" w:rsidRDefault="00381582" w:rsidP="005C0D9E">
            <w:pPr>
              <w:jc w:val="center"/>
              <w:rPr>
                <w:rFonts w:cs="Times New Roman"/>
                <w:sz w:val="22"/>
              </w:rPr>
            </w:pPr>
            <w:r>
              <w:rPr>
                <w:rFonts w:cs="Times New Roman"/>
                <w:sz w:val="22"/>
              </w:rPr>
              <w:t>95(15.8)</w:t>
            </w:r>
          </w:p>
        </w:tc>
      </w:tr>
      <w:tr w:rsidR="00381582" w:rsidRPr="0072747E" w14:paraId="44F9B96B" w14:textId="77777777" w:rsidTr="005C0D9E">
        <w:tc>
          <w:tcPr>
            <w:tcW w:w="5935" w:type="dxa"/>
          </w:tcPr>
          <w:p w14:paraId="72460785" w14:textId="77777777" w:rsidR="00381582" w:rsidRPr="0072747E" w:rsidRDefault="00381582" w:rsidP="005C0D9E">
            <w:pPr>
              <w:rPr>
                <w:rFonts w:cs="Times New Roman"/>
                <w:sz w:val="22"/>
              </w:rPr>
            </w:pPr>
            <w:r w:rsidRPr="0072747E">
              <w:rPr>
                <w:rFonts w:cs="Times New Roman"/>
                <w:sz w:val="22"/>
              </w:rPr>
              <w:t>20. How often do you feel depressed, moody, or nervous when you are off-line,</w:t>
            </w:r>
          </w:p>
        </w:tc>
        <w:tc>
          <w:tcPr>
            <w:tcW w:w="810" w:type="dxa"/>
          </w:tcPr>
          <w:p w14:paraId="039B69F0" w14:textId="77777777" w:rsidR="00381582" w:rsidRPr="0072747E" w:rsidRDefault="00381582" w:rsidP="005C0D9E">
            <w:pPr>
              <w:jc w:val="center"/>
              <w:rPr>
                <w:rFonts w:cs="Times New Roman"/>
                <w:sz w:val="22"/>
              </w:rPr>
            </w:pPr>
            <w:r>
              <w:rPr>
                <w:rFonts w:cs="Times New Roman"/>
                <w:sz w:val="22"/>
              </w:rPr>
              <w:t>287(47.8)</w:t>
            </w:r>
          </w:p>
        </w:tc>
        <w:tc>
          <w:tcPr>
            <w:tcW w:w="720" w:type="dxa"/>
          </w:tcPr>
          <w:p w14:paraId="7C3BCFF6" w14:textId="77777777" w:rsidR="00381582" w:rsidRPr="0072747E" w:rsidRDefault="00381582" w:rsidP="005C0D9E">
            <w:pPr>
              <w:jc w:val="center"/>
              <w:rPr>
                <w:rFonts w:cs="Times New Roman"/>
                <w:sz w:val="22"/>
              </w:rPr>
            </w:pPr>
            <w:r>
              <w:rPr>
                <w:rFonts w:cs="Times New Roman"/>
                <w:sz w:val="22"/>
              </w:rPr>
              <w:t>57(9.5)</w:t>
            </w:r>
          </w:p>
        </w:tc>
        <w:tc>
          <w:tcPr>
            <w:tcW w:w="720" w:type="dxa"/>
          </w:tcPr>
          <w:p w14:paraId="1DA5FDEA" w14:textId="77777777" w:rsidR="00381582" w:rsidRPr="0072747E" w:rsidRDefault="00381582" w:rsidP="005C0D9E">
            <w:pPr>
              <w:jc w:val="center"/>
              <w:rPr>
                <w:rFonts w:cs="Times New Roman"/>
                <w:sz w:val="22"/>
              </w:rPr>
            </w:pPr>
            <w:r>
              <w:rPr>
                <w:rFonts w:cs="Times New Roman"/>
                <w:sz w:val="22"/>
              </w:rPr>
              <w:t>49(8.2)</w:t>
            </w:r>
          </w:p>
        </w:tc>
        <w:tc>
          <w:tcPr>
            <w:tcW w:w="810" w:type="dxa"/>
          </w:tcPr>
          <w:p w14:paraId="040AC311" w14:textId="77777777" w:rsidR="00381582" w:rsidRPr="0072747E" w:rsidRDefault="00381582" w:rsidP="005C0D9E">
            <w:pPr>
              <w:jc w:val="center"/>
              <w:rPr>
                <w:rFonts w:cs="Times New Roman"/>
                <w:sz w:val="22"/>
              </w:rPr>
            </w:pPr>
            <w:r>
              <w:rPr>
                <w:rFonts w:cs="Times New Roman"/>
                <w:sz w:val="22"/>
              </w:rPr>
              <w:t>61(10.2)</w:t>
            </w:r>
          </w:p>
        </w:tc>
        <w:tc>
          <w:tcPr>
            <w:tcW w:w="630" w:type="dxa"/>
          </w:tcPr>
          <w:p w14:paraId="2BEA1A79" w14:textId="77777777" w:rsidR="00381582" w:rsidRPr="0072747E" w:rsidRDefault="00381582" w:rsidP="005C0D9E">
            <w:pPr>
              <w:jc w:val="center"/>
              <w:rPr>
                <w:rFonts w:cs="Times New Roman"/>
                <w:sz w:val="22"/>
              </w:rPr>
            </w:pPr>
            <w:r>
              <w:rPr>
                <w:rFonts w:cs="Times New Roman"/>
                <w:sz w:val="22"/>
              </w:rPr>
              <w:t>43(7.2)</w:t>
            </w:r>
          </w:p>
        </w:tc>
        <w:tc>
          <w:tcPr>
            <w:tcW w:w="630" w:type="dxa"/>
          </w:tcPr>
          <w:p w14:paraId="4F066FBE" w14:textId="77777777" w:rsidR="00381582" w:rsidRPr="0072747E" w:rsidRDefault="00381582" w:rsidP="005C0D9E">
            <w:pPr>
              <w:jc w:val="center"/>
              <w:rPr>
                <w:rFonts w:cs="Times New Roman"/>
                <w:sz w:val="22"/>
              </w:rPr>
            </w:pPr>
            <w:r>
              <w:rPr>
                <w:rFonts w:cs="Times New Roman"/>
                <w:sz w:val="22"/>
              </w:rPr>
              <w:t>103(17.2)</w:t>
            </w:r>
          </w:p>
        </w:tc>
      </w:tr>
    </w:tbl>
    <w:p w14:paraId="3B4B1F34" w14:textId="77777777" w:rsidR="00381582" w:rsidRPr="0072747E" w:rsidRDefault="00381582" w:rsidP="00381582">
      <w:pPr>
        <w:rPr>
          <w:rFonts w:cs="Times New Roman"/>
          <w:b/>
          <w:bCs/>
        </w:rPr>
      </w:pPr>
      <w:r w:rsidRPr="0072747E">
        <w:rPr>
          <w:rFonts w:cs="Times New Roman"/>
          <w:b/>
          <w:bCs/>
        </w:rPr>
        <w:lastRenderedPageBreak/>
        <w:t>0 = Not Applicable; 1 = Rarely; 2 = Occasionally; 3 = Frequently; 4 = Often; 5 = Always</w:t>
      </w:r>
    </w:p>
    <w:p w14:paraId="655F2EBF" w14:textId="107D5062" w:rsidR="00381582" w:rsidRDefault="00381582">
      <w:pPr>
        <w:rPr>
          <w:b/>
          <w:bCs/>
        </w:rPr>
      </w:pPr>
      <w:r>
        <w:rPr>
          <w:b/>
          <w:bCs/>
        </w:rPr>
        <w:br w:type="page"/>
      </w:r>
    </w:p>
    <w:p w14:paraId="32818789" w14:textId="77777777" w:rsidR="009C5362" w:rsidRPr="00FC6F2A" w:rsidRDefault="009C5362">
      <w:pPr>
        <w:rPr>
          <w:b/>
          <w:bCs/>
        </w:rPr>
      </w:pPr>
    </w:p>
    <w:p w14:paraId="705CC6D2" w14:textId="77777777" w:rsidR="0006518E" w:rsidRPr="00FC6F2A" w:rsidRDefault="0006518E" w:rsidP="0006518E">
      <w:r w:rsidRPr="00FC6F2A">
        <w:rPr>
          <w:noProof/>
        </w:rPr>
        <w:drawing>
          <wp:inline distT="0" distB="0" distL="0" distR="0" wp14:anchorId="6D492F21" wp14:editId="2BA1FFC3">
            <wp:extent cx="5977467" cy="4927600"/>
            <wp:effectExtent l="0" t="0" r="4445" b="6350"/>
            <wp:docPr id="9" name="Chart 9">
              <a:extLst xmlns:a="http://schemas.openxmlformats.org/drawingml/2006/main">
                <a:ext uri="{FF2B5EF4-FFF2-40B4-BE49-F238E27FC236}">
                  <a16:creationId xmlns:a16="http://schemas.microsoft.com/office/drawing/2014/main" id="{F47176E2-D9EA-4A1D-898F-0830901C86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44533C" w14:textId="7849C753" w:rsidR="0006518E" w:rsidRPr="00FC6F2A" w:rsidRDefault="0006518E" w:rsidP="0006518E">
      <w:pPr>
        <w:rPr>
          <w:b/>
          <w:bCs/>
        </w:rPr>
      </w:pPr>
      <w:r w:rsidRPr="00FC6F2A">
        <w:rPr>
          <w:b/>
          <w:bCs/>
        </w:rPr>
        <w:t xml:space="preserve">Fig </w:t>
      </w:r>
      <w:r w:rsidR="007744F4">
        <w:rPr>
          <w:b/>
          <w:bCs/>
        </w:rPr>
        <w:t>1</w:t>
      </w:r>
      <w:r w:rsidRPr="00FC6F2A">
        <w:rPr>
          <w:b/>
          <w:bCs/>
        </w:rPr>
        <w:t xml:space="preserve">. Prevalence of internet addiction amongst secondary school students in Rivers State </w:t>
      </w:r>
    </w:p>
    <w:p w14:paraId="068B7DA6" w14:textId="0EACC7EB" w:rsidR="0006518E" w:rsidRPr="00722953" w:rsidRDefault="0006518E" w:rsidP="0006518E">
      <w:pPr>
        <w:spacing w:line="480" w:lineRule="auto"/>
        <w:jc w:val="both"/>
      </w:pPr>
      <w:r w:rsidRPr="00FC6F2A">
        <w:t xml:space="preserve">The prevalence of internet addiction was obtained from the total IAT scores, those who had </w:t>
      </w:r>
      <w:r w:rsidR="003F68AF">
        <w:t xml:space="preserve">30 and below </w:t>
      </w:r>
      <w:r w:rsidRPr="00FC6F2A">
        <w:t>were categorized as normal internet users (No), and those who score</w:t>
      </w:r>
      <w:r w:rsidR="006B4782" w:rsidRPr="006B4782">
        <w:rPr>
          <w:highlight w:val="red"/>
        </w:rPr>
        <w:t>d</w:t>
      </w:r>
      <w:r w:rsidRPr="00FC6F2A">
        <w:t xml:space="preserve"> greater than </w:t>
      </w:r>
      <w:r w:rsidR="003F68AF">
        <w:t>3</w:t>
      </w:r>
      <w:r w:rsidRPr="00FC6F2A">
        <w:t xml:space="preserve">0 were </w:t>
      </w:r>
      <w:r w:rsidRPr="00722953">
        <w:t xml:space="preserve">categorized as addicted users based on previous students. </w:t>
      </w:r>
      <w:r w:rsidR="004E56F1" w:rsidRPr="00722953">
        <w:t>(Fig</w:t>
      </w:r>
      <w:r w:rsidR="003F68AF" w:rsidRPr="00722953">
        <w:t xml:space="preserve"> </w:t>
      </w:r>
      <w:r w:rsidR="007744F4">
        <w:t>1</w:t>
      </w:r>
      <w:r w:rsidR="003F68AF" w:rsidRPr="00722953">
        <w:t>)</w:t>
      </w:r>
    </w:p>
    <w:p w14:paraId="34F65866" w14:textId="378C32FC" w:rsidR="003F68AF" w:rsidRPr="00722953" w:rsidRDefault="003F68AF" w:rsidP="003F68AF">
      <w:pPr>
        <w:spacing w:line="480" w:lineRule="auto"/>
        <w:jc w:val="both"/>
        <w:rPr>
          <w:lang w:val="en-US"/>
        </w:rPr>
      </w:pPr>
      <w:r w:rsidRPr="00722953">
        <w:rPr>
          <w:lang w:val="en-US"/>
        </w:rPr>
        <w:t xml:space="preserve">About 433 (72.2%) of the students were within the normal internet usage while 167 (27.8%) of the participants were addicted to the internet. Of the 266 males, 86 (32.3%) had higher prevalence of internet addiction compared to 81 (23.5%) of the 344 females. There was a statistically significant difference (0.0001) in the usage of internet amongst males and females; more males were mildly </w:t>
      </w:r>
      <w:r w:rsidRPr="00722953">
        <w:rPr>
          <w:lang w:val="en-US"/>
        </w:rPr>
        <w:lastRenderedPageBreak/>
        <w:t xml:space="preserve">and moderately dependent compared to females but more females 17 (5.1) were severely dependent compared to males 9 (3.4%). </w:t>
      </w:r>
    </w:p>
    <w:p w14:paraId="38086423" w14:textId="77777777" w:rsidR="003F68AF" w:rsidRDefault="003F68AF" w:rsidP="0006518E">
      <w:pPr>
        <w:spacing w:line="480" w:lineRule="auto"/>
        <w:jc w:val="both"/>
        <w:rPr>
          <w:rFonts w:cs="Times New Roman"/>
          <w:color w:val="EE0000"/>
          <w:szCs w:val="24"/>
        </w:rPr>
      </w:pPr>
    </w:p>
    <w:p w14:paraId="3D6959C7" w14:textId="77777777" w:rsidR="003F68AF" w:rsidRDefault="003F68AF" w:rsidP="0006518E">
      <w:pPr>
        <w:spacing w:line="480" w:lineRule="auto"/>
        <w:jc w:val="both"/>
        <w:rPr>
          <w:rFonts w:cs="Times New Roman"/>
          <w:color w:val="EE0000"/>
          <w:szCs w:val="24"/>
        </w:rPr>
      </w:pPr>
    </w:p>
    <w:p w14:paraId="69FCBE5D" w14:textId="4E0ED6BE" w:rsidR="008922A0" w:rsidRPr="00FC6F2A" w:rsidRDefault="008922A0" w:rsidP="008922A0">
      <w:pPr>
        <w:autoSpaceDE w:val="0"/>
        <w:autoSpaceDN w:val="0"/>
        <w:adjustRightInd w:val="0"/>
        <w:spacing w:after="0" w:line="480" w:lineRule="auto"/>
        <w:jc w:val="both"/>
        <w:rPr>
          <w:rFonts w:cs="Times New Roman"/>
          <w:szCs w:val="24"/>
        </w:rPr>
      </w:pPr>
    </w:p>
    <w:p w14:paraId="66DDE73B" w14:textId="77777777" w:rsidR="008922A0" w:rsidRPr="00FC6F2A" w:rsidRDefault="008922A0" w:rsidP="0006518E">
      <w:pPr>
        <w:spacing w:line="480" w:lineRule="auto"/>
        <w:jc w:val="both"/>
      </w:pPr>
    </w:p>
    <w:p w14:paraId="5C3178C4" w14:textId="77777777" w:rsidR="00EB7844" w:rsidRPr="00FC6F2A" w:rsidRDefault="00EB7844" w:rsidP="00EB7844">
      <w:pPr>
        <w:autoSpaceDE w:val="0"/>
        <w:autoSpaceDN w:val="0"/>
        <w:adjustRightInd w:val="0"/>
        <w:spacing w:after="0" w:line="240" w:lineRule="auto"/>
        <w:rPr>
          <w:rFonts w:cs="Times New Roman"/>
          <w:szCs w:val="24"/>
        </w:rPr>
      </w:pPr>
      <w:r w:rsidRPr="00FC6F2A">
        <w:rPr>
          <w:rFonts w:cs="Times New Roman"/>
          <w:noProof/>
          <w:szCs w:val="24"/>
        </w:rPr>
        <w:drawing>
          <wp:inline distT="0" distB="0" distL="0" distR="0" wp14:anchorId="2EEE3D4C" wp14:editId="04B2615B">
            <wp:extent cx="5676900" cy="5265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071" r="15512" b="1667"/>
                    <a:stretch/>
                  </pic:blipFill>
                  <pic:spPr bwMode="auto">
                    <a:xfrm>
                      <a:off x="0" y="0"/>
                      <a:ext cx="5676900" cy="5265420"/>
                    </a:xfrm>
                    <a:prstGeom prst="rect">
                      <a:avLst/>
                    </a:prstGeom>
                    <a:noFill/>
                    <a:ln>
                      <a:noFill/>
                    </a:ln>
                    <a:extLst>
                      <a:ext uri="{53640926-AAD7-44D8-BBD7-CCE9431645EC}">
                        <a14:shadowObscured xmlns:a14="http://schemas.microsoft.com/office/drawing/2010/main"/>
                      </a:ext>
                    </a:extLst>
                  </pic:spPr>
                </pic:pic>
              </a:graphicData>
            </a:graphic>
          </wp:inline>
        </w:drawing>
      </w:r>
    </w:p>
    <w:p w14:paraId="70F2D54F" w14:textId="11948B78" w:rsidR="00EB7844" w:rsidRPr="00FC6F2A" w:rsidRDefault="00EB7844" w:rsidP="00EB7844">
      <w:pPr>
        <w:autoSpaceDE w:val="0"/>
        <w:autoSpaceDN w:val="0"/>
        <w:adjustRightInd w:val="0"/>
        <w:spacing w:after="0" w:line="240" w:lineRule="auto"/>
        <w:rPr>
          <w:rFonts w:cs="Times New Roman"/>
          <w:b/>
          <w:bCs/>
          <w:szCs w:val="24"/>
        </w:rPr>
      </w:pPr>
      <w:r w:rsidRPr="00FC6F2A">
        <w:rPr>
          <w:rFonts w:cs="Times New Roman"/>
          <w:b/>
          <w:bCs/>
          <w:szCs w:val="24"/>
        </w:rPr>
        <w:t xml:space="preserve">Fig </w:t>
      </w:r>
      <w:r w:rsidR="007744F4">
        <w:rPr>
          <w:rFonts w:cs="Times New Roman"/>
          <w:b/>
          <w:bCs/>
          <w:szCs w:val="24"/>
        </w:rPr>
        <w:t>2</w:t>
      </w:r>
      <w:r w:rsidRPr="00FC6F2A">
        <w:rPr>
          <w:rFonts w:cs="Times New Roman"/>
          <w:b/>
          <w:bCs/>
          <w:szCs w:val="24"/>
        </w:rPr>
        <w:t xml:space="preserve">. Distribution of total score of </w:t>
      </w:r>
      <w:proofErr w:type="spellStart"/>
      <w:r w:rsidRPr="00FC6F2A">
        <w:rPr>
          <w:rFonts w:cs="Times New Roman"/>
          <w:b/>
          <w:bCs/>
          <w:szCs w:val="24"/>
        </w:rPr>
        <w:t>pediatric</w:t>
      </w:r>
      <w:proofErr w:type="spellEnd"/>
      <w:r w:rsidRPr="00FC6F2A">
        <w:rPr>
          <w:rFonts w:cs="Times New Roman"/>
          <w:b/>
          <w:bCs/>
          <w:szCs w:val="24"/>
        </w:rPr>
        <w:t xml:space="preserve"> daytime sleepiness scores</w:t>
      </w:r>
      <w:r w:rsidR="0038058D" w:rsidRPr="00FC6F2A">
        <w:rPr>
          <w:rFonts w:cs="Times New Roman"/>
          <w:b/>
          <w:bCs/>
          <w:szCs w:val="24"/>
        </w:rPr>
        <w:t xml:space="preserve"> among study population</w:t>
      </w:r>
    </w:p>
    <w:p w14:paraId="3A8B9AC0" w14:textId="18BC94D0" w:rsidR="0087724B" w:rsidRPr="00FC6F2A" w:rsidRDefault="0087724B"/>
    <w:p w14:paraId="321C9EB7" w14:textId="779CC0EB" w:rsidR="00433D7E" w:rsidRDefault="00987B8B" w:rsidP="00120F72">
      <w:pPr>
        <w:spacing w:line="480" w:lineRule="auto"/>
        <w:jc w:val="both"/>
        <w:rPr>
          <w:color w:val="000000" w:themeColor="text1"/>
        </w:rPr>
      </w:pPr>
      <w:r w:rsidRPr="00FC6F2A">
        <w:t xml:space="preserve">The chart on figure </w:t>
      </w:r>
      <w:r w:rsidR="00EF5C3D">
        <w:t>2</w:t>
      </w:r>
      <w:r w:rsidRPr="00FC6F2A">
        <w:t xml:space="preserve"> above shows the numerical distribution of the students total scores of the </w:t>
      </w:r>
      <w:proofErr w:type="spellStart"/>
      <w:r w:rsidRPr="00FC6F2A">
        <w:t>pediatrics</w:t>
      </w:r>
      <w:proofErr w:type="spellEnd"/>
      <w:r w:rsidRPr="00FC6F2A">
        <w:t xml:space="preserve"> daytime sleepiness scale</w:t>
      </w:r>
      <w:r w:rsidR="004F5073" w:rsidRPr="00FC6F2A">
        <w:t xml:space="preserve"> obtained from their responses.</w:t>
      </w:r>
      <w:r w:rsidR="00686236" w:rsidRPr="00FC6F2A">
        <w:t xml:space="preserve"> It shows that most of the students total scores were</w:t>
      </w:r>
      <w:r w:rsidR="0006518E" w:rsidRPr="00FC6F2A">
        <w:t xml:space="preserve"> below 15 (359;59.8%), while 241 (40.2%) had scores </w:t>
      </w:r>
      <w:r w:rsidR="00F41156">
        <w:t xml:space="preserve">15 and above </w:t>
      </w:r>
      <w:r w:rsidR="0006518E" w:rsidRPr="00FC6F2A">
        <w:rPr>
          <w:color w:val="000000" w:themeColor="text1"/>
        </w:rPr>
        <w:t>giving the prevalence of daytime sleepiness of 40.2%</w:t>
      </w:r>
      <w:r w:rsidR="00120F72" w:rsidRPr="00FC6F2A">
        <w:rPr>
          <w:color w:val="000000" w:themeColor="text1"/>
        </w:rPr>
        <w:t>. Among those with daytime sleepiness 145 (43.4%) were females while 96 (36.1%) were males. This finding was statistically significant (p=0.041).</w:t>
      </w:r>
      <w:r w:rsidR="004E56F1">
        <w:rPr>
          <w:color w:val="000000" w:themeColor="text1"/>
        </w:rPr>
        <w:t xml:space="preserve"> </w:t>
      </w:r>
    </w:p>
    <w:p w14:paraId="67FC8F72" w14:textId="7E125F8C" w:rsidR="00A953DA" w:rsidRDefault="00A953DA">
      <w:r>
        <w:br w:type="page"/>
      </w:r>
    </w:p>
    <w:p w14:paraId="5E67F072" w14:textId="31F348C1" w:rsidR="006967F4" w:rsidRPr="00FC6F2A" w:rsidRDefault="006967F4">
      <w:pPr>
        <w:rPr>
          <w:b/>
          <w:bCs/>
        </w:rPr>
      </w:pPr>
      <w:r w:rsidRPr="00FC6F2A">
        <w:rPr>
          <w:b/>
          <w:bCs/>
        </w:rPr>
        <w:lastRenderedPageBreak/>
        <w:t xml:space="preserve">Table </w:t>
      </w:r>
      <w:r w:rsidR="007744F4">
        <w:rPr>
          <w:b/>
          <w:bCs/>
        </w:rPr>
        <w:t>4</w:t>
      </w:r>
      <w:r w:rsidRPr="00FC6F2A">
        <w:rPr>
          <w:b/>
          <w:bCs/>
        </w:rPr>
        <w:t xml:space="preserve">. </w:t>
      </w:r>
      <w:r w:rsidR="00E101EE" w:rsidRPr="00FC6F2A">
        <w:rPr>
          <w:b/>
          <w:bCs/>
        </w:rPr>
        <w:t>Relationship between IAT and Participants PDSS</w:t>
      </w:r>
    </w:p>
    <w:p w14:paraId="2F512024" w14:textId="40C4C94E" w:rsidR="001D0E84" w:rsidRPr="00FC6F2A" w:rsidRDefault="001D0E84"/>
    <w:tbl>
      <w:tblPr>
        <w:tblStyle w:val="TableGrid"/>
        <w:tblW w:w="93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60"/>
        <w:gridCol w:w="1261"/>
        <w:gridCol w:w="1280"/>
        <w:gridCol w:w="901"/>
        <w:gridCol w:w="990"/>
        <w:gridCol w:w="1963"/>
      </w:tblGrid>
      <w:tr w:rsidR="00E101EE" w:rsidRPr="00FC6F2A" w14:paraId="0E95413F" w14:textId="77777777" w:rsidTr="00433D7E">
        <w:trPr>
          <w:trHeight w:val="712"/>
        </w:trPr>
        <w:tc>
          <w:tcPr>
            <w:tcW w:w="1728" w:type="dxa"/>
            <w:vMerge w:val="restart"/>
          </w:tcPr>
          <w:p w14:paraId="3BCF6E3D" w14:textId="7EA66A55" w:rsidR="00AF0095" w:rsidRPr="00FC6F2A" w:rsidRDefault="00E101EE">
            <w:r w:rsidRPr="00FC6F2A">
              <w:t xml:space="preserve">Variables </w:t>
            </w:r>
          </w:p>
        </w:tc>
        <w:tc>
          <w:tcPr>
            <w:tcW w:w="2521" w:type="dxa"/>
            <w:gridSpan w:val="2"/>
          </w:tcPr>
          <w:p w14:paraId="1FC4FA85" w14:textId="7ED4E478" w:rsidR="00AF0095" w:rsidRPr="00FC6F2A" w:rsidRDefault="00AF0095">
            <w:r w:rsidRPr="00FC6F2A">
              <w:t>Internet addiction</w:t>
            </w:r>
          </w:p>
        </w:tc>
        <w:tc>
          <w:tcPr>
            <w:tcW w:w="1280" w:type="dxa"/>
          </w:tcPr>
          <w:p w14:paraId="24CEB3B2" w14:textId="61AF8231" w:rsidR="00AF0095" w:rsidRPr="00FC6F2A" w:rsidRDefault="00AF0095">
            <w:r w:rsidRPr="00FC6F2A">
              <w:t xml:space="preserve">Total </w:t>
            </w:r>
          </w:p>
        </w:tc>
        <w:tc>
          <w:tcPr>
            <w:tcW w:w="901" w:type="dxa"/>
          </w:tcPr>
          <w:p w14:paraId="4A6B038E" w14:textId="7C25DFC4" w:rsidR="00AF0095" w:rsidRPr="00FC6F2A" w:rsidRDefault="0038418D">
            <w:r w:rsidRPr="00FC6F2A">
              <w:t>χ 2 </w:t>
            </w:r>
          </w:p>
        </w:tc>
        <w:tc>
          <w:tcPr>
            <w:tcW w:w="990" w:type="dxa"/>
          </w:tcPr>
          <w:p w14:paraId="0A92C5AF" w14:textId="2E766337" w:rsidR="00AF0095" w:rsidRPr="00FC6F2A" w:rsidRDefault="006A39E3">
            <w:r w:rsidRPr="00FC6F2A">
              <w:t>P</w:t>
            </w:r>
          </w:p>
        </w:tc>
        <w:tc>
          <w:tcPr>
            <w:tcW w:w="1963" w:type="dxa"/>
          </w:tcPr>
          <w:p w14:paraId="68AF5D5F" w14:textId="7024725C" w:rsidR="00AF0095" w:rsidRPr="00FC6F2A" w:rsidRDefault="00AF0095">
            <w:r w:rsidRPr="00FC6F2A">
              <w:t>OR/ CI</w:t>
            </w:r>
          </w:p>
        </w:tc>
      </w:tr>
      <w:tr w:rsidR="00E101EE" w:rsidRPr="00FC6F2A" w14:paraId="5652DD84" w14:textId="77777777" w:rsidTr="00433D7E">
        <w:trPr>
          <w:trHeight w:val="516"/>
        </w:trPr>
        <w:tc>
          <w:tcPr>
            <w:tcW w:w="1728" w:type="dxa"/>
            <w:vMerge/>
          </w:tcPr>
          <w:p w14:paraId="142D32BB" w14:textId="77777777" w:rsidR="00AF0095" w:rsidRPr="00FC6F2A" w:rsidRDefault="00AF0095"/>
        </w:tc>
        <w:tc>
          <w:tcPr>
            <w:tcW w:w="1260" w:type="dxa"/>
          </w:tcPr>
          <w:p w14:paraId="24FFF309" w14:textId="7D6709B8" w:rsidR="00AF0095" w:rsidRPr="00FC6F2A" w:rsidRDefault="00AF0095" w:rsidP="00D42B8E">
            <w:r w:rsidRPr="00FC6F2A">
              <w:t xml:space="preserve">Yes              </w:t>
            </w:r>
          </w:p>
        </w:tc>
        <w:tc>
          <w:tcPr>
            <w:tcW w:w="1261" w:type="dxa"/>
          </w:tcPr>
          <w:p w14:paraId="59716B23" w14:textId="27043BA8" w:rsidR="00AF0095" w:rsidRPr="00FC6F2A" w:rsidRDefault="00AF0095" w:rsidP="00D42B8E">
            <w:r w:rsidRPr="00FC6F2A">
              <w:t xml:space="preserve">No </w:t>
            </w:r>
          </w:p>
        </w:tc>
        <w:tc>
          <w:tcPr>
            <w:tcW w:w="1280" w:type="dxa"/>
          </w:tcPr>
          <w:p w14:paraId="60EBC0E6" w14:textId="77777777" w:rsidR="00AF0095" w:rsidRPr="00FC6F2A" w:rsidRDefault="00AF0095"/>
        </w:tc>
        <w:tc>
          <w:tcPr>
            <w:tcW w:w="901" w:type="dxa"/>
          </w:tcPr>
          <w:p w14:paraId="359F6882" w14:textId="77777777" w:rsidR="00AF0095" w:rsidRPr="00FC6F2A" w:rsidRDefault="00AF0095"/>
        </w:tc>
        <w:tc>
          <w:tcPr>
            <w:tcW w:w="990" w:type="dxa"/>
          </w:tcPr>
          <w:p w14:paraId="64397CF1" w14:textId="0674459E" w:rsidR="00AF0095" w:rsidRPr="00FC6F2A" w:rsidRDefault="00AF0095"/>
        </w:tc>
        <w:tc>
          <w:tcPr>
            <w:tcW w:w="1963" w:type="dxa"/>
          </w:tcPr>
          <w:p w14:paraId="0A093DC5" w14:textId="3BB685D8" w:rsidR="00AF0095" w:rsidRPr="00FC6F2A" w:rsidRDefault="00AF0095"/>
        </w:tc>
      </w:tr>
      <w:tr w:rsidR="00E101EE" w:rsidRPr="00FC6F2A" w14:paraId="0165B002" w14:textId="77777777" w:rsidTr="00433D7E">
        <w:trPr>
          <w:trHeight w:val="556"/>
        </w:trPr>
        <w:tc>
          <w:tcPr>
            <w:tcW w:w="1728" w:type="dxa"/>
          </w:tcPr>
          <w:p w14:paraId="2A4C2F7F" w14:textId="2CE846DF" w:rsidR="00AF0095" w:rsidRPr="00FC6F2A" w:rsidRDefault="00AF0095">
            <w:r w:rsidRPr="00FC6F2A">
              <w:t xml:space="preserve">PDSS </w:t>
            </w:r>
          </w:p>
        </w:tc>
        <w:tc>
          <w:tcPr>
            <w:tcW w:w="1260" w:type="dxa"/>
          </w:tcPr>
          <w:p w14:paraId="47C6ED68" w14:textId="77777777" w:rsidR="00AF0095" w:rsidRPr="00FC6F2A" w:rsidRDefault="00AF0095"/>
        </w:tc>
        <w:tc>
          <w:tcPr>
            <w:tcW w:w="1261" w:type="dxa"/>
          </w:tcPr>
          <w:p w14:paraId="3409AA46" w14:textId="77777777" w:rsidR="00AF0095" w:rsidRPr="00FC6F2A" w:rsidRDefault="00AF0095"/>
        </w:tc>
        <w:tc>
          <w:tcPr>
            <w:tcW w:w="1280" w:type="dxa"/>
          </w:tcPr>
          <w:p w14:paraId="415FC961" w14:textId="77777777" w:rsidR="00AF0095" w:rsidRPr="00FC6F2A" w:rsidRDefault="00AF0095"/>
        </w:tc>
        <w:tc>
          <w:tcPr>
            <w:tcW w:w="901" w:type="dxa"/>
          </w:tcPr>
          <w:p w14:paraId="6F309775" w14:textId="5F2CFE26" w:rsidR="00AF0095" w:rsidRPr="00FC6F2A" w:rsidRDefault="00AF0095">
            <w:r w:rsidRPr="00FC6F2A">
              <w:t>119.66</w:t>
            </w:r>
          </w:p>
        </w:tc>
        <w:tc>
          <w:tcPr>
            <w:tcW w:w="990" w:type="dxa"/>
          </w:tcPr>
          <w:p w14:paraId="2598D20A" w14:textId="65FC9E75" w:rsidR="00AF0095" w:rsidRPr="00FC6F2A" w:rsidRDefault="00AF0095">
            <w:r w:rsidRPr="00FC6F2A">
              <w:t>0.0001</w:t>
            </w:r>
          </w:p>
        </w:tc>
        <w:tc>
          <w:tcPr>
            <w:tcW w:w="1963" w:type="dxa"/>
          </w:tcPr>
          <w:p w14:paraId="5105340D" w14:textId="0BE88175" w:rsidR="00AF0095" w:rsidRPr="00FC6F2A" w:rsidRDefault="001B256C">
            <w:r>
              <w:t xml:space="preserve">8.50 </w:t>
            </w:r>
            <w:r w:rsidR="00AF0095" w:rsidRPr="00FC6F2A">
              <w:t>(</w:t>
            </w:r>
            <w:r>
              <w:t>5.62-12.83</w:t>
            </w:r>
            <w:r w:rsidR="00AF0095" w:rsidRPr="00FC6F2A">
              <w:t>)</w:t>
            </w:r>
          </w:p>
        </w:tc>
      </w:tr>
      <w:tr w:rsidR="001B256C" w:rsidRPr="00FC6F2A" w14:paraId="20F75265" w14:textId="77777777" w:rsidTr="00433D7E">
        <w:trPr>
          <w:trHeight w:val="536"/>
        </w:trPr>
        <w:tc>
          <w:tcPr>
            <w:tcW w:w="1728" w:type="dxa"/>
          </w:tcPr>
          <w:p w14:paraId="298925CB" w14:textId="0E697BE6" w:rsidR="001B256C" w:rsidRPr="00FC6F2A" w:rsidRDefault="001B256C" w:rsidP="001B256C">
            <w:r w:rsidRPr="00FC6F2A">
              <w:rPr>
                <w:rFonts w:cs="Times New Roman"/>
              </w:rPr>
              <w:t>≥15</w:t>
            </w:r>
          </w:p>
        </w:tc>
        <w:tc>
          <w:tcPr>
            <w:tcW w:w="1260" w:type="dxa"/>
          </w:tcPr>
          <w:p w14:paraId="0D7BB2D8" w14:textId="7FC2DADA" w:rsidR="001B256C" w:rsidRPr="00FC6F2A" w:rsidRDefault="001B256C" w:rsidP="001B256C">
            <w:r w:rsidRPr="00FC6F2A">
              <w:t>126(75.4)</w:t>
            </w:r>
          </w:p>
        </w:tc>
        <w:tc>
          <w:tcPr>
            <w:tcW w:w="1261" w:type="dxa"/>
          </w:tcPr>
          <w:p w14:paraId="5D88B0A1" w14:textId="7152D527" w:rsidR="001B256C" w:rsidRPr="00FC6F2A" w:rsidRDefault="001B256C" w:rsidP="001B256C">
            <w:r w:rsidRPr="00FC6F2A">
              <w:t>115(26.6)</w:t>
            </w:r>
          </w:p>
        </w:tc>
        <w:tc>
          <w:tcPr>
            <w:tcW w:w="1280" w:type="dxa"/>
          </w:tcPr>
          <w:p w14:paraId="04C2164C" w14:textId="11C83208" w:rsidR="001B256C" w:rsidRPr="00FC6F2A" w:rsidRDefault="001B256C" w:rsidP="001B256C">
            <w:r w:rsidRPr="00FC6F2A">
              <w:t>241(40.2)</w:t>
            </w:r>
          </w:p>
        </w:tc>
        <w:tc>
          <w:tcPr>
            <w:tcW w:w="901" w:type="dxa"/>
          </w:tcPr>
          <w:p w14:paraId="53AF0176" w14:textId="77777777" w:rsidR="001B256C" w:rsidRPr="00FC6F2A" w:rsidRDefault="001B256C" w:rsidP="001B256C"/>
        </w:tc>
        <w:tc>
          <w:tcPr>
            <w:tcW w:w="990" w:type="dxa"/>
          </w:tcPr>
          <w:p w14:paraId="14DD3E4A" w14:textId="362F67D4" w:rsidR="001B256C" w:rsidRPr="00FC6F2A" w:rsidRDefault="001B256C" w:rsidP="001B256C"/>
        </w:tc>
        <w:tc>
          <w:tcPr>
            <w:tcW w:w="1963" w:type="dxa"/>
          </w:tcPr>
          <w:p w14:paraId="616F9F8E" w14:textId="72BE9814" w:rsidR="001B256C" w:rsidRPr="00FC6F2A" w:rsidRDefault="001B256C" w:rsidP="001B256C"/>
        </w:tc>
      </w:tr>
      <w:tr w:rsidR="001B256C" w:rsidRPr="00FC6F2A" w14:paraId="51C6BC71" w14:textId="77777777" w:rsidTr="00433D7E">
        <w:trPr>
          <w:trHeight w:val="556"/>
        </w:trPr>
        <w:tc>
          <w:tcPr>
            <w:tcW w:w="1728" w:type="dxa"/>
            <w:tcBorders>
              <w:bottom w:val="nil"/>
            </w:tcBorders>
          </w:tcPr>
          <w:p w14:paraId="7F6A71FC" w14:textId="11F4A650" w:rsidR="001B256C" w:rsidRPr="00FC6F2A" w:rsidRDefault="001B256C" w:rsidP="001B256C">
            <w:r w:rsidRPr="00FC6F2A">
              <w:t>&lt;15</w:t>
            </w:r>
          </w:p>
        </w:tc>
        <w:tc>
          <w:tcPr>
            <w:tcW w:w="1260" w:type="dxa"/>
            <w:tcBorders>
              <w:bottom w:val="nil"/>
            </w:tcBorders>
          </w:tcPr>
          <w:p w14:paraId="31A3DFF6" w14:textId="719D1816" w:rsidR="001B256C" w:rsidRPr="00FC6F2A" w:rsidRDefault="001B256C" w:rsidP="001B256C">
            <w:r w:rsidRPr="00FC6F2A">
              <w:t>41(24.6)</w:t>
            </w:r>
          </w:p>
        </w:tc>
        <w:tc>
          <w:tcPr>
            <w:tcW w:w="1261" w:type="dxa"/>
            <w:tcBorders>
              <w:bottom w:val="nil"/>
            </w:tcBorders>
          </w:tcPr>
          <w:p w14:paraId="76D3AD51" w14:textId="32B1F9B5" w:rsidR="001B256C" w:rsidRPr="00FC6F2A" w:rsidRDefault="001B256C" w:rsidP="001B256C">
            <w:r w:rsidRPr="00FC6F2A">
              <w:t>318(73.4)</w:t>
            </w:r>
          </w:p>
        </w:tc>
        <w:tc>
          <w:tcPr>
            <w:tcW w:w="1280" w:type="dxa"/>
            <w:tcBorders>
              <w:bottom w:val="nil"/>
            </w:tcBorders>
          </w:tcPr>
          <w:p w14:paraId="7900C5F6" w14:textId="70C55604" w:rsidR="001B256C" w:rsidRPr="00FC6F2A" w:rsidRDefault="001B256C" w:rsidP="001B256C">
            <w:r w:rsidRPr="00FC6F2A">
              <w:t>359(59.8)</w:t>
            </w:r>
          </w:p>
        </w:tc>
        <w:tc>
          <w:tcPr>
            <w:tcW w:w="901" w:type="dxa"/>
            <w:tcBorders>
              <w:bottom w:val="nil"/>
            </w:tcBorders>
          </w:tcPr>
          <w:p w14:paraId="2720A512" w14:textId="77777777" w:rsidR="001B256C" w:rsidRPr="00FC6F2A" w:rsidRDefault="001B256C" w:rsidP="001B256C"/>
        </w:tc>
        <w:tc>
          <w:tcPr>
            <w:tcW w:w="990" w:type="dxa"/>
            <w:tcBorders>
              <w:bottom w:val="nil"/>
            </w:tcBorders>
          </w:tcPr>
          <w:p w14:paraId="770E15E2" w14:textId="7BD7F6B6" w:rsidR="001B256C" w:rsidRPr="00FC6F2A" w:rsidRDefault="001B256C" w:rsidP="001B256C"/>
        </w:tc>
        <w:tc>
          <w:tcPr>
            <w:tcW w:w="1963" w:type="dxa"/>
            <w:tcBorders>
              <w:bottom w:val="nil"/>
            </w:tcBorders>
          </w:tcPr>
          <w:p w14:paraId="1113FF69" w14:textId="06AB5CA7" w:rsidR="001B256C" w:rsidRPr="00FC6F2A" w:rsidRDefault="001B256C" w:rsidP="001B256C"/>
        </w:tc>
      </w:tr>
      <w:tr w:rsidR="001B256C" w:rsidRPr="00FC6F2A" w14:paraId="1C3AC6E3" w14:textId="77777777" w:rsidTr="00433D7E">
        <w:trPr>
          <w:trHeight w:val="556"/>
        </w:trPr>
        <w:tc>
          <w:tcPr>
            <w:tcW w:w="1728" w:type="dxa"/>
            <w:tcBorders>
              <w:top w:val="nil"/>
              <w:bottom w:val="single" w:sz="4" w:space="0" w:color="auto"/>
            </w:tcBorders>
          </w:tcPr>
          <w:p w14:paraId="611AF593" w14:textId="65CB2B05" w:rsidR="001B256C" w:rsidRPr="00FC6F2A" w:rsidRDefault="001B256C" w:rsidP="001B256C">
            <w:pPr>
              <w:rPr>
                <w:rFonts w:cs="Times New Roman"/>
              </w:rPr>
            </w:pPr>
            <w:r w:rsidRPr="00FC6F2A">
              <w:rPr>
                <w:rFonts w:cs="Times New Roman"/>
              </w:rPr>
              <w:t xml:space="preserve">Total </w:t>
            </w:r>
          </w:p>
        </w:tc>
        <w:tc>
          <w:tcPr>
            <w:tcW w:w="1260" w:type="dxa"/>
            <w:tcBorders>
              <w:top w:val="nil"/>
              <w:bottom w:val="single" w:sz="4" w:space="0" w:color="auto"/>
            </w:tcBorders>
          </w:tcPr>
          <w:p w14:paraId="624C0468" w14:textId="6D28B1D1" w:rsidR="001B256C" w:rsidRPr="00FC6F2A" w:rsidRDefault="001B256C" w:rsidP="001B256C">
            <w:r w:rsidRPr="00FC6F2A">
              <w:t>167(27.8)</w:t>
            </w:r>
          </w:p>
        </w:tc>
        <w:tc>
          <w:tcPr>
            <w:tcW w:w="1261" w:type="dxa"/>
            <w:tcBorders>
              <w:top w:val="nil"/>
              <w:bottom w:val="single" w:sz="4" w:space="0" w:color="auto"/>
            </w:tcBorders>
          </w:tcPr>
          <w:p w14:paraId="1951FB3A" w14:textId="6137512A" w:rsidR="001B256C" w:rsidRPr="00FC6F2A" w:rsidRDefault="001B256C" w:rsidP="001B256C">
            <w:r w:rsidRPr="00FC6F2A">
              <w:t>433(72.2)</w:t>
            </w:r>
          </w:p>
        </w:tc>
        <w:tc>
          <w:tcPr>
            <w:tcW w:w="1280" w:type="dxa"/>
            <w:tcBorders>
              <w:top w:val="nil"/>
              <w:bottom w:val="single" w:sz="4" w:space="0" w:color="auto"/>
            </w:tcBorders>
          </w:tcPr>
          <w:p w14:paraId="791F93B1" w14:textId="065A1B38" w:rsidR="001B256C" w:rsidRPr="00FC6F2A" w:rsidRDefault="001B256C" w:rsidP="001B256C">
            <w:r w:rsidRPr="00FC6F2A">
              <w:t>600(100.0)</w:t>
            </w:r>
          </w:p>
        </w:tc>
        <w:tc>
          <w:tcPr>
            <w:tcW w:w="901" w:type="dxa"/>
            <w:tcBorders>
              <w:top w:val="nil"/>
              <w:bottom w:val="single" w:sz="4" w:space="0" w:color="auto"/>
            </w:tcBorders>
          </w:tcPr>
          <w:p w14:paraId="4B71F346" w14:textId="77777777" w:rsidR="001B256C" w:rsidRPr="00FC6F2A" w:rsidRDefault="001B256C" w:rsidP="001B256C"/>
        </w:tc>
        <w:tc>
          <w:tcPr>
            <w:tcW w:w="990" w:type="dxa"/>
            <w:tcBorders>
              <w:top w:val="nil"/>
              <w:bottom w:val="single" w:sz="4" w:space="0" w:color="auto"/>
            </w:tcBorders>
          </w:tcPr>
          <w:p w14:paraId="6D8E9593" w14:textId="77777777" w:rsidR="001B256C" w:rsidRPr="00FC6F2A" w:rsidRDefault="001B256C" w:rsidP="001B256C"/>
        </w:tc>
        <w:tc>
          <w:tcPr>
            <w:tcW w:w="1963" w:type="dxa"/>
            <w:tcBorders>
              <w:top w:val="nil"/>
              <w:bottom w:val="single" w:sz="4" w:space="0" w:color="auto"/>
            </w:tcBorders>
          </w:tcPr>
          <w:p w14:paraId="120D1DBE" w14:textId="77777777" w:rsidR="001B256C" w:rsidRPr="00FC6F2A" w:rsidRDefault="001B256C" w:rsidP="001B256C"/>
        </w:tc>
      </w:tr>
    </w:tbl>
    <w:p w14:paraId="0A96CF6A" w14:textId="586B8D27" w:rsidR="000B2F57" w:rsidRDefault="00E101EE">
      <w:r w:rsidRPr="00FC6F2A">
        <w:t xml:space="preserve">IAT- Internet Addiction Test scale, PDSS- </w:t>
      </w:r>
      <w:proofErr w:type="spellStart"/>
      <w:r w:rsidRPr="00FC6F2A">
        <w:t>Pediatrics</w:t>
      </w:r>
      <w:proofErr w:type="spellEnd"/>
      <w:r w:rsidRPr="00FC6F2A">
        <w:t xml:space="preserve"> daytime sleepiness scale</w:t>
      </w:r>
    </w:p>
    <w:p w14:paraId="16F9BA0A" w14:textId="77777777" w:rsidR="00DE16CD" w:rsidRPr="00FC6F2A" w:rsidRDefault="00DE16CD"/>
    <w:p w14:paraId="635ECDBC" w14:textId="1C714E5C" w:rsidR="00FE187D" w:rsidRPr="00FC6F2A" w:rsidRDefault="00FE187D" w:rsidP="00317BDE">
      <w:pPr>
        <w:spacing w:line="480" w:lineRule="auto"/>
        <w:jc w:val="both"/>
      </w:pPr>
      <w:r w:rsidRPr="00FC6F2A">
        <w:t xml:space="preserve">The above result shows </w:t>
      </w:r>
      <w:r w:rsidR="00243FB3" w:rsidRPr="00FC6F2A">
        <w:t>that of</w:t>
      </w:r>
      <w:r w:rsidRPr="00FC6F2A">
        <w:t xml:space="preserve"> the </w:t>
      </w:r>
      <w:r w:rsidR="00AD4988" w:rsidRPr="00FC6F2A">
        <w:t>167</w:t>
      </w:r>
      <w:r w:rsidRPr="00FC6F2A">
        <w:t xml:space="preserve"> participants with</w:t>
      </w:r>
      <w:r w:rsidR="00AD4988" w:rsidRPr="00FC6F2A">
        <w:t xml:space="preserve"> internet addiction</w:t>
      </w:r>
      <w:r w:rsidRPr="00FC6F2A">
        <w:t xml:space="preserve"> 41(</w:t>
      </w:r>
      <w:r w:rsidR="00AD4988" w:rsidRPr="00FC6F2A">
        <w:t>24.6</w:t>
      </w:r>
      <w:r w:rsidRPr="00FC6F2A">
        <w:t xml:space="preserve">%) </w:t>
      </w:r>
      <w:r w:rsidR="00AD4988" w:rsidRPr="00FC6F2A">
        <w:t xml:space="preserve">did not have daytime sleepiness while </w:t>
      </w:r>
      <w:r w:rsidRPr="00FC6F2A">
        <w:t>126(</w:t>
      </w:r>
      <w:r w:rsidR="00AD4988" w:rsidRPr="00FC6F2A">
        <w:t>75.4</w:t>
      </w:r>
      <w:r w:rsidRPr="00FC6F2A">
        <w:t>) of th</w:t>
      </w:r>
      <w:r w:rsidR="00AD4988" w:rsidRPr="00FC6F2A">
        <w:t xml:space="preserve">em had </w:t>
      </w:r>
      <w:r w:rsidRPr="00FC6F2A">
        <w:t xml:space="preserve">daytime sleepiness. Those </w:t>
      </w:r>
      <w:r w:rsidR="001B256C">
        <w:t xml:space="preserve">with </w:t>
      </w:r>
      <w:r w:rsidR="00AD4988" w:rsidRPr="00FC6F2A">
        <w:t xml:space="preserve">internet addiction were </w:t>
      </w:r>
      <w:r w:rsidR="001B256C">
        <w:t xml:space="preserve">8 times more </w:t>
      </w:r>
      <w:r w:rsidR="00243FB3" w:rsidRPr="00FC6F2A">
        <w:t>likely</w:t>
      </w:r>
      <w:r w:rsidRPr="00FC6F2A">
        <w:t xml:space="preserve"> to have </w:t>
      </w:r>
      <w:r w:rsidR="00AD4988" w:rsidRPr="00FC6F2A">
        <w:t xml:space="preserve">daytime sleepiness compared </w:t>
      </w:r>
      <w:r w:rsidR="00955CFC" w:rsidRPr="00955CFC">
        <w:rPr>
          <w:highlight w:val="red"/>
        </w:rPr>
        <w:t>to</w:t>
      </w:r>
      <w:r w:rsidR="00AD4988" w:rsidRPr="00FC6F2A">
        <w:t xml:space="preserve"> those with</w:t>
      </w:r>
      <w:r w:rsidR="001B256C">
        <w:t>out</w:t>
      </w:r>
      <w:r w:rsidR="00AD4988" w:rsidRPr="00FC6F2A">
        <w:t xml:space="preserve"> internet addiction.</w:t>
      </w:r>
      <w:r w:rsidRPr="00FC6F2A">
        <w:t xml:space="preserve"> This finding was statistically </w:t>
      </w:r>
      <w:r w:rsidR="00243FB3" w:rsidRPr="006B4782">
        <w:rPr>
          <w:highlight w:val="red"/>
        </w:rPr>
        <w:t>significant</w:t>
      </w:r>
      <w:r w:rsidR="00243FB3" w:rsidRPr="00FC6F2A">
        <w:t xml:space="preserve"> (p= 0.0001, OR </w:t>
      </w:r>
      <w:r w:rsidR="001B256C">
        <w:t>8.50</w:t>
      </w:r>
      <w:r w:rsidR="00243FB3" w:rsidRPr="00FC6F2A">
        <w:t xml:space="preserve">, CI 0.08-0.18) </w:t>
      </w:r>
    </w:p>
    <w:p w14:paraId="7E52638F" w14:textId="77777777" w:rsidR="00E101EE" w:rsidRPr="00FC6F2A" w:rsidRDefault="00E101EE" w:rsidP="00317BDE">
      <w:pPr>
        <w:spacing w:line="480" w:lineRule="auto"/>
        <w:jc w:val="both"/>
      </w:pPr>
    </w:p>
    <w:p w14:paraId="4B89763C" w14:textId="7389BCD4" w:rsidR="000B2F57" w:rsidRPr="00FC6F2A" w:rsidRDefault="000B2F57"/>
    <w:p w14:paraId="2C30435F" w14:textId="5F85A723" w:rsidR="000754FC" w:rsidRPr="00FC6F2A" w:rsidRDefault="000754FC">
      <w:pPr>
        <w:rPr>
          <w:b/>
          <w:bCs/>
        </w:rPr>
      </w:pPr>
    </w:p>
    <w:p w14:paraId="2569C8A7" w14:textId="32569FE3" w:rsidR="000754FC" w:rsidRPr="00FC6F2A" w:rsidRDefault="000754FC">
      <w:pPr>
        <w:rPr>
          <w:b/>
          <w:bCs/>
        </w:rPr>
      </w:pPr>
      <w:r w:rsidRPr="00FC6F2A">
        <w:rPr>
          <w:noProof/>
        </w:rPr>
        <w:lastRenderedPageBreak/>
        <w:drawing>
          <wp:inline distT="0" distB="0" distL="0" distR="0" wp14:anchorId="42665CB9" wp14:editId="3A0D7BE4">
            <wp:extent cx="6454140" cy="4732020"/>
            <wp:effectExtent l="0" t="0" r="381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409AEF" w14:textId="3FC0DAC8" w:rsidR="000754FC" w:rsidRPr="00FC6F2A" w:rsidRDefault="000754FC">
      <w:pPr>
        <w:rPr>
          <w:b/>
          <w:bCs/>
        </w:rPr>
      </w:pPr>
      <w:r w:rsidRPr="00FC6F2A">
        <w:rPr>
          <w:b/>
          <w:bCs/>
        </w:rPr>
        <w:t>Fig 3. A scatter plot</w:t>
      </w:r>
      <w:r w:rsidR="00FE0248" w:rsidRPr="00FC6F2A">
        <w:rPr>
          <w:b/>
          <w:bCs/>
        </w:rPr>
        <w:t xml:space="preserve"> showing the association between internet use and daytime sleepiness.</w:t>
      </w:r>
      <w:r w:rsidR="000F184E" w:rsidRPr="00FC6F2A">
        <w:rPr>
          <w:b/>
          <w:bCs/>
        </w:rPr>
        <w:t xml:space="preserve"> </w:t>
      </w:r>
    </w:p>
    <w:p w14:paraId="7BD83BF9" w14:textId="642D8EFE" w:rsidR="000754FC" w:rsidRPr="00FC6F2A" w:rsidRDefault="0062095B" w:rsidP="000121DE">
      <w:pPr>
        <w:spacing w:line="480" w:lineRule="auto"/>
        <w:jc w:val="both"/>
      </w:pPr>
      <w:r w:rsidRPr="00FC6F2A">
        <w:t>The figure above (figure 3), displays a simple scatter</w:t>
      </w:r>
      <w:r w:rsidR="00970717" w:rsidRPr="00FC6F2A">
        <w:t xml:space="preserve"> plot that highlights the association between </w:t>
      </w:r>
      <w:r w:rsidR="003074B9" w:rsidRPr="00FC6F2A">
        <w:t>the IAT scores and the PDSS scores</w:t>
      </w:r>
      <w:r w:rsidR="003E717A" w:rsidRPr="00FC6F2A">
        <w:t xml:space="preserve"> of students in the study. </w:t>
      </w:r>
      <w:r w:rsidR="007C63D4" w:rsidRPr="00FC6F2A">
        <w:t>It reveals a significant</w:t>
      </w:r>
      <w:r w:rsidR="00955CFC" w:rsidRPr="00955CFC">
        <w:rPr>
          <w:highlight w:val="red"/>
        </w:rPr>
        <w:t>ly</w:t>
      </w:r>
      <w:r w:rsidR="007C63D4" w:rsidRPr="00FC6F2A">
        <w:t xml:space="preserve"> positive correlation </w:t>
      </w:r>
      <w:r w:rsidR="000121DE" w:rsidRPr="00FC6F2A">
        <w:t xml:space="preserve">between both </w:t>
      </w:r>
      <w:proofErr w:type="spellStart"/>
      <w:proofErr w:type="gramStart"/>
      <w:r w:rsidR="000121DE" w:rsidRPr="00FC6F2A">
        <w:t>variables</w:t>
      </w:r>
      <w:r w:rsidR="00955CFC">
        <w:t>,a</w:t>
      </w:r>
      <w:r w:rsidR="000121DE" w:rsidRPr="00955CFC">
        <w:rPr>
          <w:highlight w:val="red"/>
        </w:rPr>
        <w:t>s</w:t>
      </w:r>
      <w:proofErr w:type="spellEnd"/>
      <w:proofErr w:type="gramEnd"/>
      <w:r w:rsidR="000121DE" w:rsidRPr="00955CFC">
        <w:rPr>
          <w:highlight w:val="red"/>
        </w:rPr>
        <w:t xml:space="preserve"> the</w:t>
      </w:r>
      <w:r w:rsidR="00955CFC" w:rsidRPr="00955CFC">
        <w:rPr>
          <w:highlight w:val="red"/>
        </w:rPr>
        <w:t xml:space="preserve"> PDSS scores increase with increase in the </w:t>
      </w:r>
      <w:r w:rsidR="000121DE" w:rsidRPr="00955CFC">
        <w:rPr>
          <w:highlight w:val="red"/>
        </w:rPr>
        <w:t>IAT scores</w:t>
      </w:r>
      <w:r w:rsidR="00955CFC">
        <w:t>.</w:t>
      </w:r>
      <w:r w:rsidR="000121DE" w:rsidRPr="00FC6F2A">
        <w:t xml:space="preserve"> (spearman Rho=0.184; p=0.0001).</w:t>
      </w:r>
    </w:p>
    <w:p w14:paraId="5B29768D" w14:textId="77777777" w:rsidR="000754FC" w:rsidRPr="00FC6F2A" w:rsidRDefault="000754FC">
      <w:pPr>
        <w:rPr>
          <w:b/>
          <w:bCs/>
        </w:rPr>
      </w:pPr>
    </w:p>
    <w:p w14:paraId="3E8E075E" w14:textId="77777777" w:rsidR="000754FC" w:rsidRPr="00FC6F2A" w:rsidRDefault="000754FC">
      <w:pPr>
        <w:rPr>
          <w:b/>
          <w:bCs/>
        </w:rPr>
      </w:pPr>
    </w:p>
    <w:p w14:paraId="260CE31C" w14:textId="77777777" w:rsidR="000754FC" w:rsidRPr="00FC6F2A" w:rsidRDefault="000754FC">
      <w:pPr>
        <w:rPr>
          <w:b/>
          <w:bCs/>
        </w:rPr>
      </w:pPr>
    </w:p>
    <w:p w14:paraId="34A2AAF7" w14:textId="2C58D92D" w:rsidR="000754FC" w:rsidRPr="00FC6F2A" w:rsidRDefault="000754FC">
      <w:pPr>
        <w:rPr>
          <w:b/>
          <w:bCs/>
        </w:rPr>
      </w:pPr>
    </w:p>
    <w:p w14:paraId="679052E2" w14:textId="77777777" w:rsidR="00783818" w:rsidRPr="00FC6F2A" w:rsidRDefault="00783818">
      <w:pPr>
        <w:rPr>
          <w:b/>
          <w:bCs/>
        </w:rPr>
      </w:pPr>
    </w:p>
    <w:p w14:paraId="717BE342" w14:textId="35D37D53" w:rsidR="000129DD" w:rsidRPr="00FC6F2A" w:rsidRDefault="000129DD" w:rsidP="00097ED7">
      <w:pPr>
        <w:spacing w:line="240" w:lineRule="auto"/>
        <w:jc w:val="both"/>
        <w:rPr>
          <w:b/>
          <w:bCs/>
        </w:rPr>
      </w:pPr>
      <w:r w:rsidRPr="00FC6F2A">
        <w:rPr>
          <w:b/>
          <w:bCs/>
        </w:rPr>
        <w:lastRenderedPageBreak/>
        <w:t xml:space="preserve">Table </w:t>
      </w:r>
      <w:r w:rsidR="007744F4">
        <w:rPr>
          <w:b/>
          <w:bCs/>
        </w:rPr>
        <w:t>5</w:t>
      </w:r>
      <w:r w:rsidRPr="00FC6F2A">
        <w:rPr>
          <w:b/>
          <w:bCs/>
        </w:rPr>
        <w:t xml:space="preserve">. </w:t>
      </w:r>
      <w:r w:rsidR="008E2D68" w:rsidRPr="00FC6F2A">
        <w:rPr>
          <w:b/>
          <w:bCs/>
        </w:rPr>
        <w:t>Relationship between sociodemographic characteristics and internet addiction amongst secondary school students</w:t>
      </w:r>
    </w:p>
    <w:tbl>
      <w:tblPr>
        <w:tblStyle w:val="TableGrid"/>
        <w:tblW w:w="98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620"/>
        <w:gridCol w:w="1530"/>
        <w:gridCol w:w="1260"/>
        <w:gridCol w:w="2160"/>
      </w:tblGrid>
      <w:tr w:rsidR="00A501D3" w:rsidRPr="00FC6F2A" w14:paraId="29CBC626" w14:textId="77777777" w:rsidTr="00F72D5C">
        <w:tc>
          <w:tcPr>
            <w:tcW w:w="3235" w:type="dxa"/>
            <w:tcBorders>
              <w:top w:val="single" w:sz="4" w:space="0" w:color="auto"/>
              <w:bottom w:val="nil"/>
            </w:tcBorders>
          </w:tcPr>
          <w:p w14:paraId="407373C7" w14:textId="65EEE539" w:rsidR="00097ED7" w:rsidRPr="00FC6F2A" w:rsidRDefault="00097ED7" w:rsidP="00650370">
            <w:pPr>
              <w:jc w:val="both"/>
              <w:rPr>
                <w:b/>
                <w:bCs/>
              </w:rPr>
            </w:pPr>
            <w:r w:rsidRPr="00FC6F2A">
              <w:rPr>
                <w:b/>
                <w:bCs/>
              </w:rPr>
              <w:t>Variables</w:t>
            </w:r>
          </w:p>
        </w:tc>
        <w:tc>
          <w:tcPr>
            <w:tcW w:w="3150" w:type="dxa"/>
            <w:gridSpan w:val="2"/>
            <w:tcBorders>
              <w:top w:val="single" w:sz="4" w:space="0" w:color="auto"/>
              <w:bottom w:val="single" w:sz="4" w:space="0" w:color="auto"/>
            </w:tcBorders>
          </w:tcPr>
          <w:p w14:paraId="702E4D79" w14:textId="6F3453C0" w:rsidR="00097ED7" w:rsidRPr="00FC6F2A" w:rsidRDefault="00097ED7" w:rsidP="00650370">
            <w:pPr>
              <w:jc w:val="center"/>
              <w:rPr>
                <w:b/>
                <w:bCs/>
              </w:rPr>
            </w:pPr>
            <w:r w:rsidRPr="00FC6F2A">
              <w:rPr>
                <w:b/>
                <w:bCs/>
              </w:rPr>
              <w:t>Internet addiction</w:t>
            </w:r>
          </w:p>
        </w:tc>
        <w:tc>
          <w:tcPr>
            <w:tcW w:w="1260" w:type="dxa"/>
            <w:tcBorders>
              <w:top w:val="single" w:sz="4" w:space="0" w:color="auto"/>
              <w:bottom w:val="nil"/>
            </w:tcBorders>
          </w:tcPr>
          <w:p w14:paraId="3B5F0CA0" w14:textId="39A8D36D" w:rsidR="00097ED7" w:rsidRPr="00FC6F2A" w:rsidRDefault="00097ED7" w:rsidP="00650370">
            <w:pPr>
              <w:jc w:val="center"/>
              <w:rPr>
                <w:b/>
                <w:bCs/>
              </w:rPr>
            </w:pPr>
            <w:r w:rsidRPr="00FC6F2A">
              <w:rPr>
                <w:b/>
                <w:bCs/>
              </w:rPr>
              <w:t>Total</w:t>
            </w:r>
          </w:p>
        </w:tc>
        <w:tc>
          <w:tcPr>
            <w:tcW w:w="2160" w:type="dxa"/>
            <w:tcBorders>
              <w:top w:val="single" w:sz="4" w:space="0" w:color="auto"/>
              <w:bottom w:val="nil"/>
            </w:tcBorders>
          </w:tcPr>
          <w:p w14:paraId="48741EBB" w14:textId="395D3248" w:rsidR="00097ED7" w:rsidRPr="00FC6F2A" w:rsidRDefault="00097ED7" w:rsidP="00650370">
            <w:pPr>
              <w:jc w:val="center"/>
              <w:rPr>
                <w:b/>
                <w:bCs/>
              </w:rPr>
            </w:pPr>
            <w:r w:rsidRPr="00FC6F2A">
              <w:rPr>
                <w:b/>
                <w:bCs/>
              </w:rPr>
              <w:t>Statistics (p value)</w:t>
            </w:r>
          </w:p>
        </w:tc>
      </w:tr>
      <w:tr w:rsidR="00A501D3" w:rsidRPr="00FC6F2A" w14:paraId="253F918E" w14:textId="77777777" w:rsidTr="00F72D5C">
        <w:tc>
          <w:tcPr>
            <w:tcW w:w="3235" w:type="dxa"/>
            <w:tcBorders>
              <w:top w:val="nil"/>
              <w:bottom w:val="single" w:sz="4" w:space="0" w:color="auto"/>
            </w:tcBorders>
          </w:tcPr>
          <w:p w14:paraId="40AFF95B" w14:textId="77777777" w:rsidR="00097ED7" w:rsidRPr="00FC6F2A" w:rsidRDefault="00097ED7" w:rsidP="00650370">
            <w:pPr>
              <w:jc w:val="both"/>
            </w:pPr>
          </w:p>
        </w:tc>
        <w:tc>
          <w:tcPr>
            <w:tcW w:w="1620" w:type="dxa"/>
            <w:tcBorders>
              <w:top w:val="single" w:sz="4" w:space="0" w:color="auto"/>
              <w:bottom w:val="single" w:sz="4" w:space="0" w:color="auto"/>
            </w:tcBorders>
          </w:tcPr>
          <w:p w14:paraId="39FDE144" w14:textId="63366C41" w:rsidR="00097ED7" w:rsidRPr="00FC6F2A" w:rsidRDefault="00A348E5" w:rsidP="00650370">
            <w:pPr>
              <w:jc w:val="center"/>
              <w:rPr>
                <w:b/>
                <w:bCs/>
              </w:rPr>
            </w:pPr>
            <w:r w:rsidRPr="00FC6F2A">
              <w:rPr>
                <w:b/>
                <w:bCs/>
              </w:rPr>
              <w:t>No (n=4</w:t>
            </w:r>
            <w:r w:rsidR="00F1753C" w:rsidRPr="00FC6F2A">
              <w:rPr>
                <w:b/>
                <w:bCs/>
              </w:rPr>
              <w:t>33</w:t>
            </w:r>
            <w:r w:rsidRPr="00FC6F2A">
              <w:rPr>
                <w:b/>
                <w:bCs/>
              </w:rPr>
              <w:t>)</w:t>
            </w:r>
          </w:p>
        </w:tc>
        <w:tc>
          <w:tcPr>
            <w:tcW w:w="1530" w:type="dxa"/>
            <w:tcBorders>
              <w:top w:val="single" w:sz="4" w:space="0" w:color="auto"/>
              <w:bottom w:val="single" w:sz="4" w:space="0" w:color="auto"/>
            </w:tcBorders>
          </w:tcPr>
          <w:p w14:paraId="5BB7B2EF" w14:textId="786CAA2F" w:rsidR="00097ED7" w:rsidRPr="00FC6F2A" w:rsidRDefault="00A348E5" w:rsidP="00650370">
            <w:pPr>
              <w:jc w:val="center"/>
              <w:rPr>
                <w:b/>
                <w:bCs/>
              </w:rPr>
            </w:pPr>
            <w:r w:rsidRPr="00FC6F2A">
              <w:rPr>
                <w:b/>
                <w:bCs/>
              </w:rPr>
              <w:t>Yes (n=16</w:t>
            </w:r>
            <w:r w:rsidR="00F1753C" w:rsidRPr="00FC6F2A">
              <w:rPr>
                <w:b/>
                <w:bCs/>
              </w:rPr>
              <w:t>7</w:t>
            </w:r>
            <w:r w:rsidRPr="00FC6F2A">
              <w:rPr>
                <w:b/>
                <w:bCs/>
              </w:rPr>
              <w:t>)</w:t>
            </w:r>
          </w:p>
        </w:tc>
        <w:tc>
          <w:tcPr>
            <w:tcW w:w="1260" w:type="dxa"/>
            <w:tcBorders>
              <w:top w:val="nil"/>
              <w:bottom w:val="single" w:sz="4" w:space="0" w:color="auto"/>
            </w:tcBorders>
          </w:tcPr>
          <w:p w14:paraId="315874BC" w14:textId="77777777" w:rsidR="00097ED7" w:rsidRPr="00FC6F2A" w:rsidRDefault="00097ED7" w:rsidP="00650370">
            <w:pPr>
              <w:jc w:val="center"/>
            </w:pPr>
          </w:p>
        </w:tc>
        <w:tc>
          <w:tcPr>
            <w:tcW w:w="2160" w:type="dxa"/>
            <w:tcBorders>
              <w:top w:val="nil"/>
              <w:bottom w:val="single" w:sz="4" w:space="0" w:color="auto"/>
            </w:tcBorders>
          </w:tcPr>
          <w:p w14:paraId="29831814" w14:textId="77777777" w:rsidR="00097ED7" w:rsidRPr="00FC6F2A" w:rsidRDefault="00097ED7" w:rsidP="00650370">
            <w:pPr>
              <w:jc w:val="center"/>
            </w:pPr>
          </w:p>
        </w:tc>
      </w:tr>
      <w:tr w:rsidR="00A501D3" w:rsidRPr="00FC6F2A" w14:paraId="74558527" w14:textId="77777777" w:rsidTr="00F72D5C">
        <w:tc>
          <w:tcPr>
            <w:tcW w:w="3235" w:type="dxa"/>
            <w:tcBorders>
              <w:top w:val="single" w:sz="4" w:space="0" w:color="auto"/>
            </w:tcBorders>
          </w:tcPr>
          <w:p w14:paraId="3E71A4CF" w14:textId="236DF481" w:rsidR="009D1E4E" w:rsidRPr="00FC6F2A" w:rsidRDefault="009D1E4E" w:rsidP="00650370">
            <w:pPr>
              <w:jc w:val="both"/>
            </w:pPr>
            <w:r w:rsidRPr="00FC6F2A">
              <w:rPr>
                <w:b/>
                <w:bCs/>
              </w:rPr>
              <w:t>Age group</w:t>
            </w:r>
          </w:p>
        </w:tc>
        <w:tc>
          <w:tcPr>
            <w:tcW w:w="1620" w:type="dxa"/>
            <w:tcBorders>
              <w:top w:val="single" w:sz="4" w:space="0" w:color="auto"/>
            </w:tcBorders>
          </w:tcPr>
          <w:p w14:paraId="28CC7729" w14:textId="77777777" w:rsidR="009D1E4E" w:rsidRPr="00FC6F2A" w:rsidRDefault="009D1E4E" w:rsidP="00650370">
            <w:pPr>
              <w:jc w:val="center"/>
            </w:pPr>
          </w:p>
        </w:tc>
        <w:tc>
          <w:tcPr>
            <w:tcW w:w="1530" w:type="dxa"/>
            <w:tcBorders>
              <w:top w:val="single" w:sz="4" w:space="0" w:color="auto"/>
            </w:tcBorders>
          </w:tcPr>
          <w:p w14:paraId="47043131" w14:textId="77777777" w:rsidR="009D1E4E" w:rsidRPr="00FC6F2A" w:rsidRDefault="009D1E4E" w:rsidP="00650370">
            <w:pPr>
              <w:jc w:val="center"/>
            </w:pPr>
          </w:p>
        </w:tc>
        <w:tc>
          <w:tcPr>
            <w:tcW w:w="1260" w:type="dxa"/>
            <w:tcBorders>
              <w:top w:val="single" w:sz="4" w:space="0" w:color="auto"/>
            </w:tcBorders>
          </w:tcPr>
          <w:p w14:paraId="06E001B7" w14:textId="77777777" w:rsidR="009D1E4E" w:rsidRPr="00FC6F2A" w:rsidRDefault="009D1E4E" w:rsidP="00650370">
            <w:pPr>
              <w:jc w:val="center"/>
            </w:pPr>
          </w:p>
        </w:tc>
        <w:tc>
          <w:tcPr>
            <w:tcW w:w="2160" w:type="dxa"/>
            <w:tcBorders>
              <w:top w:val="single" w:sz="4" w:space="0" w:color="auto"/>
            </w:tcBorders>
          </w:tcPr>
          <w:p w14:paraId="5AAE85F2" w14:textId="77777777" w:rsidR="009D1E4E" w:rsidRPr="00FC6F2A" w:rsidRDefault="009D1E4E" w:rsidP="00650370">
            <w:pPr>
              <w:jc w:val="center"/>
            </w:pPr>
          </w:p>
        </w:tc>
      </w:tr>
      <w:tr w:rsidR="00A501D3" w:rsidRPr="00FC6F2A" w14:paraId="52098E49" w14:textId="77777777" w:rsidTr="00F72D5C">
        <w:tc>
          <w:tcPr>
            <w:tcW w:w="3235" w:type="dxa"/>
          </w:tcPr>
          <w:p w14:paraId="1049EECC" w14:textId="4C49B6FA" w:rsidR="009D1E4E" w:rsidRPr="00FC6F2A" w:rsidRDefault="009D1E4E" w:rsidP="00650370">
            <w:pPr>
              <w:jc w:val="center"/>
            </w:pPr>
            <w:r w:rsidRPr="00FC6F2A">
              <w:t>10-12 years</w:t>
            </w:r>
          </w:p>
        </w:tc>
        <w:tc>
          <w:tcPr>
            <w:tcW w:w="1620" w:type="dxa"/>
          </w:tcPr>
          <w:p w14:paraId="7F5ACCE4" w14:textId="4D5B0FF3" w:rsidR="009D1E4E" w:rsidRPr="00FC6F2A" w:rsidRDefault="00C02FA7" w:rsidP="00650370">
            <w:pPr>
              <w:jc w:val="center"/>
            </w:pPr>
            <w:r w:rsidRPr="00FC6F2A">
              <w:t>29 (6.7)</w:t>
            </w:r>
          </w:p>
        </w:tc>
        <w:tc>
          <w:tcPr>
            <w:tcW w:w="1530" w:type="dxa"/>
          </w:tcPr>
          <w:p w14:paraId="59733D4A" w14:textId="6B4FB000" w:rsidR="009D1E4E" w:rsidRPr="00FC6F2A" w:rsidRDefault="00C02FA7" w:rsidP="00650370">
            <w:pPr>
              <w:jc w:val="center"/>
            </w:pPr>
            <w:r w:rsidRPr="00FC6F2A">
              <w:t>8 (4.8)</w:t>
            </w:r>
          </w:p>
        </w:tc>
        <w:tc>
          <w:tcPr>
            <w:tcW w:w="1260" w:type="dxa"/>
          </w:tcPr>
          <w:p w14:paraId="35032077" w14:textId="7F98CBF2" w:rsidR="009D1E4E" w:rsidRPr="00FC6F2A" w:rsidRDefault="00C02FA7" w:rsidP="00650370">
            <w:pPr>
              <w:jc w:val="center"/>
            </w:pPr>
            <w:r w:rsidRPr="00FC6F2A">
              <w:t>37 (6.2)</w:t>
            </w:r>
          </w:p>
        </w:tc>
        <w:tc>
          <w:tcPr>
            <w:tcW w:w="2160" w:type="dxa"/>
          </w:tcPr>
          <w:p w14:paraId="5401543D" w14:textId="2832D2CD" w:rsidR="009D1E4E" w:rsidRPr="00FC6F2A" w:rsidRDefault="00EF77C1" w:rsidP="00650370">
            <w:pPr>
              <w:jc w:val="center"/>
            </w:pPr>
            <w:r w:rsidRPr="00FC6F2A">
              <w:rPr>
                <w:rFonts w:cs="Times New Roman"/>
              </w:rPr>
              <w:t>ꭓ=1.3</w:t>
            </w:r>
            <w:r w:rsidR="00E56EFA" w:rsidRPr="00FC6F2A">
              <w:rPr>
                <w:rFonts w:cs="Times New Roman"/>
              </w:rPr>
              <w:t>60</w:t>
            </w:r>
          </w:p>
        </w:tc>
      </w:tr>
      <w:tr w:rsidR="00A501D3" w:rsidRPr="00FC6F2A" w14:paraId="6A1E3B45" w14:textId="77777777" w:rsidTr="00F72D5C">
        <w:tc>
          <w:tcPr>
            <w:tcW w:w="3235" w:type="dxa"/>
          </w:tcPr>
          <w:p w14:paraId="4BABD3BA" w14:textId="42FD84EA" w:rsidR="009D1E4E" w:rsidRPr="00FC6F2A" w:rsidRDefault="009D1E4E" w:rsidP="00650370">
            <w:pPr>
              <w:jc w:val="center"/>
            </w:pPr>
            <w:r w:rsidRPr="00FC6F2A">
              <w:t>13-15 years</w:t>
            </w:r>
          </w:p>
        </w:tc>
        <w:tc>
          <w:tcPr>
            <w:tcW w:w="1620" w:type="dxa"/>
          </w:tcPr>
          <w:p w14:paraId="19E65E8A" w14:textId="6A2E6212" w:rsidR="009D1E4E" w:rsidRPr="00FC6F2A" w:rsidRDefault="00C02FA7" w:rsidP="00650370">
            <w:pPr>
              <w:jc w:val="center"/>
            </w:pPr>
            <w:r w:rsidRPr="00FC6F2A">
              <w:t>267 (61.7)</w:t>
            </w:r>
          </w:p>
        </w:tc>
        <w:tc>
          <w:tcPr>
            <w:tcW w:w="1530" w:type="dxa"/>
          </w:tcPr>
          <w:p w14:paraId="35C5910D" w14:textId="21B17A50" w:rsidR="009D1E4E" w:rsidRPr="00FC6F2A" w:rsidRDefault="00C02FA7" w:rsidP="00650370">
            <w:pPr>
              <w:jc w:val="center"/>
            </w:pPr>
            <w:r w:rsidRPr="00FC6F2A">
              <w:t>101 (60.5)</w:t>
            </w:r>
          </w:p>
        </w:tc>
        <w:tc>
          <w:tcPr>
            <w:tcW w:w="1260" w:type="dxa"/>
          </w:tcPr>
          <w:p w14:paraId="775A6D0C" w14:textId="61A22ED9" w:rsidR="009D1E4E" w:rsidRPr="00FC6F2A" w:rsidRDefault="00C02FA7" w:rsidP="00650370">
            <w:pPr>
              <w:jc w:val="center"/>
            </w:pPr>
            <w:r w:rsidRPr="00FC6F2A">
              <w:t>368 (61.3)</w:t>
            </w:r>
          </w:p>
        </w:tc>
        <w:tc>
          <w:tcPr>
            <w:tcW w:w="2160" w:type="dxa"/>
          </w:tcPr>
          <w:p w14:paraId="63165094" w14:textId="3167BED1" w:rsidR="009D1E4E" w:rsidRPr="00FC6F2A" w:rsidRDefault="00EF77C1" w:rsidP="00650370">
            <w:pPr>
              <w:jc w:val="center"/>
            </w:pPr>
            <w:r w:rsidRPr="00FC6F2A">
              <w:t>p=0.71</w:t>
            </w:r>
            <w:r w:rsidR="00E56EFA" w:rsidRPr="00FC6F2A">
              <w:t>5</w:t>
            </w:r>
          </w:p>
        </w:tc>
      </w:tr>
      <w:tr w:rsidR="00A501D3" w:rsidRPr="00FC6F2A" w14:paraId="18A7C697" w14:textId="77777777" w:rsidTr="00F72D5C">
        <w:tc>
          <w:tcPr>
            <w:tcW w:w="3235" w:type="dxa"/>
            <w:tcBorders>
              <w:bottom w:val="nil"/>
            </w:tcBorders>
          </w:tcPr>
          <w:p w14:paraId="1E0D900E" w14:textId="12E0D4A9" w:rsidR="009D1E4E" w:rsidRPr="00FC6F2A" w:rsidRDefault="009D1E4E" w:rsidP="00650370">
            <w:pPr>
              <w:jc w:val="center"/>
            </w:pPr>
            <w:r w:rsidRPr="00FC6F2A">
              <w:t>16-18 years</w:t>
            </w:r>
          </w:p>
        </w:tc>
        <w:tc>
          <w:tcPr>
            <w:tcW w:w="1620" w:type="dxa"/>
            <w:tcBorders>
              <w:bottom w:val="nil"/>
            </w:tcBorders>
          </w:tcPr>
          <w:p w14:paraId="095C3943" w14:textId="7A872829" w:rsidR="009D1E4E" w:rsidRPr="00FC6F2A" w:rsidRDefault="00C02FA7" w:rsidP="00650370">
            <w:pPr>
              <w:jc w:val="center"/>
            </w:pPr>
            <w:r w:rsidRPr="00FC6F2A">
              <w:t>128 (29.6)</w:t>
            </w:r>
          </w:p>
        </w:tc>
        <w:tc>
          <w:tcPr>
            <w:tcW w:w="1530" w:type="dxa"/>
            <w:tcBorders>
              <w:bottom w:val="nil"/>
            </w:tcBorders>
          </w:tcPr>
          <w:p w14:paraId="320D8074" w14:textId="5422A8F5" w:rsidR="009D1E4E" w:rsidRPr="00FC6F2A" w:rsidRDefault="00C02FA7" w:rsidP="00650370">
            <w:pPr>
              <w:jc w:val="center"/>
            </w:pPr>
            <w:r w:rsidRPr="00FC6F2A">
              <w:t>53 (31.7)</w:t>
            </w:r>
          </w:p>
        </w:tc>
        <w:tc>
          <w:tcPr>
            <w:tcW w:w="1260" w:type="dxa"/>
            <w:tcBorders>
              <w:bottom w:val="nil"/>
            </w:tcBorders>
          </w:tcPr>
          <w:p w14:paraId="4B05B60F" w14:textId="28105B10" w:rsidR="009D1E4E" w:rsidRPr="00FC6F2A" w:rsidRDefault="00C02FA7" w:rsidP="00650370">
            <w:pPr>
              <w:jc w:val="center"/>
            </w:pPr>
            <w:r w:rsidRPr="00FC6F2A">
              <w:t>181 (30.2)</w:t>
            </w:r>
          </w:p>
        </w:tc>
        <w:tc>
          <w:tcPr>
            <w:tcW w:w="2160" w:type="dxa"/>
            <w:tcBorders>
              <w:bottom w:val="nil"/>
            </w:tcBorders>
          </w:tcPr>
          <w:p w14:paraId="35264813" w14:textId="77777777" w:rsidR="009D1E4E" w:rsidRPr="00FC6F2A" w:rsidRDefault="009D1E4E" w:rsidP="00650370">
            <w:pPr>
              <w:jc w:val="center"/>
            </w:pPr>
          </w:p>
        </w:tc>
      </w:tr>
      <w:tr w:rsidR="00A501D3" w:rsidRPr="00FC6F2A" w14:paraId="3E97F878" w14:textId="77777777" w:rsidTr="00F72D5C">
        <w:tc>
          <w:tcPr>
            <w:tcW w:w="3235" w:type="dxa"/>
            <w:tcBorders>
              <w:top w:val="nil"/>
              <w:bottom w:val="single" w:sz="4" w:space="0" w:color="auto"/>
            </w:tcBorders>
          </w:tcPr>
          <w:p w14:paraId="2DD9DB41" w14:textId="1CA05C52" w:rsidR="009D1E4E" w:rsidRPr="00FC6F2A" w:rsidRDefault="009D1E4E" w:rsidP="00650370">
            <w:pPr>
              <w:jc w:val="center"/>
            </w:pPr>
            <w:r w:rsidRPr="00FC6F2A">
              <w:t xml:space="preserve"> 1</w:t>
            </w:r>
            <w:r w:rsidR="00722953">
              <w:t>9</w:t>
            </w:r>
            <w:r w:rsidRPr="00FC6F2A">
              <w:t xml:space="preserve"> years</w:t>
            </w:r>
          </w:p>
        </w:tc>
        <w:tc>
          <w:tcPr>
            <w:tcW w:w="1620" w:type="dxa"/>
            <w:tcBorders>
              <w:top w:val="nil"/>
              <w:bottom w:val="single" w:sz="4" w:space="0" w:color="auto"/>
            </w:tcBorders>
          </w:tcPr>
          <w:p w14:paraId="19BD0CAE" w14:textId="7C96B78C" w:rsidR="009D1E4E" w:rsidRPr="00FC6F2A" w:rsidRDefault="00E56EFA" w:rsidP="00650370">
            <w:pPr>
              <w:jc w:val="center"/>
            </w:pPr>
            <w:r w:rsidRPr="00FC6F2A">
              <w:t>9 (2.1)</w:t>
            </w:r>
          </w:p>
        </w:tc>
        <w:tc>
          <w:tcPr>
            <w:tcW w:w="1530" w:type="dxa"/>
            <w:tcBorders>
              <w:top w:val="nil"/>
              <w:bottom w:val="single" w:sz="4" w:space="0" w:color="auto"/>
            </w:tcBorders>
          </w:tcPr>
          <w:p w14:paraId="049C2E4E" w14:textId="060C63FB" w:rsidR="009D1E4E" w:rsidRPr="00FC6F2A" w:rsidRDefault="00E56EFA" w:rsidP="00650370">
            <w:pPr>
              <w:jc w:val="center"/>
            </w:pPr>
            <w:r w:rsidRPr="00FC6F2A">
              <w:t>5 (3.0)</w:t>
            </w:r>
          </w:p>
        </w:tc>
        <w:tc>
          <w:tcPr>
            <w:tcW w:w="1260" w:type="dxa"/>
            <w:tcBorders>
              <w:top w:val="nil"/>
              <w:bottom w:val="single" w:sz="4" w:space="0" w:color="auto"/>
            </w:tcBorders>
          </w:tcPr>
          <w:p w14:paraId="76A91790" w14:textId="3881E712" w:rsidR="009D1E4E" w:rsidRPr="00FC6F2A" w:rsidRDefault="00E56EFA" w:rsidP="00650370">
            <w:pPr>
              <w:jc w:val="center"/>
            </w:pPr>
            <w:r w:rsidRPr="00FC6F2A">
              <w:t>14 (2.3)</w:t>
            </w:r>
          </w:p>
        </w:tc>
        <w:tc>
          <w:tcPr>
            <w:tcW w:w="2160" w:type="dxa"/>
            <w:tcBorders>
              <w:top w:val="nil"/>
              <w:bottom w:val="single" w:sz="4" w:space="0" w:color="auto"/>
            </w:tcBorders>
          </w:tcPr>
          <w:p w14:paraId="4FF9D61D" w14:textId="77777777" w:rsidR="009D1E4E" w:rsidRPr="00FC6F2A" w:rsidRDefault="009D1E4E" w:rsidP="00650370">
            <w:pPr>
              <w:jc w:val="center"/>
            </w:pPr>
          </w:p>
        </w:tc>
      </w:tr>
      <w:tr w:rsidR="00A501D3" w:rsidRPr="00FC6F2A" w14:paraId="6380BF3B" w14:textId="77777777" w:rsidTr="00F72D5C">
        <w:tc>
          <w:tcPr>
            <w:tcW w:w="3235" w:type="dxa"/>
            <w:tcBorders>
              <w:top w:val="single" w:sz="4" w:space="0" w:color="auto"/>
            </w:tcBorders>
          </w:tcPr>
          <w:p w14:paraId="0A98924E" w14:textId="18687920" w:rsidR="009D1E4E" w:rsidRPr="00FC6F2A" w:rsidRDefault="009D1E4E" w:rsidP="00650370">
            <w:pPr>
              <w:jc w:val="both"/>
            </w:pPr>
            <w:r w:rsidRPr="00FC6F2A">
              <w:rPr>
                <w:b/>
                <w:bCs/>
              </w:rPr>
              <w:t>Sex</w:t>
            </w:r>
          </w:p>
        </w:tc>
        <w:tc>
          <w:tcPr>
            <w:tcW w:w="1620" w:type="dxa"/>
            <w:tcBorders>
              <w:top w:val="single" w:sz="4" w:space="0" w:color="auto"/>
            </w:tcBorders>
          </w:tcPr>
          <w:p w14:paraId="1A3178FB" w14:textId="77777777" w:rsidR="009D1E4E" w:rsidRPr="00FC6F2A" w:rsidRDefault="009D1E4E" w:rsidP="00650370">
            <w:pPr>
              <w:jc w:val="center"/>
            </w:pPr>
          </w:p>
        </w:tc>
        <w:tc>
          <w:tcPr>
            <w:tcW w:w="1530" w:type="dxa"/>
            <w:tcBorders>
              <w:top w:val="single" w:sz="4" w:space="0" w:color="auto"/>
            </w:tcBorders>
          </w:tcPr>
          <w:p w14:paraId="76FAE2F6" w14:textId="77777777" w:rsidR="009D1E4E" w:rsidRPr="00FC6F2A" w:rsidRDefault="009D1E4E" w:rsidP="00650370">
            <w:pPr>
              <w:jc w:val="center"/>
            </w:pPr>
          </w:p>
        </w:tc>
        <w:tc>
          <w:tcPr>
            <w:tcW w:w="1260" w:type="dxa"/>
            <w:tcBorders>
              <w:top w:val="single" w:sz="4" w:space="0" w:color="auto"/>
            </w:tcBorders>
          </w:tcPr>
          <w:p w14:paraId="11E1F6E6" w14:textId="77777777" w:rsidR="009D1E4E" w:rsidRPr="00FC6F2A" w:rsidRDefault="009D1E4E" w:rsidP="00650370">
            <w:pPr>
              <w:jc w:val="center"/>
            </w:pPr>
          </w:p>
        </w:tc>
        <w:tc>
          <w:tcPr>
            <w:tcW w:w="2160" w:type="dxa"/>
            <w:tcBorders>
              <w:top w:val="single" w:sz="4" w:space="0" w:color="auto"/>
            </w:tcBorders>
          </w:tcPr>
          <w:p w14:paraId="24C98F07" w14:textId="77777777" w:rsidR="009D1E4E" w:rsidRPr="00FC6F2A" w:rsidRDefault="009D1E4E" w:rsidP="00650370">
            <w:pPr>
              <w:jc w:val="center"/>
            </w:pPr>
          </w:p>
        </w:tc>
      </w:tr>
      <w:tr w:rsidR="00A501D3" w:rsidRPr="00FC6F2A" w14:paraId="7BBE28A8" w14:textId="77777777" w:rsidTr="00F72D5C">
        <w:tc>
          <w:tcPr>
            <w:tcW w:w="3235" w:type="dxa"/>
            <w:tcBorders>
              <w:bottom w:val="nil"/>
            </w:tcBorders>
          </w:tcPr>
          <w:p w14:paraId="50A7ECE9" w14:textId="7AFB8242" w:rsidR="00B7130F" w:rsidRPr="00FC6F2A" w:rsidRDefault="00B7130F" w:rsidP="00650370">
            <w:pPr>
              <w:jc w:val="center"/>
            </w:pPr>
            <w:r w:rsidRPr="00FC6F2A">
              <w:t>Female</w:t>
            </w:r>
          </w:p>
        </w:tc>
        <w:tc>
          <w:tcPr>
            <w:tcW w:w="1620" w:type="dxa"/>
            <w:tcBorders>
              <w:bottom w:val="nil"/>
            </w:tcBorders>
          </w:tcPr>
          <w:p w14:paraId="55388248" w14:textId="062D35B0" w:rsidR="00B7130F" w:rsidRPr="00FC6F2A" w:rsidRDefault="00275F06" w:rsidP="00650370">
            <w:pPr>
              <w:jc w:val="center"/>
            </w:pPr>
            <w:r w:rsidRPr="00FC6F2A">
              <w:t>253 (58.4)</w:t>
            </w:r>
          </w:p>
        </w:tc>
        <w:tc>
          <w:tcPr>
            <w:tcW w:w="1530" w:type="dxa"/>
            <w:tcBorders>
              <w:bottom w:val="nil"/>
            </w:tcBorders>
          </w:tcPr>
          <w:p w14:paraId="73EAE39D" w14:textId="2014E4B9" w:rsidR="00B7130F" w:rsidRPr="00FC6F2A" w:rsidRDefault="00275F06" w:rsidP="00650370">
            <w:pPr>
              <w:jc w:val="center"/>
            </w:pPr>
            <w:r w:rsidRPr="00FC6F2A">
              <w:t>81 (48.5)</w:t>
            </w:r>
          </w:p>
        </w:tc>
        <w:tc>
          <w:tcPr>
            <w:tcW w:w="1260" w:type="dxa"/>
            <w:tcBorders>
              <w:bottom w:val="nil"/>
            </w:tcBorders>
          </w:tcPr>
          <w:p w14:paraId="152AE79D" w14:textId="02D79B13" w:rsidR="00B7130F" w:rsidRPr="00FC6F2A" w:rsidRDefault="00275F06" w:rsidP="00650370">
            <w:pPr>
              <w:jc w:val="center"/>
            </w:pPr>
            <w:r w:rsidRPr="00FC6F2A">
              <w:t>334 (55.7)</w:t>
            </w:r>
          </w:p>
        </w:tc>
        <w:tc>
          <w:tcPr>
            <w:tcW w:w="2160" w:type="dxa"/>
            <w:tcBorders>
              <w:bottom w:val="nil"/>
            </w:tcBorders>
          </w:tcPr>
          <w:p w14:paraId="2A0422F7" w14:textId="12523250" w:rsidR="00B7130F" w:rsidRPr="00FC6F2A" w:rsidRDefault="00B7130F" w:rsidP="00650370">
            <w:pPr>
              <w:jc w:val="center"/>
            </w:pPr>
            <w:r w:rsidRPr="00FC6F2A">
              <w:rPr>
                <w:rFonts w:cs="Times New Roman"/>
              </w:rPr>
              <w:t>ꭓ=4.</w:t>
            </w:r>
            <w:r w:rsidR="00A163EC" w:rsidRPr="00FC6F2A">
              <w:rPr>
                <w:rFonts w:cs="Times New Roman"/>
              </w:rPr>
              <w:t>812</w:t>
            </w:r>
          </w:p>
        </w:tc>
      </w:tr>
      <w:tr w:rsidR="00A501D3" w:rsidRPr="00FC6F2A" w14:paraId="5AD827F2" w14:textId="77777777" w:rsidTr="00F72D5C">
        <w:tc>
          <w:tcPr>
            <w:tcW w:w="3235" w:type="dxa"/>
            <w:tcBorders>
              <w:top w:val="nil"/>
              <w:bottom w:val="single" w:sz="4" w:space="0" w:color="auto"/>
            </w:tcBorders>
          </w:tcPr>
          <w:p w14:paraId="5EE96E01" w14:textId="1DC122AD" w:rsidR="00B7130F" w:rsidRPr="00FC6F2A" w:rsidRDefault="00B7130F" w:rsidP="00650370">
            <w:pPr>
              <w:jc w:val="center"/>
            </w:pPr>
            <w:r w:rsidRPr="00FC6F2A">
              <w:t>Male</w:t>
            </w:r>
          </w:p>
        </w:tc>
        <w:tc>
          <w:tcPr>
            <w:tcW w:w="1620" w:type="dxa"/>
            <w:tcBorders>
              <w:top w:val="nil"/>
              <w:bottom w:val="single" w:sz="4" w:space="0" w:color="auto"/>
            </w:tcBorders>
          </w:tcPr>
          <w:p w14:paraId="3C2E0B7C" w14:textId="3276BF79" w:rsidR="00B7130F" w:rsidRPr="00FC6F2A" w:rsidRDefault="006619C3" w:rsidP="00650370">
            <w:pPr>
              <w:jc w:val="center"/>
            </w:pPr>
            <w:r w:rsidRPr="00FC6F2A">
              <w:t>180 (41.6)</w:t>
            </w:r>
          </w:p>
        </w:tc>
        <w:tc>
          <w:tcPr>
            <w:tcW w:w="1530" w:type="dxa"/>
            <w:tcBorders>
              <w:top w:val="nil"/>
              <w:bottom w:val="single" w:sz="4" w:space="0" w:color="auto"/>
            </w:tcBorders>
          </w:tcPr>
          <w:p w14:paraId="4D7B55D5" w14:textId="5DA3EBD0" w:rsidR="00B7130F" w:rsidRPr="00FC6F2A" w:rsidRDefault="006619C3" w:rsidP="00650370">
            <w:pPr>
              <w:jc w:val="center"/>
            </w:pPr>
            <w:r w:rsidRPr="00FC6F2A">
              <w:t>86 (51.6)</w:t>
            </w:r>
          </w:p>
        </w:tc>
        <w:tc>
          <w:tcPr>
            <w:tcW w:w="1260" w:type="dxa"/>
            <w:tcBorders>
              <w:top w:val="nil"/>
              <w:bottom w:val="single" w:sz="4" w:space="0" w:color="auto"/>
            </w:tcBorders>
          </w:tcPr>
          <w:p w14:paraId="0F98B8A7" w14:textId="055CD15B" w:rsidR="00B7130F" w:rsidRPr="00FC6F2A" w:rsidRDefault="006619C3" w:rsidP="00650370">
            <w:pPr>
              <w:jc w:val="center"/>
            </w:pPr>
            <w:r w:rsidRPr="00FC6F2A">
              <w:t>266 (44.3)</w:t>
            </w:r>
          </w:p>
        </w:tc>
        <w:tc>
          <w:tcPr>
            <w:tcW w:w="2160" w:type="dxa"/>
            <w:tcBorders>
              <w:top w:val="nil"/>
              <w:bottom w:val="single" w:sz="4" w:space="0" w:color="auto"/>
            </w:tcBorders>
          </w:tcPr>
          <w:p w14:paraId="70F0A433" w14:textId="3DAE1D9B" w:rsidR="00B7130F" w:rsidRPr="00FC6F2A" w:rsidRDefault="00B7130F" w:rsidP="00650370">
            <w:pPr>
              <w:jc w:val="center"/>
            </w:pPr>
            <w:r w:rsidRPr="00FC6F2A">
              <w:t>p=0.0</w:t>
            </w:r>
            <w:r w:rsidR="00A163EC" w:rsidRPr="00FC6F2A">
              <w:t>28</w:t>
            </w:r>
            <w:r w:rsidRPr="00FC6F2A">
              <w:t>*</w:t>
            </w:r>
          </w:p>
        </w:tc>
      </w:tr>
      <w:tr w:rsidR="00A501D3" w:rsidRPr="00FC6F2A" w14:paraId="51C68397" w14:textId="77777777" w:rsidTr="00F72D5C">
        <w:tc>
          <w:tcPr>
            <w:tcW w:w="3235" w:type="dxa"/>
            <w:tcBorders>
              <w:top w:val="single" w:sz="4" w:space="0" w:color="auto"/>
            </w:tcBorders>
          </w:tcPr>
          <w:p w14:paraId="4C6DA2E4" w14:textId="155C14B3" w:rsidR="00B7130F" w:rsidRPr="00FC6F2A" w:rsidRDefault="00B7130F" w:rsidP="00650370">
            <w:pPr>
              <w:jc w:val="both"/>
            </w:pPr>
            <w:r w:rsidRPr="00FC6F2A">
              <w:rPr>
                <w:b/>
                <w:bCs/>
              </w:rPr>
              <w:t>Class</w:t>
            </w:r>
          </w:p>
        </w:tc>
        <w:tc>
          <w:tcPr>
            <w:tcW w:w="1620" w:type="dxa"/>
            <w:tcBorders>
              <w:top w:val="single" w:sz="4" w:space="0" w:color="auto"/>
            </w:tcBorders>
          </w:tcPr>
          <w:p w14:paraId="250EDB13" w14:textId="77777777" w:rsidR="00B7130F" w:rsidRPr="00FC6F2A" w:rsidRDefault="00B7130F" w:rsidP="00650370">
            <w:pPr>
              <w:jc w:val="center"/>
            </w:pPr>
          </w:p>
        </w:tc>
        <w:tc>
          <w:tcPr>
            <w:tcW w:w="1530" w:type="dxa"/>
            <w:tcBorders>
              <w:top w:val="single" w:sz="4" w:space="0" w:color="auto"/>
            </w:tcBorders>
          </w:tcPr>
          <w:p w14:paraId="45F71E00" w14:textId="77777777" w:rsidR="00B7130F" w:rsidRPr="00FC6F2A" w:rsidRDefault="00B7130F" w:rsidP="00650370">
            <w:pPr>
              <w:jc w:val="center"/>
            </w:pPr>
          </w:p>
        </w:tc>
        <w:tc>
          <w:tcPr>
            <w:tcW w:w="1260" w:type="dxa"/>
            <w:tcBorders>
              <w:top w:val="single" w:sz="4" w:space="0" w:color="auto"/>
            </w:tcBorders>
          </w:tcPr>
          <w:p w14:paraId="3446C562" w14:textId="77777777" w:rsidR="00B7130F" w:rsidRPr="00FC6F2A" w:rsidRDefault="00B7130F" w:rsidP="00650370">
            <w:pPr>
              <w:jc w:val="center"/>
            </w:pPr>
          </w:p>
        </w:tc>
        <w:tc>
          <w:tcPr>
            <w:tcW w:w="2160" w:type="dxa"/>
            <w:tcBorders>
              <w:top w:val="single" w:sz="4" w:space="0" w:color="auto"/>
            </w:tcBorders>
          </w:tcPr>
          <w:p w14:paraId="1A0F2336" w14:textId="77777777" w:rsidR="00B7130F" w:rsidRPr="00FC6F2A" w:rsidRDefault="00B7130F" w:rsidP="00650370">
            <w:pPr>
              <w:jc w:val="center"/>
            </w:pPr>
          </w:p>
        </w:tc>
      </w:tr>
      <w:tr w:rsidR="00A501D3" w:rsidRPr="00FC6F2A" w14:paraId="6AB1432A" w14:textId="77777777" w:rsidTr="00F72D5C">
        <w:tc>
          <w:tcPr>
            <w:tcW w:w="3235" w:type="dxa"/>
          </w:tcPr>
          <w:p w14:paraId="46003FAE" w14:textId="0892E64E" w:rsidR="00B7130F" w:rsidRPr="00FC6F2A" w:rsidRDefault="00B7130F" w:rsidP="00650370">
            <w:pPr>
              <w:jc w:val="center"/>
            </w:pPr>
            <w:r w:rsidRPr="00FC6F2A">
              <w:t>JSS3</w:t>
            </w:r>
          </w:p>
        </w:tc>
        <w:tc>
          <w:tcPr>
            <w:tcW w:w="1620" w:type="dxa"/>
          </w:tcPr>
          <w:p w14:paraId="1297C3D7" w14:textId="510A0570" w:rsidR="00B7130F" w:rsidRPr="00FC6F2A" w:rsidRDefault="00B92D40" w:rsidP="00650370">
            <w:pPr>
              <w:jc w:val="center"/>
            </w:pPr>
            <w:r w:rsidRPr="00FC6F2A">
              <w:t>112 (25.6)</w:t>
            </w:r>
          </w:p>
        </w:tc>
        <w:tc>
          <w:tcPr>
            <w:tcW w:w="1530" w:type="dxa"/>
          </w:tcPr>
          <w:p w14:paraId="6340C979" w14:textId="70E27B36" w:rsidR="00B7130F" w:rsidRPr="00FC6F2A" w:rsidRDefault="00B92D40" w:rsidP="00650370">
            <w:pPr>
              <w:jc w:val="center"/>
            </w:pPr>
            <w:r w:rsidRPr="00FC6F2A">
              <w:t>27 (16.2)</w:t>
            </w:r>
          </w:p>
        </w:tc>
        <w:tc>
          <w:tcPr>
            <w:tcW w:w="1260" w:type="dxa"/>
          </w:tcPr>
          <w:p w14:paraId="477E13E7" w14:textId="159E4DFC" w:rsidR="00B7130F" w:rsidRPr="00FC6F2A" w:rsidRDefault="00B92D40" w:rsidP="00650370">
            <w:pPr>
              <w:jc w:val="center"/>
            </w:pPr>
            <w:r w:rsidRPr="00FC6F2A">
              <w:t>139 (23.2)</w:t>
            </w:r>
          </w:p>
        </w:tc>
        <w:tc>
          <w:tcPr>
            <w:tcW w:w="2160" w:type="dxa"/>
          </w:tcPr>
          <w:p w14:paraId="4ACE62CE" w14:textId="4A32480A" w:rsidR="00B7130F" w:rsidRPr="00FC6F2A" w:rsidRDefault="00B7130F" w:rsidP="00650370">
            <w:pPr>
              <w:jc w:val="center"/>
            </w:pPr>
            <w:r w:rsidRPr="00FC6F2A">
              <w:rPr>
                <w:rFonts w:cs="Times New Roman"/>
              </w:rPr>
              <w:t>ꭓ=</w:t>
            </w:r>
            <w:r w:rsidR="00B92D40" w:rsidRPr="00FC6F2A">
              <w:rPr>
                <w:rFonts w:cs="Times New Roman"/>
              </w:rPr>
              <w:t>9.020</w:t>
            </w:r>
          </w:p>
        </w:tc>
      </w:tr>
      <w:tr w:rsidR="00A501D3" w:rsidRPr="00FC6F2A" w14:paraId="62C34B9F" w14:textId="77777777" w:rsidTr="00F72D5C">
        <w:tc>
          <w:tcPr>
            <w:tcW w:w="3235" w:type="dxa"/>
          </w:tcPr>
          <w:p w14:paraId="746A4B2A" w14:textId="0699F88F" w:rsidR="00B7130F" w:rsidRPr="00FC6F2A" w:rsidRDefault="00B7130F" w:rsidP="00650370">
            <w:pPr>
              <w:jc w:val="center"/>
            </w:pPr>
            <w:r w:rsidRPr="00FC6F2A">
              <w:t>SSS1</w:t>
            </w:r>
          </w:p>
        </w:tc>
        <w:tc>
          <w:tcPr>
            <w:tcW w:w="1620" w:type="dxa"/>
          </w:tcPr>
          <w:p w14:paraId="2CD285AB" w14:textId="76516D30" w:rsidR="00B7130F" w:rsidRPr="00FC6F2A" w:rsidRDefault="00B92D40" w:rsidP="00650370">
            <w:pPr>
              <w:jc w:val="center"/>
            </w:pPr>
            <w:r w:rsidRPr="00FC6F2A">
              <w:t>101 (23.3)</w:t>
            </w:r>
          </w:p>
        </w:tc>
        <w:tc>
          <w:tcPr>
            <w:tcW w:w="1530" w:type="dxa"/>
          </w:tcPr>
          <w:p w14:paraId="235EAAE5" w14:textId="1948763F" w:rsidR="00B7130F" w:rsidRPr="00FC6F2A" w:rsidRDefault="00B92D40" w:rsidP="00650370">
            <w:pPr>
              <w:jc w:val="center"/>
            </w:pPr>
            <w:r w:rsidRPr="00FC6F2A">
              <w:t>44 (26.3)</w:t>
            </w:r>
          </w:p>
        </w:tc>
        <w:tc>
          <w:tcPr>
            <w:tcW w:w="1260" w:type="dxa"/>
          </w:tcPr>
          <w:p w14:paraId="01CEC865" w14:textId="1FE26CAE" w:rsidR="00B7130F" w:rsidRPr="00FC6F2A" w:rsidRDefault="00B92D40" w:rsidP="00650370">
            <w:pPr>
              <w:jc w:val="center"/>
            </w:pPr>
            <w:r w:rsidRPr="00FC6F2A">
              <w:t>145 (24.2)</w:t>
            </w:r>
          </w:p>
        </w:tc>
        <w:tc>
          <w:tcPr>
            <w:tcW w:w="2160" w:type="dxa"/>
          </w:tcPr>
          <w:p w14:paraId="74EA7CD1" w14:textId="34A44A02" w:rsidR="00B7130F" w:rsidRPr="00FC6F2A" w:rsidRDefault="00B7130F" w:rsidP="00650370">
            <w:pPr>
              <w:jc w:val="center"/>
            </w:pPr>
            <w:r w:rsidRPr="00FC6F2A">
              <w:t>p=0.0</w:t>
            </w:r>
            <w:r w:rsidR="00B92D40" w:rsidRPr="00FC6F2A">
              <w:t>29</w:t>
            </w:r>
            <w:r w:rsidR="002A2E34" w:rsidRPr="00FC6F2A">
              <w:t>*</w:t>
            </w:r>
          </w:p>
        </w:tc>
      </w:tr>
      <w:tr w:rsidR="00A501D3" w:rsidRPr="00FC6F2A" w14:paraId="69805D1C" w14:textId="77777777" w:rsidTr="00F72D5C">
        <w:tc>
          <w:tcPr>
            <w:tcW w:w="3235" w:type="dxa"/>
            <w:tcBorders>
              <w:bottom w:val="nil"/>
            </w:tcBorders>
          </w:tcPr>
          <w:p w14:paraId="2122C2E9" w14:textId="5BE13E98" w:rsidR="00B7130F" w:rsidRPr="00FC6F2A" w:rsidRDefault="00B7130F" w:rsidP="00650370">
            <w:pPr>
              <w:jc w:val="center"/>
            </w:pPr>
            <w:r w:rsidRPr="00FC6F2A">
              <w:t>SSS2</w:t>
            </w:r>
          </w:p>
        </w:tc>
        <w:tc>
          <w:tcPr>
            <w:tcW w:w="1620" w:type="dxa"/>
            <w:tcBorders>
              <w:bottom w:val="nil"/>
            </w:tcBorders>
          </w:tcPr>
          <w:p w14:paraId="4D9C1B6B" w14:textId="79550193" w:rsidR="00B7130F" w:rsidRPr="00FC6F2A" w:rsidRDefault="00B92D40" w:rsidP="00650370">
            <w:pPr>
              <w:jc w:val="center"/>
            </w:pPr>
            <w:r w:rsidRPr="00FC6F2A">
              <w:t>121 (27.9)</w:t>
            </w:r>
          </w:p>
        </w:tc>
        <w:tc>
          <w:tcPr>
            <w:tcW w:w="1530" w:type="dxa"/>
            <w:tcBorders>
              <w:bottom w:val="nil"/>
            </w:tcBorders>
          </w:tcPr>
          <w:p w14:paraId="78D4A93D" w14:textId="169D9C09" w:rsidR="00B7130F" w:rsidRPr="00FC6F2A" w:rsidRDefault="00B92D40" w:rsidP="00650370">
            <w:pPr>
              <w:jc w:val="center"/>
            </w:pPr>
            <w:r w:rsidRPr="00FC6F2A">
              <w:t>62 (37.1)</w:t>
            </w:r>
          </w:p>
        </w:tc>
        <w:tc>
          <w:tcPr>
            <w:tcW w:w="1260" w:type="dxa"/>
            <w:tcBorders>
              <w:bottom w:val="nil"/>
            </w:tcBorders>
          </w:tcPr>
          <w:p w14:paraId="116D9368" w14:textId="29C46251" w:rsidR="00B7130F" w:rsidRPr="00FC6F2A" w:rsidRDefault="00B92D40" w:rsidP="00650370">
            <w:pPr>
              <w:jc w:val="center"/>
            </w:pPr>
            <w:r w:rsidRPr="00FC6F2A">
              <w:t>183 (30.5)</w:t>
            </w:r>
          </w:p>
        </w:tc>
        <w:tc>
          <w:tcPr>
            <w:tcW w:w="2160" w:type="dxa"/>
            <w:tcBorders>
              <w:bottom w:val="nil"/>
            </w:tcBorders>
          </w:tcPr>
          <w:p w14:paraId="33BCB534" w14:textId="77777777" w:rsidR="00B7130F" w:rsidRPr="00FC6F2A" w:rsidRDefault="00B7130F" w:rsidP="00650370">
            <w:pPr>
              <w:jc w:val="center"/>
            </w:pPr>
          </w:p>
        </w:tc>
      </w:tr>
      <w:tr w:rsidR="00A501D3" w:rsidRPr="00FC6F2A" w14:paraId="4281E969" w14:textId="77777777" w:rsidTr="00F72D5C">
        <w:tc>
          <w:tcPr>
            <w:tcW w:w="3235" w:type="dxa"/>
            <w:tcBorders>
              <w:top w:val="nil"/>
              <w:bottom w:val="single" w:sz="4" w:space="0" w:color="auto"/>
            </w:tcBorders>
          </w:tcPr>
          <w:p w14:paraId="54B8A00A" w14:textId="6B2B3358" w:rsidR="00B7130F" w:rsidRPr="00FC6F2A" w:rsidRDefault="00B7130F" w:rsidP="00650370">
            <w:pPr>
              <w:jc w:val="center"/>
            </w:pPr>
            <w:r w:rsidRPr="00FC6F2A">
              <w:t>SSS3</w:t>
            </w:r>
          </w:p>
        </w:tc>
        <w:tc>
          <w:tcPr>
            <w:tcW w:w="1620" w:type="dxa"/>
            <w:tcBorders>
              <w:top w:val="nil"/>
              <w:bottom w:val="single" w:sz="4" w:space="0" w:color="auto"/>
            </w:tcBorders>
          </w:tcPr>
          <w:p w14:paraId="49E08B87" w14:textId="7E98FFBB" w:rsidR="00B7130F" w:rsidRPr="00FC6F2A" w:rsidRDefault="00B92D40" w:rsidP="00650370">
            <w:pPr>
              <w:jc w:val="center"/>
            </w:pPr>
            <w:r w:rsidRPr="00FC6F2A">
              <w:t>99 (22.9)</w:t>
            </w:r>
          </w:p>
        </w:tc>
        <w:tc>
          <w:tcPr>
            <w:tcW w:w="1530" w:type="dxa"/>
            <w:tcBorders>
              <w:top w:val="nil"/>
              <w:bottom w:val="single" w:sz="4" w:space="0" w:color="auto"/>
            </w:tcBorders>
          </w:tcPr>
          <w:p w14:paraId="4655A976" w14:textId="20988C29" w:rsidR="00B7130F" w:rsidRPr="00FC6F2A" w:rsidRDefault="00B92D40" w:rsidP="00650370">
            <w:pPr>
              <w:jc w:val="center"/>
            </w:pPr>
            <w:r w:rsidRPr="00FC6F2A">
              <w:t>34 (20.4)</w:t>
            </w:r>
          </w:p>
        </w:tc>
        <w:tc>
          <w:tcPr>
            <w:tcW w:w="1260" w:type="dxa"/>
            <w:tcBorders>
              <w:top w:val="nil"/>
              <w:bottom w:val="single" w:sz="4" w:space="0" w:color="auto"/>
            </w:tcBorders>
          </w:tcPr>
          <w:p w14:paraId="5F52F187" w14:textId="14DEF63A" w:rsidR="00B7130F" w:rsidRPr="00FC6F2A" w:rsidRDefault="00B92D40" w:rsidP="00650370">
            <w:pPr>
              <w:jc w:val="center"/>
            </w:pPr>
            <w:r w:rsidRPr="00FC6F2A">
              <w:t>133 (22.2)</w:t>
            </w:r>
          </w:p>
        </w:tc>
        <w:tc>
          <w:tcPr>
            <w:tcW w:w="2160" w:type="dxa"/>
            <w:tcBorders>
              <w:top w:val="nil"/>
              <w:bottom w:val="single" w:sz="4" w:space="0" w:color="auto"/>
            </w:tcBorders>
          </w:tcPr>
          <w:p w14:paraId="0C08A3D5" w14:textId="77777777" w:rsidR="00B7130F" w:rsidRPr="00FC6F2A" w:rsidRDefault="00B7130F" w:rsidP="00650370">
            <w:pPr>
              <w:jc w:val="center"/>
            </w:pPr>
          </w:p>
        </w:tc>
      </w:tr>
      <w:tr w:rsidR="00A501D3" w:rsidRPr="00FC6F2A" w14:paraId="43EB8BD0" w14:textId="77777777" w:rsidTr="00F72D5C">
        <w:tc>
          <w:tcPr>
            <w:tcW w:w="3235" w:type="dxa"/>
            <w:tcBorders>
              <w:top w:val="single" w:sz="4" w:space="0" w:color="auto"/>
            </w:tcBorders>
          </w:tcPr>
          <w:p w14:paraId="4331C2F2" w14:textId="735DA6E9" w:rsidR="00B7130F" w:rsidRPr="00FC6F2A" w:rsidRDefault="00B7130F" w:rsidP="00650370">
            <w:pPr>
              <w:jc w:val="both"/>
            </w:pPr>
            <w:r w:rsidRPr="00FC6F2A">
              <w:rPr>
                <w:b/>
                <w:bCs/>
              </w:rPr>
              <w:t>Type of school</w:t>
            </w:r>
          </w:p>
        </w:tc>
        <w:tc>
          <w:tcPr>
            <w:tcW w:w="1620" w:type="dxa"/>
            <w:tcBorders>
              <w:top w:val="single" w:sz="4" w:space="0" w:color="auto"/>
            </w:tcBorders>
          </w:tcPr>
          <w:p w14:paraId="67109A4C" w14:textId="77777777" w:rsidR="00B7130F" w:rsidRPr="00FC6F2A" w:rsidRDefault="00B7130F" w:rsidP="00650370">
            <w:pPr>
              <w:jc w:val="center"/>
            </w:pPr>
          </w:p>
        </w:tc>
        <w:tc>
          <w:tcPr>
            <w:tcW w:w="1530" w:type="dxa"/>
            <w:tcBorders>
              <w:top w:val="single" w:sz="4" w:space="0" w:color="auto"/>
            </w:tcBorders>
          </w:tcPr>
          <w:p w14:paraId="02FC5464" w14:textId="77777777" w:rsidR="00B7130F" w:rsidRPr="00FC6F2A" w:rsidRDefault="00B7130F" w:rsidP="00650370">
            <w:pPr>
              <w:jc w:val="center"/>
            </w:pPr>
          </w:p>
        </w:tc>
        <w:tc>
          <w:tcPr>
            <w:tcW w:w="1260" w:type="dxa"/>
            <w:tcBorders>
              <w:top w:val="single" w:sz="4" w:space="0" w:color="auto"/>
            </w:tcBorders>
          </w:tcPr>
          <w:p w14:paraId="253E40B2" w14:textId="77777777" w:rsidR="00B7130F" w:rsidRPr="00FC6F2A" w:rsidRDefault="00B7130F" w:rsidP="00650370">
            <w:pPr>
              <w:jc w:val="center"/>
            </w:pPr>
          </w:p>
        </w:tc>
        <w:tc>
          <w:tcPr>
            <w:tcW w:w="2160" w:type="dxa"/>
            <w:tcBorders>
              <w:top w:val="single" w:sz="4" w:space="0" w:color="auto"/>
            </w:tcBorders>
          </w:tcPr>
          <w:p w14:paraId="6044A144" w14:textId="77777777" w:rsidR="00B7130F" w:rsidRPr="00FC6F2A" w:rsidRDefault="00B7130F" w:rsidP="00650370">
            <w:pPr>
              <w:jc w:val="center"/>
            </w:pPr>
          </w:p>
        </w:tc>
      </w:tr>
      <w:tr w:rsidR="00A501D3" w:rsidRPr="00FC6F2A" w14:paraId="2C271373" w14:textId="77777777" w:rsidTr="00086EDE">
        <w:tc>
          <w:tcPr>
            <w:tcW w:w="3235" w:type="dxa"/>
            <w:tcBorders>
              <w:bottom w:val="nil"/>
            </w:tcBorders>
          </w:tcPr>
          <w:p w14:paraId="31106784" w14:textId="6AD920DE" w:rsidR="00B7130F" w:rsidRPr="00FC6F2A" w:rsidRDefault="00B7130F" w:rsidP="00650370">
            <w:pPr>
              <w:jc w:val="center"/>
            </w:pPr>
            <w:r w:rsidRPr="00FC6F2A">
              <w:t>Private</w:t>
            </w:r>
          </w:p>
        </w:tc>
        <w:tc>
          <w:tcPr>
            <w:tcW w:w="1620" w:type="dxa"/>
            <w:tcBorders>
              <w:bottom w:val="nil"/>
            </w:tcBorders>
          </w:tcPr>
          <w:p w14:paraId="5D6001A0" w14:textId="3EE352A8" w:rsidR="00B7130F" w:rsidRPr="00FC6F2A" w:rsidRDefault="00E31BAD" w:rsidP="00650370">
            <w:pPr>
              <w:jc w:val="center"/>
            </w:pPr>
            <w:r w:rsidRPr="00FC6F2A">
              <w:t>157 (36.3)</w:t>
            </w:r>
          </w:p>
        </w:tc>
        <w:tc>
          <w:tcPr>
            <w:tcW w:w="1530" w:type="dxa"/>
            <w:tcBorders>
              <w:bottom w:val="nil"/>
            </w:tcBorders>
          </w:tcPr>
          <w:p w14:paraId="472B4CB0" w14:textId="67770E43" w:rsidR="00B7130F" w:rsidRPr="00FC6F2A" w:rsidRDefault="00E31BAD" w:rsidP="00650370">
            <w:pPr>
              <w:jc w:val="center"/>
            </w:pPr>
            <w:r w:rsidRPr="00FC6F2A">
              <w:t>66 (39.5)</w:t>
            </w:r>
          </w:p>
        </w:tc>
        <w:tc>
          <w:tcPr>
            <w:tcW w:w="1260" w:type="dxa"/>
            <w:tcBorders>
              <w:bottom w:val="nil"/>
            </w:tcBorders>
          </w:tcPr>
          <w:p w14:paraId="6329D58D" w14:textId="4BC777C8" w:rsidR="00B7130F" w:rsidRPr="00FC6F2A" w:rsidRDefault="00E31BAD" w:rsidP="00650370">
            <w:pPr>
              <w:jc w:val="center"/>
            </w:pPr>
            <w:r w:rsidRPr="00FC6F2A">
              <w:t>223 (37.2)</w:t>
            </w:r>
          </w:p>
        </w:tc>
        <w:tc>
          <w:tcPr>
            <w:tcW w:w="2160" w:type="dxa"/>
            <w:tcBorders>
              <w:bottom w:val="nil"/>
            </w:tcBorders>
          </w:tcPr>
          <w:p w14:paraId="56F2655A" w14:textId="71B738C4" w:rsidR="00B7130F" w:rsidRPr="00FC6F2A" w:rsidRDefault="00B7130F" w:rsidP="00650370">
            <w:pPr>
              <w:jc w:val="center"/>
            </w:pPr>
            <w:r w:rsidRPr="00FC6F2A">
              <w:rPr>
                <w:rFonts w:cs="Times New Roman"/>
              </w:rPr>
              <w:t>ꭓ=</w:t>
            </w:r>
            <w:r w:rsidR="00755B70" w:rsidRPr="00FC6F2A">
              <w:rPr>
                <w:rFonts w:cs="Times New Roman"/>
              </w:rPr>
              <w:t>0.549</w:t>
            </w:r>
          </w:p>
        </w:tc>
      </w:tr>
      <w:tr w:rsidR="00A501D3" w:rsidRPr="00FC6F2A" w14:paraId="5717A677" w14:textId="77777777" w:rsidTr="00086EDE">
        <w:tc>
          <w:tcPr>
            <w:tcW w:w="3235" w:type="dxa"/>
            <w:tcBorders>
              <w:top w:val="nil"/>
              <w:bottom w:val="single" w:sz="4" w:space="0" w:color="auto"/>
            </w:tcBorders>
          </w:tcPr>
          <w:p w14:paraId="39D26D2F" w14:textId="26CED7F7" w:rsidR="00B7130F" w:rsidRPr="00FC6F2A" w:rsidRDefault="00B7130F" w:rsidP="00650370">
            <w:pPr>
              <w:jc w:val="center"/>
            </w:pPr>
            <w:r w:rsidRPr="00FC6F2A">
              <w:t>Public</w:t>
            </w:r>
          </w:p>
        </w:tc>
        <w:tc>
          <w:tcPr>
            <w:tcW w:w="1620" w:type="dxa"/>
            <w:tcBorders>
              <w:top w:val="nil"/>
              <w:bottom w:val="single" w:sz="4" w:space="0" w:color="auto"/>
            </w:tcBorders>
          </w:tcPr>
          <w:p w14:paraId="58B3796B" w14:textId="265D1FC9" w:rsidR="00B7130F" w:rsidRPr="00FC6F2A" w:rsidRDefault="00E31BAD" w:rsidP="00650370">
            <w:pPr>
              <w:jc w:val="center"/>
            </w:pPr>
            <w:r w:rsidRPr="00FC6F2A">
              <w:t>276 (63.7)</w:t>
            </w:r>
          </w:p>
        </w:tc>
        <w:tc>
          <w:tcPr>
            <w:tcW w:w="1530" w:type="dxa"/>
            <w:tcBorders>
              <w:top w:val="nil"/>
              <w:bottom w:val="single" w:sz="4" w:space="0" w:color="auto"/>
            </w:tcBorders>
          </w:tcPr>
          <w:p w14:paraId="7845D370" w14:textId="08140F61" w:rsidR="00B7130F" w:rsidRPr="00FC6F2A" w:rsidRDefault="00E31BAD" w:rsidP="00650370">
            <w:pPr>
              <w:jc w:val="center"/>
            </w:pPr>
            <w:r w:rsidRPr="00FC6F2A">
              <w:t>101 (60.5)</w:t>
            </w:r>
          </w:p>
        </w:tc>
        <w:tc>
          <w:tcPr>
            <w:tcW w:w="1260" w:type="dxa"/>
            <w:tcBorders>
              <w:top w:val="nil"/>
              <w:bottom w:val="single" w:sz="4" w:space="0" w:color="auto"/>
            </w:tcBorders>
          </w:tcPr>
          <w:p w14:paraId="29CD5A2A" w14:textId="732096B8" w:rsidR="00B7130F" w:rsidRPr="00FC6F2A" w:rsidRDefault="00E31BAD" w:rsidP="00650370">
            <w:pPr>
              <w:jc w:val="center"/>
            </w:pPr>
            <w:r w:rsidRPr="00FC6F2A">
              <w:t>377 (62.8)</w:t>
            </w:r>
          </w:p>
        </w:tc>
        <w:tc>
          <w:tcPr>
            <w:tcW w:w="2160" w:type="dxa"/>
            <w:tcBorders>
              <w:top w:val="nil"/>
              <w:bottom w:val="single" w:sz="4" w:space="0" w:color="auto"/>
            </w:tcBorders>
          </w:tcPr>
          <w:p w14:paraId="4608B514" w14:textId="50A2F1F1" w:rsidR="00B7130F" w:rsidRPr="00FC6F2A" w:rsidRDefault="00B7130F" w:rsidP="00650370">
            <w:pPr>
              <w:jc w:val="center"/>
            </w:pPr>
            <w:r w:rsidRPr="00FC6F2A">
              <w:t>p=0.</w:t>
            </w:r>
            <w:r w:rsidR="00755B70" w:rsidRPr="00FC6F2A">
              <w:t>459</w:t>
            </w:r>
          </w:p>
        </w:tc>
      </w:tr>
      <w:tr w:rsidR="00A501D3" w:rsidRPr="00FC6F2A" w14:paraId="765E7DD6" w14:textId="77777777" w:rsidTr="00086EDE">
        <w:tc>
          <w:tcPr>
            <w:tcW w:w="3235" w:type="dxa"/>
            <w:tcBorders>
              <w:top w:val="single" w:sz="4" w:space="0" w:color="auto"/>
            </w:tcBorders>
          </w:tcPr>
          <w:p w14:paraId="782DAA2C" w14:textId="6F62DD2B" w:rsidR="00B7130F" w:rsidRPr="00FC6F2A" w:rsidRDefault="00B7130F" w:rsidP="00650370">
            <w:pPr>
              <w:jc w:val="both"/>
            </w:pPr>
            <w:r w:rsidRPr="00FC6F2A">
              <w:rPr>
                <w:b/>
                <w:bCs/>
              </w:rPr>
              <w:t>Who do you live with</w:t>
            </w:r>
          </w:p>
        </w:tc>
        <w:tc>
          <w:tcPr>
            <w:tcW w:w="1620" w:type="dxa"/>
            <w:tcBorders>
              <w:top w:val="single" w:sz="4" w:space="0" w:color="auto"/>
            </w:tcBorders>
          </w:tcPr>
          <w:p w14:paraId="0AE6486F" w14:textId="77777777" w:rsidR="00B7130F" w:rsidRPr="00FC6F2A" w:rsidRDefault="00B7130F" w:rsidP="00650370">
            <w:pPr>
              <w:jc w:val="center"/>
            </w:pPr>
          </w:p>
        </w:tc>
        <w:tc>
          <w:tcPr>
            <w:tcW w:w="1530" w:type="dxa"/>
            <w:tcBorders>
              <w:top w:val="single" w:sz="4" w:space="0" w:color="auto"/>
            </w:tcBorders>
          </w:tcPr>
          <w:p w14:paraId="3F7573E9" w14:textId="77777777" w:rsidR="00B7130F" w:rsidRPr="00FC6F2A" w:rsidRDefault="00B7130F" w:rsidP="00650370">
            <w:pPr>
              <w:jc w:val="center"/>
            </w:pPr>
          </w:p>
        </w:tc>
        <w:tc>
          <w:tcPr>
            <w:tcW w:w="1260" w:type="dxa"/>
            <w:tcBorders>
              <w:top w:val="single" w:sz="4" w:space="0" w:color="auto"/>
            </w:tcBorders>
          </w:tcPr>
          <w:p w14:paraId="17EC8438" w14:textId="77777777" w:rsidR="00B7130F" w:rsidRPr="00FC6F2A" w:rsidRDefault="00B7130F" w:rsidP="00650370">
            <w:pPr>
              <w:jc w:val="center"/>
            </w:pPr>
          </w:p>
        </w:tc>
        <w:tc>
          <w:tcPr>
            <w:tcW w:w="2160" w:type="dxa"/>
            <w:tcBorders>
              <w:top w:val="single" w:sz="4" w:space="0" w:color="auto"/>
            </w:tcBorders>
          </w:tcPr>
          <w:p w14:paraId="67991243" w14:textId="77777777" w:rsidR="00B7130F" w:rsidRPr="00FC6F2A" w:rsidRDefault="00B7130F" w:rsidP="00650370">
            <w:pPr>
              <w:jc w:val="center"/>
            </w:pPr>
          </w:p>
        </w:tc>
      </w:tr>
      <w:tr w:rsidR="00A501D3" w:rsidRPr="00FC6F2A" w14:paraId="21C79128" w14:textId="77777777" w:rsidTr="00F72D5C">
        <w:tc>
          <w:tcPr>
            <w:tcW w:w="3235" w:type="dxa"/>
          </w:tcPr>
          <w:p w14:paraId="5D08E263" w14:textId="3ECBA073" w:rsidR="00B7130F" w:rsidRPr="00FC6F2A" w:rsidRDefault="00B7130F" w:rsidP="00650370">
            <w:pPr>
              <w:jc w:val="center"/>
            </w:pPr>
            <w:r w:rsidRPr="00FC6F2A">
              <w:t>Both parents</w:t>
            </w:r>
          </w:p>
        </w:tc>
        <w:tc>
          <w:tcPr>
            <w:tcW w:w="1620" w:type="dxa"/>
          </w:tcPr>
          <w:p w14:paraId="38E1D917" w14:textId="5A3E399A" w:rsidR="00B7130F" w:rsidRPr="00FC6F2A" w:rsidRDefault="00853EAE" w:rsidP="00650370">
            <w:pPr>
              <w:jc w:val="center"/>
            </w:pPr>
            <w:r w:rsidRPr="00FC6F2A">
              <w:t>251 (58.0)</w:t>
            </w:r>
          </w:p>
        </w:tc>
        <w:tc>
          <w:tcPr>
            <w:tcW w:w="1530" w:type="dxa"/>
          </w:tcPr>
          <w:p w14:paraId="4B521B20" w14:textId="10DFFBB2" w:rsidR="00B7130F" w:rsidRPr="00FC6F2A" w:rsidRDefault="00853EAE" w:rsidP="00650370">
            <w:pPr>
              <w:jc w:val="center"/>
            </w:pPr>
            <w:r w:rsidRPr="00FC6F2A">
              <w:t>97 (58.1)</w:t>
            </w:r>
          </w:p>
        </w:tc>
        <w:tc>
          <w:tcPr>
            <w:tcW w:w="1260" w:type="dxa"/>
          </w:tcPr>
          <w:p w14:paraId="27E77750" w14:textId="6CE3C569" w:rsidR="00B7130F" w:rsidRPr="00FC6F2A" w:rsidRDefault="00853EAE" w:rsidP="00650370">
            <w:pPr>
              <w:jc w:val="center"/>
            </w:pPr>
            <w:r w:rsidRPr="00FC6F2A">
              <w:t>348 (58.0)</w:t>
            </w:r>
          </w:p>
        </w:tc>
        <w:tc>
          <w:tcPr>
            <w:tcW w:w="2160" w:type="dxa"/>
          </w:tcPr>
          <w:p w14:paraId="75D905FC" w14:textId="13E5711E" w:rsidR="00B7130F" w:rsidRPr="00FC6F2A" w:rsidRDefault="00B7130F" w:rsidP="00650370">
            <w:pPr>
              <w:jc w:val="center"/>
            </w:pPr>
            <w:r w:rsidRPr="00FC6F2A">
              <w:rPr>
                <w:rFonts w:cs="Times New Roman"/>
              </w:rPr>
              <w:t>ꭓ=</w:t>
            </w:r>
            <w:r w:rsidR="00D32BA3" w:rsidRPr="00FC6F2A">
              <w:rPr>
                <w:rFonts w:cs="Times New Roman"/>
              </w:rPr>
              <w:t>4.637</w:t>
            </w:r>
          </w:p>
        </w:tc>
      </w:tr>
      <w:tr w:rsidR="00A501D3" w:rsidRPr="00FC6F2A" w14:paraId="40617CC1" w14:textId="77777777" w:rsidTr="00F72D5C">
        <w:tc>
          <w:tcPr>
            <w:tcW w:w="3235" w:type="dxa"/>
          </w:tcPr>
          <w:p w14:paraId="037E1298" w14:textId="24D72FEC" w:rsidR="00B7130F" w:rsidRPr="00FC6F2A" w:rsidRDefault="00B7130F" w:rsidP="00650370">
            <w:pPr>
              <w:jc w:val="center"/>
            </w:pPr>
            <w:r w:rsidRPr="00FC6F2A">
              <w:t>Father only</w:t>
            </w:r>
          </w:p>
        </w:tc>
        <w:tc>
          <w:tcPr>
            <w:tcW w:w="1620" w:type="dxa"/>
          </w:tcPr>
          <w:p w14:paraId="169BF9E8" w14:textId="53E5DD11" w:rsidR="00B7130F" w:rsidRPr="00FC6F2A" w:rsidRDefault="003B1992" w:rsidP="00650370">
            <w:pPr>
              <w:jc w:val="center"/>
            </w:pPr>
            <w:r w:rsidRPr="00FC6F2A">
              <w:t>25 (5.8)</w:t>
            </w:r>
          </w:p>
        </w:tc>
        <w:tc>
          <w:tcPr>
            <w:tcW w:w="1530" w:type="dxa"/>
          </w:tcPr>
          <w:p w14:paraId="78CF04F5" w14:textId="3C13AC75" w:rsidR="00B7130F" w:rsidRPr="00FC6F2A" w:rsidRDefault="003B1992" w:rsidP="00650370">
            <w:pPr>
              <w:jc w:val="center"/>
            </w:pPr>
            <w:r w:rsidRPr="00FC6F2A">
              <w:t>8 (4.8)</w:t>
            </w:r>
          </w:p>
        </w:tc>
        <w:tc>
          <w:tcPr>
            <w:tcW w:w="1260" w:type="dxa"/>
          </w:tcPr>
          <w:p w14:paraId="38FE1660" w14:textId="3C8E5B39" w:rsidR="00B7130F" w:rsidRPr="00FC6F2A" w:rsidRDefault="003B1992" w:rsidP="00650370">
            <w:pPr>
              <w:jc w:val="center"/>
            </w:pPr>
            <w:r w:rsidRPr="00FC6F2A">
              <w:t>33 (5.5)</w:t>
            </w:r>
          </w:p>
        </w:tc>
        <w:tc>
          <w:tcPr>
            <w:tcW w:w="2160" w:type="dxa"/>
          </w:tcPr>
          <w:p w14:paraId="06AD45F5" w14:textId="2CAD7DA7" w:rsidR="00B7130F" w:rsidRPr="00FC6F2A" w:rsidRDefault="00B7130F" w:rsidP="00650370">
            <w:pPr>
              <w:jc w:val="center"/>
            </w:pPr>
            <w:r w:rsidRPr="00FC6F2A">
              <w:t>p=0.</w:t>
            </w:r>
            <w:r w:rsidR="00D32BA3" w:rsidRPr="00FC6F2A">
              <w:t>200</w:t>
            </w:r>
          </w:p>
        </w:tc>
      </w:tr>
      <w:tr w:rsidR="00A501D3" w:rsidRPr="00FC6F2A" w14:paraId="7D9CCB64" w14:textId="77777777" w:rsidTr="00F72D5C">
        <w:tc>
          <w:tcPr>
            <w:tcW w:w="3235" w:type="dxa"/>
          </w:tcPr>
          <w:p w14:paraId="078C814C" w14:textId="6E5649E6" w:rsidR="00B7130F" w:rsidRPr="00FC6F2A" w:rsidRDefault="00B7130F" w:rsidP="00650370">
            <w:pPr>
              <w:jc w:val="center"/>
            </w:pPr>
            <w:r w:rsidRPr="00FC6F2A">
              <w:t>Guardian/Relatives</w:t>
            </w:r>
          </w:p>
        </w:tc>
        <w:tc>
          <w:tcPr>
            <w:tcW w:w="1620" w:type="dxa"/>
          </w:tcPr>
          <w:p w14:paraId="3448E639" w14:textId="1DC884E6" w:rsidR="00B7130F" w:rsidRPr="00FC6F2A" w:rsidRDefault="003B1992" w:rsidP="00650370">
            <w:pPr>
              <w:jc w:val="center"/>
            </w:pPr>
            <w:r w:rsidRPr="00FC6F2A">
              <w:t>75 (17.3)</w:t>
            </w:r>
          </w:p>
        </w:tc>
        <w:tc>
          <w:tcPr>
            <w:tcW w:w="1530" w:type="dxa"/>
          </w:tcPr>
          <w:p w14:paraId="6BB4F996" w14:textId="33525241" w:rsidR="00B7130F" w:rsidRPr="00FC6F2A" w:rsidRDefault="00D32BA3" w:rsidP="00650370">
            <w:pPr>
              <w:jc w:val="center"/>
            </w:pPr>
            <w:r w:rsidRPr="00FC6F2A">
              <w:t>20 (12.0)</w:t>
            </w:r>
          </w:p>
        </w:tc>
        <w:tc>
          <w:tcPr>
            <w:tcW w:w="1260" w:type="dxa"/>
          </w:tcPr>
          <w:p w14:paraId="18D7EA61" w14:textId="0BA4D2FD" w:rsidR="00B7130F" w:rsidRPr="00FC6F2A" w:rsidRDefault="00D32BA3" w:rsidP="00650370">
            <w:pPr>
              <w:jc w:val="center"/>
            </w:pPr>
            <w:r w:rsidRPr="00FC6F2A">
              <w:t>95 (15.8)</w:t>
            </w:r>
          </w:p>
        </w:tc>
        <w:tc>
          <w:tcPr>
            <w:tcW w:w="2160" w:type="dxa"/>
          </w:tcPr>
          <w:p w14:paraId="2E473A85" w14:textId="77777777" w:rsidR="00B7130F" w:rsidRPr="00FC6F2A" w:rsidRDefault="00B7130F" w:rsidP="00650370">
            <w:pPr>
              <w:jc w:val="center"/>
            </w:pPr>
          </w:p>
        </w:tc>
      </w:tr>
      <w:tr w:rsidR="00A501D3" w:rsidRPr="00FC6F2A" w14:paraId="14D09894" w14:textId="77777777" w:rsidTr="00F72D5C">
        <w:tc>
          <w:tcPr>
            <w:tcW w:w="3235" w:type="dxa"/>
          </w:tcPr>
          <w:p w14:paraId="1490154A" w14:textId="7F5DDC3C" w:rsidR="00B7130F" w:rsidRPr="00FC6F2A" w:rsidRDefault="00B7130F" w:rsidP="00650370">
            <w:pPr>
              <w:jc w:val="center"/>
            </w:pPr>
            <w:r w:rsidRPr="00FC6F2A">
              <w:t>Mother only</w:t>
            </w:r>
          </w:p>
        </w:tc>
        <w:tc>
          <w:tcPr>
            <w:tcW w:w="1620" w:type="dxa"/>
          </w:tcPr>
          <w:p w14:paraId="768D8415" w14:textId="0BB0E685" w:rsidR="00B7130F" w:rsidRPr="00FC6F2A" w:rsidRDefault="00D32BA3" w:rsidP="00650370">
            <w:pPr>
              <w:jc w:val="center"/>
            </w:pPr>
            <w:r w:rsidRPr="00FC6F2A">
              <w:t>82 (18.9)</w:t>
            </w:r>
          </w:p>
        </w:tc>
        <w:tc>
          <w:tcPr>
            <w:tcW w:w="1530" w:type="dxa"/>
          </w:tcPr>
          <w:p w14:paraId="2E110F6B" w14:textId="67E41F53" w:rsidR="00B7130F" w:rsidRPr="00FC6F2A" w:rsidRDefault="00D32BA3" w:rsidP="00650370">
            <w:pPr>
              <w:jc w:val="center"/>
            </w:pPr>
            <w:r w:rsidRPr="00FC6F2A">
              <w:t>42 (25.1)</w:t>
            </w:r>
          </w:p>
        </w:tc>
        <w:tc>
          <w:tcPr>
            <w:tcW w:w="1260" w:type="dxa"/>
          </w:tcPr>
          <w:p w14:paraId="5F894407" w14:textId="1D71275E" w:rsidR="00B7130F" w:rsidRPr="00FC6F2A" w:rsidRDefault="00D32BA3" w:rsidP="00650370">
            <w:pPr>
              <w:jc w:val="center"/>
            </w:pPr>
            <w:r w:rsidRPr="00FC6F2A">
              <w:t>124 (20.7)</w:t>
            </w:r>
          </w:p>
        </w:tc>
        <w:tc>
          <w:tcPr>
            <w:tcW w:w="2160" w:type="dxa"/>
          </w:tcPr>
          <w:p w14:paraId="30039750" w14:textId="77777777" w:rsidR="00B7130F" w:rsidRPr="00FC6F2A" w:rsidRDefault="00B7130F" w:rsidP="00650370">
            <w:pPr>
              <w:jc w:val="center"/>
            </w:pPr>
          </w:p>
        </w:tc>
      </w:tr>
      <w:tr w:rsidR="00A501D3" w:rsidRPr="00FC6F2A" w14:paraId="13CE6181" w14:textId="77777777" w:rsidTr="00F72D5C">
        <w:tc>
          <w:tcPr>
            <w:tcW w:w="3235" w:type="dxa"/>
          </w:tcPr>
          <w:p w14:paraId="445D6399" w14:textId="4ED6E85A" w:rsidR="00B7130F" w:rsidRPr="00FC6F2A" w:rsidRDefault="00B7130F" w:rsidP="00650370">
            <w:pPr>
              <w:jc w:val="both"/>
            </w:pPr>
            <w:r w:rsidRPr="00FC6F2A">
              <w:rPr>
                <w:b/>
                <w:bCs/>
              </w:rPr>
              <w:t>No of people living in house</w:t>
            </w:r>
          </w:p>
        </w:tc>
        <w:tc>
          <w:tcPr>
            <w:tcW w:w="1620" w:type="dxa"/>
          </w:tcPr>
          <w:p w14:paraId="4DC2BE58" w14:textId="77777777" w:rsidR="00B7130F" w:rsidRPr="00FC6F2A" w:rsidRDefault="00B7130F" w:rsidP="00650370">
            <w:pPr>
              <w:jc w:val="center"/>
            </w:pPr>
          </w:p>
        </w:tc>
        <w:tc>
          <w:tcPr>
            <w:tcW w:w="1530" w:type="dxa"/>
          </w:tcPr>
          <w:p w14:paraId="430D2709" w14:textId="77777777" w:rsidR="00B7130F" w:rsidRPr="00FC6F2A" w:rsidRDefault="00B7130F" w:rsidP="00650370">
            <w:pPr>
              <w:jc w:val="center"/>
            </w:pPr>
          </w:p>
        </w:tc>
        <w:tc>
          <w:tcPr>
            <w:tcW w:w="1260" w:type="dxa"/>
          </w:tcPr>
          <w:p w14:paraId="6A9F61C7" w14:textId="77777777" w:rsidR="00B7130F" w:rsidRPr="00FC6F2A" w:rsidRDefault="00B7130F" w:rsidP="00650370">
            <w:pPr>
              <w:jc w:val="center"/>
            </w:pPr>
          </w:p>
        </w:tc>
        <w:tc>
          <w:tcPr>
            <w:tcW w:w="2160" w:type="dxa"/>
          </w:tcPr>
          <w:p w14:paraId="7F770381" w14:textId="77777777" w:rsidR="00B7130F" w:rsidRPr="00FC6F2A" w:rsidRDefault="00B7130F" w:rsidP="00650370">
            <w:pPr>
              <w:jc w:val="center"/>
            </w:pPr>
          </w:p>
        </w:tc>
      </w:tr>
      <w:tr w:rsidR="00A501D3" w:rsidRPr="00FC6F2A" w14:paraId="1D57689D" w14:textId="77777777" w:rsidTr="00F72D5C">
        <w:tc>
          <w:tcPr>
            <w:tcW w:w="3235" w:type="dxa"/>
          </w:tcPr>
          <w:p w14:paraId="524D828F" w14:textId="259C9698" w:rsidR="00B7130F" w:rsidRPr="00FC6F2A" w:rsidRDefault="00B7130F" w:rsidP="00650370">
            <w:pPr>
              <w:jc w:val="center"/>
            </w:pPr>
            <w:r w:rsidRPr="00FC6F2A">
              <w:t>1-3</w:t>
            </w:r>
          </w:p>
        </w:tc>
        <w:tc>
          <w:tcPr>
            <w:tcW w:w="1620" w:type="dxa"/>
          </w:tcPr>
          <w:p w14:paraId="029683F7" w14:textId="14ABAD75" w:rsidR="00B7130F" w:rsidRPr="00FC6F2A" w:rsidRDefault="005C4AD7" w:rsidP="00650370">
            <w:pPr>
              <w:jc w:val="center"/>
            </w:pPr>
            <w:r w:rsidRPr="00FC6F2A">
              <w:t>74 (17.1)</w:t>
            </w:r>
          </w:p>
        </w:tc>
        <w:tc>
          <w:tcPr>
            <w:tcW w:w="1530" w:type="dxa"/>
          </w:tcPr>
          <w:p w14:paraId="6351504D" w14:textId="48B0E732" w:rsidR="00B7130F" w:rsidRPr="00FC6F2A" w:rsidRDefault="005C4AD7" w:rsidP="00650370">
            <w:pPr>
              <w:jc w:val="center"/>
            </w:pPr>
            <w:r w:rsidRPr="00FC6F2A">
              <w:t>38 (22.8)</w:t>
            </w:r>
          </w:p>
        </w:tc>
        <w:tc>
          <w:tcPr>
            <w:tcW w:w="1260" w:type="dxa"/>
          </w:tcPr>
          <w:p w14:paraId="4182954F" w14:textId="0144F853" w:rsidR="00B7130F" w:rsidRPr="00FC6F2A" w:rsidRDefault="005C4AD7" w:rsidP="00650370">
            <w:pPr>
              <w:jc w:val="center"/>
            </w:pPr>
            <w:r w:rsidRPr="00FC6F2A">
              <w:t>112 (18.7)</w:t>
            </w:r>
          </w:p>
        </w:tc>
        <w:tc>
          <w:tcPr>
            <w:tcW w:w="2160" w:type="dxa"/>
          </w:tcPr>
          <w:p w14:paraId="49A6C16E" w14:textId="6B0A0356" w:rsidR="00B7130F" w:rsidRPr="00FC6F2A" w:rsidRDefault="00B7130F" w:rsidP="00650370">
            <w:pPr>
              <w:jc w:val="center"/>
            </w:pPr>
            <w:r w:rsidRPr="00FC6F2A">
              <w:rPr>
                <w:rFonts w:cs="Times New Roman"/>
              </w:rPr>
              <w:t>ꭓ=</w:t>
            </w:r>
            <w:r w:rsidR="002C5959" w:rsidRPr="00FC6F2A">
              <w:rPr>
                <w:rFonts w:cs="Times New Roman"/>
              </w:rPr>
              <w:t>2.583</w:t>
            </w:r>
          </w:p>
        </w:tc>
      </w:tr>
      <w:tr w:rsidR="00A501D3" w:rsidRPr="00FC6F2A" w14:paraId="082E0E41" w14:textId="77777777" w:rsidTr="00086EDE">
        <w:tc>
          <w:tcPr>
            <w:tcW w:w="3235" w:type="dxa"/>
            <w:tcBorders>
              <w:bottom w:val="nil"/>
            </w:tcBorders>
          </w:tcPr>
          <w:p w14:paraId="3791318F" w14:textId="034A0D27" w:rsidR="00B7130F" w:rsidRPr="00FC6F2A" w:rsidRDefault="00B7130F" w:rsidP="00650370">
            <w:pPr>
              <w:jc w:val="center"/>
            </w:pPr>
            <w:r w:rsidRPr="00FC6F2A">
              <w:t>4-6</w:t>
            </w:r>
          </w:p>
        </w:tc>
        <w:tc>
          <w:tcPr>
            <w:tcW w:w="1620" w:type="dxa"/>
            <w:tcBorders>
              <w:bottom w:val="nil"/>
            </w:tcBorders>
          </w:tcPr>
          <w:p w14:paraId="5826FA1D" w14:textId="0E9E390A" w:rsidR="00B7130F" w:rsidRPr="00FC6F2A" w:rsidRDefault="005C4AD7" w:rsidP="00650370">
            <w:pPr>
              <w:jc w:val="center"/>
            </w:pPr>
            <w:r w:rsidRPr="00FC6F2A">
              <w:t>250 (57.7)</w:t>
            </w:r>
          </w:p>
        </w:tc>
        <w:tc>
          <w:tcPr>
            <w:tcW w:w="1530" w:type="dxa"/>
            <w:tcBorders>
              <w:bottom w:val="nil"/>
            </w:tcBorders>
          </w:tcPr>
          <w:p w14:paraId="6A560918" w14:textId="333BE22D" w:rsidR="00B7130F" w:rsidRPr="00FC6F2A" w:rsidRDefault="005C4AD7" w:rsidP="00650370">
            <w:pPr>
              <w:jc w:val="center"/>
            </w:pPr>
            <w:r w:rsidRPr="00FC6F2A">
              <w:t>91 (54.5)</w:t>
            </w:r>
          </w:p>
        </w:tc>
        <w:tc>
          <w:tcPr>
            <w:tcW w:w="1260" w:type="dxa"/>
            <w:tcBorders>
              <w:bottom w:val="nil"/>
            </w:tcBorders>
          </w:tcPr>
          <w:p w14:paraId="01A7C067" w14:textId="1A1D1B7E" w:rsidR="00B7130F" w:rsidRPr="00FC6F2A" w:rsidRDefault="005C4AD7" w:rsidP="00650370">
            <w:pPr>
              <w:jc w:val="center"/>
            </w:pPr>
            <w:r w:rsidRPr="00FC6F2A">
              <w:t>341 (56.8)</w:t>
            </w:r>
          </w:p>
        </w:tc>
        <w:tc>
          <w:tcPr>
            <w:tcW w:w="2160" w:type="dxa"/>
            <w:tcBorders>
              <w:bottom w:val="nil"/>
            </w:tcBorders>
          </w:tcPr>
          <w:p w14:paraId="1B8CEB5D" w14:textId="5DA30873" w:rsidR="00B7130F" w:rsidRPr="00FC6F2A" w:rsidRDefault="00B7130F" w:rsidP="00650370">
            <w:pPr>
              <w:jc w:val="center"/>
            </w:pPr>
            <w:r w:rsidRPr="00FC6F2A">
              <w:t>p=0.</w:t>
            </w:r>
            <w:r w:rsidR="002C5959" w:rsidRPr="00FC6F2A">
              <w:t>285</w:t>
            </w:r>
          </w:p>
        </w:tc>
      </w:tr>
      <w:tr w:rsidR="00A501D3" w:rsidRPr="00FC6F2A" w14:paraId="5324F084" w14:textId="77777777" w:rsidTr="00086EDE">
        <w:tc>
          <w:tcPr>
            <w:tcW w:w="3235" w:type="dxa"/>
            <w:tcBorders>
              <w:top w:val="nil"/>
              <w:bottom w:val="single" w:sz="4" w:space="0" w:color="auto"/>
            </w:tcBorders>
          </w:tcPr>
          <w:p w14:paraId="02E60FBF" w14:textId="4AE75308" w:rsidR="00B7130F" w:rsidRPr="00FC6F2A" w:rsidRDefault="00B7130F" w:rsidP="00650370">
            <w:pPr>
              <w:jc w:val="center"/>
            </w:pPr>
            <w:r w:rsidRPr="00FC6F2A">
              <w:t>7 and above</w:t>
            </w:r>
          </w:p>
        </w:tc>
        <w:tc>
          <w:tcPr>
            <w:tcW w:w="1620" w:type="dxa"/>
            <w:tcBorders>
              <w:top w:val="nil"/>
              <w:bottom w:val="single" w:sz="4" w:space="0" w:color="auto"/>
            </w:tcBorders>
          </w:tcPr>
          <w:p w14:paraId="4EF6C0FE" w14:textId="67DBBE62" w:rsidR="00B7130F" w:rsidRPr="00FC6F2A" w:rsidRDefault="005C4AD7" w:rsidP="00650370">
            <w:pPr>
              <w:jc w:val="center"/>
            </w:pPr>
            <w:r w:rsidRPr="00FC6F2A">
              <w:t>109 (25.2)</w:t>
            </w:r>
          </w:p>
        </w:tc>
        <w:tc>
          <w:tcPr>
            <w:tcW w:w="1530" w:type="dxa"/>
            <w:tcBorders>
              <w:top w:val="nil"/>
              <w:bottom w:val="single" w:sz="4" w:space="0" w:color="auto"/>
            </w:tcBorders>
          </w:tcPr>
          <w:p w14:paraId="6B56A95D" w14:textId="03F0C163" w:rsidR="00B7130F" w:rsidRPr="00FC6F2A" w:rsidRDefault="005C4AD7" w:rsidP="00650370">
            <w:pPr>
              <w:jc w:val="center"/>
            </w:pPr>
            <w:r w:rsidRPr="00FC6F2A">
              <w:t>38 (22.8)</w:t>
            </w:r>
          </w:p>
        </w:tc>
        <w:tc>
          <w:tcPr>
            <w:tcW w:w="1260" w:type="dxa"/>
            <w:tcBorders>
              <w:top w:val="nil"/>
              <w:bottom w:val="single" w:sz="4" w:space="0" w:color="auto"/>
            </w:tcBorders>
          </w:tcPr>
          <w:p w14:paraId="76AC4480" w14:textId="1ED0A60F" w:rsidR="00B7130F" w:rsidRPr="00FC6F2A" w:rsidRDefault="005C4AD7" w:rsidP="00650370">
            <w:pPr>
              <w:jc w:val="center"/>
            </w:pPr>
            <w:r w:rsidRPr="00FC6F2A">
              <w:t>147 (24.5)</w:t>
            </w:r>
          </w:p>
        </w:tc>
        <w:tc>
          <w:tcPr>
            <w:tcW w:w="2160" w:type="dxa"/>
            <w:tcBorders>
              <w:top w:val="nil"/>
              <w:bottom w:val="single" w:sz="4" w:space="0" w:color="auto"/>
            </w:tcBorders>
          </w:tcPr>
          <w:p w14:paraId="49CCDC1C" w14:textId="77777777" w:rsidR="00B7130F" w:rsidRPr="00FC6F2A" w:rsidRDefault="00B7130F" w:rsidP="00650370">
            <w:pPr>
              <w:jc w:val="center"/>
            </w:pPr>
          </w:p>
        </w:tc>
      </w:tr>
      <w:tr w:rsidR="00A501D3" w:rsidRPr="00FC6F2A" w14:paraId="5049B0CC" w14:textId="77777777" w:rsidTr="00086EDE">
        <w:tc>
          <w:tcPr>
            <w:tcW w:w="3235" w:type="dxa"/>
            <w:tcBorders>
              <w:top w:val="single" w:sz="4" w:space="0" w:color="auto"/>
            </w:tcBorders>
          </w:tcPr>
          <w:p w14:paraId="7D65A117" w14:textId="276926C9" w:rsidR="00B7130F" w:rsidRPr="00FC6F2A" w:rsidRDefault="00B7130F" w:rsidP="00650370">
            <w:pPr>
              <w:jc w:val="both"/>
            </w:pPr>
            <w:r w:rsidRPr="00FC6F2A">
              <w:rPr>
                <w:b/>
                <w:bCs/>
              </w:rPr>
              <w:t>Position amongst siblings</w:t>
            </w:r>
          </w:p>
        </w:tc>
        <w:tc>
          <w:tcPr>
            <w:tcW w:w="1620" w:type="dxa"/>
            <w:tcBorders>
              <w:top w:val="single" w:sz="4" w:space="0" w:color="auto"/>
            </w:tcBorders>
          </w:tcPr>
          <w:p w14:paraId="3EE1E658" w14:textId="77777777" w:rsidR="00B7130F" w:rsidRPr="00FC6F2A" w:rsidRDefault="00B7130F" w:rsidP="00650370">
            <w:pPr>
              <w:jc w:val="center"/>
            </w:pPr>
          </w:p>
        </w:tc>
        <w:tc>
          <w:tcPr>
            <w:tcW w:w="1530" w:type="dxa"/>
            <w:tcBorders>
              <w:top w:val="single" w:sz="4" w:space="0" w:color="auto"/>
            </w:tcBorders>
          </w:tcPr>
          <w:p w14:paraId="7B4E8286" w14:textId="77777777" w:rsidR="00B7130F" w:rsidRPr="00FC6F2A" w:rsidRDefault="00B7130F" w:rsidP="00650370">
            <w:pPr>
              <w:jc w:val="center"/>
            </w:pPr>
          </w:p>
        </w:tc>
        <w:tc>
          <w:tcPr>
            <w:tcW w:w="1260" w:type="dxa"/>
            <w:tcBorders>
              <w:top w:val="single" w:sz="4" w:space="0" w:color="auto"/>
            </w:tcBorders>
          </w:tcPr>
          <w:p w14:paraId="0DF2569A" w14:textId="77777777" w:rsidR="00B7130F" w:rsidRPr="00FC6F2A" w:rsidRDefault="00B7130F" w:rsidP="00650370">
            <w:pPr>
              <w:jc w:val="center"/>
            </w:pPr>
          </w:p>
        </w:tc>
        <w:tc>
          <w:tcPr>
            <w:tcW w:w="2160" w:type="dxa"/>
            <w:tcBorders>
              <w:top w:val="single" w:sz="4" w:space="0" w:color="auto"/>
            </w:tcBorders>
          </w:tcPr>
          <w:p w14:paraId="24F1189B" w14:textId="77777777" w:rsidR="00B7130F" w:rsidRPr="00FC6F2A" w:rsidRDefault="00B7130F" w:rsidP="00650370">
            <w:pPr>
              <w:jc w:val="center"/>
            </w:pPr>
          </w:p>
        </w:tc>
      </w:tr>
      <w:tr w:rsidR="00A501D3" w:rsidRPr="00FC6F2A" w14:paraId="260D960B" w14:textId="77777777" w:rsidTr="00F72D5C">
        <w:tc>
          <w:tcPr>
            <w:tcW w:w="3235" w:type="dxa"/>
          </w:tcPr>
          <w:p w14:paraId="540EDF94" w14:textId="0801C570" w:rsidR="00B7130F" w:rsidRPr="00FC6F2A" w:rsidRDefault="00B7130F" w:rsidP="00650370">
            <w:pPr>
              <w:jc w:val="center"/>
            </w:pPr>
            <w:r w:rsidRPr="00FC6F2A">
              <w:t>First child</w:t>
            </w:r>
          </w:p>
        </w:tc>
        <w:tc>
          <w:tcPr>
            <w:tcW w:w="1620" w:type="dxa"/>
          </w:tcPr>
          <w:p w14:paraId="59A41997" w14:textId="21EA766A" w:rsidR="00B7130F" w:rsidRPr="00FC6F2A" w:rsidRDefault="00240A00" w:rsidP="00650370">
            <w:pPr>
              <w:jc w:val="center"/>
            </w:pPr>
            <w:r w:rsidRPr="00FC6F2A">
              <w:t>128 (29.6)</w:t>
            </w:r>
          </w:p>
        </w:tc>
        <w:tc>
          <w:tcPr>
            <w:tcW w:w="1530" w:type="dxa"/>
          </w:tcPr>
          <w:p w14:paraId="0776941E" w14:textId="39A387BE" w:rsidR="00B7130F" w:rsidRPr="00FC6F2A" w:rsidRDefault="00240A00" w:rsidP="00650370">
            <w:pPr>
              <w:jc w:val="center"/>
            </w:pPr>
            <w:r w:rsidRPr="00FC6F2A">
              <w:t>60 (35.9)</w:t>
            </w:r>
          </w:p>
        </w:tc>
        <w:tc>
          <w:tcPr>
            <w:tcW w:w="1260" w:type="dxa"/>
          </w:tcPr>
          <w:p w14:paraId="6B1D09B4" w14:textId="4E1F5449" w:rsidR="00B7130F" w:rsidRPr="00FC6F2A" w:rsidRDefault="00240A00" w:rsidP="00650370">
            <w:pPr>
              <w:jc w:val="center"/>
            </w:pPr>
            <w:r w:rsidRPr="00FC6F2A">
              <w:t>188 (31.3)</w:t>
            </w:r>
          </w:p>
        </w:tc>
        <w:tc>
          <w:tcPr>
            <w:tcW w:w="2160" w:type="dxa"/>
          </w:tcPr>
          <w:p w14:paraId="540A312E" w14:textId="2CA87FBD" w:rsidR="00B7130F" w:rsidRPr="00FC6F2A" w:rsidRDefault="00B7130F" w:rsidP="00650370">
            <w:pPr>
              <w:jc w:val="center"/>
            </w:pPr>
            <w:r w:rsidRPr="00FC6F2A">
              <w:rPr>
                <w:rFonts w:cs="Times New Roman"/>
              </w:rPr>
              <w:t>ꭓ=</w:t>
            </w:r>
            <w:r w:rsidR="00240A00" w:rsidRPr="00FC6F2A">
              <w:rPr>
                <w:rFonts w:cs="Times New Roman"/>
              </w:rPr>
              <w:t>10.533</w:t>
            </w:r>
          </w:p>
        </w:tc>
      </w:tr>
      <w:tr w:rsidR="00A501D3" w:rsidRPr="00FC6F2A" w14:paraId="3FA7E3E4" w14:textId="77777777" w:rsidTr="00F72D5C">
        <w:tc>
          <w:tcPr>
            <w:tcW w:w="3235" w:type="dxa"/>
          </w:tcPr>
          <w:p w14:paraId="136E9ED8" w14:textId="47001A0D" w:rsidR="00B7130F" w:rsidRPr="00FC6F2A" w:rsidRDefault="00B7130F" w:rsidP="00650370">
            <w:pPr>
              <w:jc w:val="center"/>
            </w:pPr>
            <w:r w:rsidRPr="00FC6F2A">
              <w:t>Last child</w:t>
            </w:r>
          </w:p>
        </w:tc>
        <w:tc>
          <w:tcPr>
            <w:tcW w:w="1620" w:type="dxa"/>
          </w:tcPr>
          <w:p w14:paraId="15D08B94" w14:textId="2530EF24" w:rsidR="00B7130F" w:rsidRPr="00FC6F2A" w:rsidRDefault="00240A00" w:rsidP="00650370">
            <w:pPr>
              <w:jc w:val="center"/>
            </w:pPr>
            <w:r w:rsidRPr="00FC6F2A">
              <w:t>87 (20.1)</w:t>
            </w:r>
          </w:p>
        </w:tc>
        <w:tc>
          <w:tcPr>
            <w:tcW w:w="1530" w:type="dxa"/>
          </w:tcPr>
          <w:p w14:paraId="7C876EB3" w14:textId="4806711E" w:rsidR="00B7130F" w:rsidRPr="00FC6F2A" w:rsidRDefault="00240A00" w:rsidP="00650370">
            <w:pPr>
              <w:jc w:val="center"/>
            </w:pPr>
            <w:r w:rsidRPr="00FC6F2A">
              <w:t>47 (28.1)</w:t>
            </w:r>
          </w:p>
        </w:tc>
        <w:tc>
          <w:tcPr>
            <w:tcW w:w="1260" w:type="dxa"/>
          </w:tcPr>
          <w:p w14:paraId="72AEC33C" w14:textId="6E91136B" w:rsidR="00B7130F" w:rsidRPr="00FC6F2A" w:rsidRDefault="00240A00" w:rsidP="00650370">
            <w:pPr>
              <w:jc w:val="center"/>
            </w:pPr>
            <w:r w:rsidRPr="00FC6F2A">
              <w:t>134 (22.3)</w:t>
            </w:r>
          </w:p>
        </w:tc>
        <w:tc>
          <w:tcPr>
            <w:tcW w:w="2160" w:type="dxa"/>
          </w:tcPr>
          <w:p w14:paraId="3584B887" w14:textId="7DDB539F" w:rsidR="00B7130F" w:rsidRPr="00FC6F2A" w:rsidRDefault="00B7130F" w:rsidP="00650370">
            <w:pPr>
              <w:jc w:val="center"/>
            </w:pPr>
            <w:r w:rsidRPr="00FC6F2A">
              <w:t>p=0.0</w:t>
            </w:r>
            <w:r w:rsidR="00240A00" w:rsidRPr="00FC6F2A">
              <w:t>15</w:t>
            </w:r>
            <w:r w:rsidRPr="00FC6F2A">
              <w:t>*</w:t>
            </w:r>
          </w:p>
        </w:tc>
      </w:tr>
      <w:tr w:rsidR="00A501D3" w:rsidRPr="00FC6F2A" w14:paraId="63D457AF" w14:textId="77777777" w:rsidTr="00086EDE">
        <w:tc>
          <w:tcPr>
            <w:tcW w:w="3235" w:type="dxa"/>
            <w:tcBorders>
              <w:bottom w:val="nil"/>
            </w:tcBorders>
          </w:tcPr>
          <w:p w14:paraId="4B60B7C8" w14:textId="69F43FAF" w:rsidR="00B7130F" w:rsidRPr="00FC6F2A" w:rsidRDefault="00B7130F" w:rsidP="00650370">
            <w:pPr>
              <w:jc w:val="center"/>
            </w:pPr>
            <w:r w:rsidRPr="00FC6F2A">
              <w:t>Middle child</w:t>
            </w:r>
          </w:p>
        </w:tc>
        <w:tc>
          <w:tcPr>
            <w:tcW w:w="1620" w:type="dxa"/>
            <w:tcBorders>
              <w:bottom w:val="nil"/>
            </w:tcBorders>
          </w:tcPr>
          <w:p w14:paraId="58774B2C" w14:textId="2CCA8D45" w:rsidR="00B7130F" w:rsidRPr="00FC6F2A" w:rsidRDefault="00240A00" w:rsidP="00650370">
            <w:pPr>
              <w:jc w:val="center"/>
            </w:pPr>
            <w:r w:rsidRPr="00FC6F2A">
              <w:t>205 (47.3)</w:t>
            </w:r>
          </w:p>
        </w:tc>
        <w:tc>
          <w:tcPr>
            <w:tcW w:w="1530" w:type="dxa"/>
            <w:tcBorders>
              <w:bottom w:val="nil"/>
            </w:tcBorders>
          </w:tcPr>
          <w:p w14:paraId="738BB6D1" w14:textId="4A353E5E" w:rsidR="00B7130F" w:rsidRPr="00FC6F2A" w:rsidRDefault="00240A00" w:rsidP="00650370">
            <w:pPr>
              <w:jc w:val="center"/>
            </w:pPr>
            <w:r w:rsidRPr="00FC6F2A">
              <w:t>57 (34.1)</w:t>
            </w:r>
          </w:p>
        </w:tc>
        <w:tc>
          <w:tcPr>
            <w:tcW w:w="1260" w:type="dxa"/>
            <w:tcBorders>
              <w:bottom w:val="nil"/>
            </w:tcBorders>
          </w:tcPr>
          <w:p w14:paraId="51F155FA" w14:textId="4A41B4DF" w:rsidR="00B7130F" w:rsidRPr="00FC6F2A" w:rsidRDefault="00240A00" w:rsidP="00650370">
            <w:pPr>
              <w:jc w:val="center"/>
            </w:pPr>
            <w:r w:rsidRPr="00FC6F2A">
              <w:t>262 (43.7)</w:t>
            </w:r>
          </w:p>
        </w:tc>
        <w:tc>
          <w:tcPr>
            <w:tcW w:w="2160" w:type="dxa"/>
            <w:tcBorders>
              <w:bottom w:val="nil"/>
            </w:tcBorders>
          </w:tcPr>
          <w:p w14:paraId="327C40F2" w14:textId="77777777" w:rsidR="00B7130F" w:rsidRPr="00FC6F2A" w:rsidRDefault="00B7130F" w:rsidP="00650370">
            <w:pPr>
              <w:jc w:val="center"/>
            </w:pPr>
          </w:p>
        </w:tc>
      </w:tr>
      <w:tr w:rsidR="00A501D3" w:rsidRPr="00FC6F2A" w14:paraId="148628DC" w14:textId="77777777" w:rsidTr="00086EDE">
        <w:tc>
          <w:tcPr>
            <w:tcW w:w="3235" w:type="dxa"/>
            <w:tcBorders>
              <w:top w:val="nil"/>
              <w:bottom w:val="single" w:sz="4" w:space="0" w:color="auto"/>
            </w:tcBorders>
          </w:tcPr>
          <w:p w14:paraId="0776F354" w14:textId="5A3C0A0B" w:rsidR="00B7130F" w:rsidRPr="00FC6F2A" w:rsidRDefault="00B7130F" w:rsidP="00650370">
            <w:pPr>
              <w:jc w:val="center"/>
            </w:pPr>
            <w:r w:rsidRPr="00FC6F2A">
              <w:t>Only child</w:t>
            </w:r>
          </w:p>
        </w:tc>
        <w:tc>
          <w:tcPr>
            <w:tcW w:w="1620" w:type="dxa"/>
            <w:tcBorders>
              <w:top w:val="nil"/>
              <w:bottom w:val="single" w:sz="4" w:space="0" w:color="auto"/>
            </w:tcBorders>
          </w:tcPr>
          <w:p w14:paraId="79618A3F" w14:textId="0D36C720" w:rsidR="00B7130F" w:rsidRPr="00FC6F2A" w:rsidRDefault="00240A00" w:rsidP="00650370">
            <w:pPr>
              <w:jc w:val="center"/>
            </w:pPr>
            <w:r w:rsidRPr="00FC6F2A">
              <w:t>13 (3.0)</w:t>
            </w:r>
          </w:p>
        </w:tc>
        <w:tc>
          <w:tcPr>
            <w:tcW w:w="1530" w:type="dxa"/>
            <w:tcBorders>
              <w:top w:val="nil"/>
              <w:bottom w:val="single" w:sz="4" w:space="0" w:color="auto"/>
            </w:tcBorders>
          </w:tcPr>
          <w:p w14:paraId="2E017D96" w14:textId="53F8A452" w:rsidR="00B7130F" w:rsidRPr="00FC6F2A" w:rsidRDefault="00240A00" w:rsidP="00650370">
            <w:pPr>
              <w:jc w:val="center"/>
            </w:pPr>
            <w:r w:rsidRPr="00FC6F2A">
              <w:t>3 (1.8)</w:t>
            </w:r>
          </w:p>
        </w:tc>
        <w:tc>
          <w:tcPr>
            <w:tcW w:w="1260" w:type="dxa"/>
            <w:tcBorders>
              <w:top w:val="nil"/>
              <w:bottom w:val="single" w:sz="4" w:space="0" w:color="auto"/>
            </w:tcBorders>
          </w:tcPr>
          <w:p w14:paraId="0A3BB026" w14:textId="51B6554E" w:rsidR="00B7130F" w:rsidRPr="00FC6F2A" w:rsidRDefault="00240A00" w:rsidP="00650370">
            <w:pPr>
              <w:jc w:val="center"/>
            </w:pPr>
            <w:r w:rsidRPr="00FC6F2A">
              <w:t>16 (2.7)</w:t>
            </w:r>
          </w:p>
        </w:tc>
        <w:tc>
          <w:tcPr>
            <w:tcW w:w="2160" w:type="dxa"/>
            <w:tcBorders>
              <w:top w:val="nil"/>
              <w:bottom w:val="single" w:sz="4" w:space="0" w:color="auto"/>
            </w:tcBorders>
          </w:tcPr>
          <w:p w14:paraId="2EE14E50" w14:textId="77777777" w:rsidR="00B7130F" w:rsidRPr="00FC6F2A" w:rsidRDefault="00B7130F" w:rsidP="00650370">
            <w:pPr>
              <w:jc w:val="center"/>
            </w:pPr>
          </w:p>
        </w:tc>
      </w:tr>
      <w:tr w:rsidR="00A501D3" w:rsidRPr="00FC6F2A" w14:paraId="4DA44467" w14:textId="77777777" w:rsidTr="00086EDE">
        <w:tc>
          <w:tcPr>
            <w:tcW w:w="3235" w:type="dxa"/>
            <w:tcBorders>
              <w:top w:val="single" w:sz="4" w:space="0" w:color="auto"/>
            </w:tcBorders>
          </w:tcPr>
          <w:p w14:paraId="2657E2AB" w14:textId="4C5A304C" w:rsidR="00B7130F" w:rsidRPr="00FC6F2A" w:rsidRDefault="00B7130F" w:rsidP="00650370">
            <w:pPr>
              <w:jc w:val="both"/>
            </w:pPr>
            <w:r w:rsidRPr="00FC6F2A">
              <w:rPr>
                <w:b/>
                <w:bCs/>
              </w:rPr>
              <w:t>Type of housing</w:t>
            </w:r>
          </w:p>
        </w:tc>
        <w:tc>
          <w:tcPr>
            <w:tcW w:w="1620" w:type="dxa"/>
            <w:tcBorders>
              <w:top w:val="single" w:sz="4" w:space="0" w:color="auto"/>
            </w:tcBorders>
          </w:tcPr>
          <w:p w14:paraId="149F82E1" w14:textId="77777777" w:rsidR="00B7130F" w:rsidRPr="00FC6F2A" w:rsidRDefault="00B7130F" w:rsidP="00650370">
            <w:pPr>
              <w:jc w:val="center"/>
            </w:pPr>
          </w:p>
        </w:tc>
        <w:tc>
          <w:tcPr>
            <w:tcW w:w="1530" w:type="dxa"/>
            <w:tcBorders>
              <w:top w:val="single" w:sz="4" w:space="0" w:color="auto"/>
            </w:tcBorders>
          </w:tcPr>
          <w:p w14:paraId="466CB386" w14:textId="77777777" w:rsidR="00B7130F" w:rsidRPr="00FC6F2A" w:rsidRDefault="00B7130F" w:rsidP="00650370">
            <w:pPr>
              <w:jc w:val="center"/>
            </w:pPr>
          </w:p>
        </w:tc>
        <w:tc>
          <w:tcPr>
            <w:tcW w:w="1260" w:type="dxa"/>
            <w:tcBorders>
              <w:top w:val="single" w:sz="4" w:space="0" w:color="auto"/>
            </w:tcBorders>
          </w:tcPr>
          <w:p w14:paraId="533007F3" w14:textId="77777777" w:rsidR="00B7130F" w:rsidRPr="00FC6F2A" w:rsidRDefault="00B7130F" w:rsidP="00650370">
            <w:pPr>
              <w:jc w:val="center"/>
            </w:pPr>
          </w:p>
        </w:tc>
        <w:tc>
          <w:tcPr>
            <w:tcW w:w="2160" w:type="dxa"/>
            <w:tcBorders>
              <w:top w:val="single" w:sz="4" w:space="0" w:color="auto"/>
            </w:tcBorders>
          </w:tcPr>
          <w:p w14:paraId="74ADE12C" w14:textId="77777777" w:rsidR="00B7130F" w:rsidRPr="00FC6F2A" w:rsidRDefault="00B7130F" w:rsidP="00650370">
            <w:pPr>
              <w:jc w:val="center"/>
            </w:pPr>
          </w:p>
        </w:tc>
      </w:tr>
      <w:tr w:rsidR="00A501D3" w:rsidRPr="00FC6F2A" w14:paraId="485B2E14" w14:textId="77777777" w:rsidTr="00F72D5C">
        <w:tc>
          <w:tcPr>
            <w:tcW w:w="3235" w:type="dxa"/>
          </w:tcPr>
          <w:p w14:paraId="65B23AB4" w14:textId="3AFBA774" w:rsidR="00B7130F" w:rsidRPr="00FC6F2A" w:rsidRDefault="00B7130F" w:rsidP="00650370">
            <w:pPr>
              <w:jc w:val="center"/>
            </w:pPr>
            <w:r w:rsidRPr="00FC6F2A">
              <w:t>Family house</w:t>
            </w:r>
          </w:p>
        </w:tc>
        <w:tc>
          <w:tcPr>
            <w:tcW w:w="1620" w:type="dxa"/>
          </w:tcPr>
          <w:p w14:paraId="0182EF5A" w14:textId="59D39A62" w:rsidR="00B7130F" w:rsidRPr="00FC6F2A" w:rsidRDefault="00832A79" w:rsidP="00650370">
            <w:pPr>
              <w:jc w:val="center"/>
            </w:pPr>
            <w:r w:rsidRPr="00FC6F2A">
              <w:t>53 (12.2)</w:t>
            </w:r>
          </w:p>
        </w:tc>
        <w:tc>
          <w:tcPr>
            <w:tcW w:w="1530" w:type="dxa"/>
          </w:tcPr>
          <w:p w14:paraId="1724FFA7" w14:textId="400AE2F1" w:rsidR="00B7130F" w:rsidRPr="00FC6F2A" w:rsidRDefault="00832A79" w:rsidP="00650370">
            <w:pPr>
              <w:jc w:val="center"/>
            </w:pPr>
            <w:r w:rsidRPr="00FC6F2A">
              <w:t>22 (13.2)</w:t>
            </w:r>
          </w:p>
        </w:tc>
        <w:tc>
          <w:tcPr>
            <w:tcW w:w="1260" w:type="dxa"/>
          </w:tcPr>
          <w:p w14:paraId="017066BD" w14:textId="1C006D52" w:rsidR="00B7130F" w:rsidRPr="00FC6F2A" w:rsidRDefault="00832A79" w:rsidP="00650370">
            <w:pPr>
              <w:jc w:val="center"/>
            </w:pPr>
            <w:r w:rsidRPr="00FC6F2A">
              <w:t>75 (12.5)</w:t>
            </w:r>
          </w:p>
        </w:tc>
        <w:tc>
          <w:tcPr>
            <w:tcW w:w="2160" w:type="dxa"/>
          </w:tcPr>
          <w:p w14:paraId="5022210F" w14:textId="5DB1DB0F" w:rsidR="00B7130F" w:rsidRPr="00FC6F2A" w:rsidRDefault="00B7130F" w:rsidP="00650370">
            <w:pPr>
              <w:jc w:val="center"/>
            </w:pPr>
            <w:r w:rsidRPr="00FC6F2A">
              <w:rPr>
                <w:rFonts w:cs="Times New Roman"/>
              </w:rPr>
              <w:t>ꭓ=</w:t>
            </w:r>
            <w:r w:rsidR="00832A79" w:rsidRPr="00FC6F2A">
              <w:rPr>
                <w:rFonts w:cs="Times New Roman"/>
              </w:rPr>
              <w:t>0.518</w:t>
            </w:r>
          </w:p>
        </w:tc>
      </w:tr>
      <w:tr w:rsidR="00A501D3" w:rsidRPr="00FC6F2A" w14:paraId="202B4E52" w14:textId="77777777" w:rsidTr="00086EDE">
        <w:tc>
          <w:tcPr>
            <w:tcW w:w="3235" w:type="dxa"/>
            <w:tcBorders>
              <w:bottom w:val="nil"/>
            </w:tcBorders>
          </w:tcPr>
          <w:p w14:paraId="616C650E" w14:textId="6353F0CB" w:rsidR="00B7130F" w:rsidRPr="00FC6F2A" w:rsidRDefault="00B7130F" w:rsidP="00650370">
            <w:pPr>
              <w:jc w:val="center"/>
            </w:pPr>
            <w:r w:rsidRPr="00FC6F2A">
              <w:t>Owned house</w:t>
            </w:r>
          </w:p>
        </w:tc>
        <w:tc>
          <w:tcPr>
            <w:tcW w:w="1620" w:type="dxa"/>
            <w:tcBorders>
              <w:bottom w:val="nil"/>
            </w:tcBorders>
          </w:tcPr>
          <w:p w14:paraId="166DB503" w14:textId="5A304C31" w:rsidR="00B7130F" w:rsidRPr="00FC6F2A" w:rsidRDefault="00832A79" w:rsidP="00650370">
            <w:pPr>
              <w:jc w:val="center"/>
            </w:pPr>
            <w:r w:rsidRPr="00FC6F2A">
              <w:t>161 (37.2)</w:t>
            </w:r>
          </w:p>
        </w:tc>
        <w:tc>
          <w:tcPr>
            <w:tcW w:w="1530" w:type="dxa"/>
            <w:tcBorders>
              <w:bottom w:val="nil"/>
            </w:tcBorders>
          </w:tcPr>
          <w:p w14:paraId="09C5EF49" w14:textId="10443654" w:rsidR="00B7130F" w:rsidRPr="00FC6F2A" w:rsidRDefault="00832A79" w:rsidP="00650370">
            <w:pPr>
              <w:jc w:val="center"/>
            </w:pPr>
            <w:r w:rsidRPr="00FC6F2A">
              <w:t>66 (39.5)</w:t>
            </w:r>
          </w:p>
        </w:tc>
        <w:tc>
          <w:tcPr>
            <w:tcW w:w="1260" w:type="dxa"/>
            <w:tcBorders>
              <w:bottom w:val="nil"/>
            </w:tcBorders>
          </w:tcPr>
          <w:p w14:paraId="09798A08" w14:textId="50C672BA" w:rsidR="00B7130F" w:rsidRPr="00FC6F2A" w:rsidRDefault="00832A79" w:rsidP="00650370">
            <w:pPr>
              <w:jc w:val="center"/>
            </w:pPr>
            <w:r w:rsidRPr="00FC6F2A">
              <w:t>227 (37.8)</w:t>
            </w:r>
          </w:p>
        </w:tc>
        <w:tc>
          <w:tcPr>
            <w:tcW w:w="2160" w:type="dxa"/>
            <w:tcBorders>
              <w:bottom w:val="nil"/>
            </w:tcBorders>
          </w:tcPr>
          <w:p w14:paraId="16B10576" w14:textId="2F2B0609" w:rsidR="00B7130F" w:rsidRPr="00FC6F2A" w:rsidRDefault="00B7130F" w:rsidP="00650370">
            <w:pPr>
              <w:jc w:val="center"/>
            </w:pPr>
            <w:r w:rsidRPr="00FC6F2A">
              <w:t>p=0.</w:t>
            </w:r>
            <w:r w:rsidR="00832A79" w:rsidRPr="00FC6F2A">
              <w:t>772</w:t>
            </w:r>
          </w:p>
        </w:tc>
      </w:tr>
      <w:tr w:rsidR="00A501D3" w:rsidRPr="00FC6F2A" w14:paraId="1984FE78" w14:textId="77777777" w:rsidTr="00086EDE">
        <w:tc>
          <w:tcPr>
            <w:tcW w:w="3235" w:type="dxa"/>
            <w:tcBorders>
              <w:top w:val="nil"/>
              <w:bottom w:val="single" w:sz="4" w:space="0" w:color="auto"/>
            </w:tcBorders>
          </w:tcPr>
          <w:p w14:paraId="4BA8C398" w14:textId="26498BEA" w:rsidR="00B7130F" w:rsidRPr="00FC6F2A" w:rsidRDefault="00B7130F" w:rsidP="00650370">
            <w:pPr>
              <w:jc w:val="center"/>
            </w:pPr>
            <w:r w:rsidRPr="00FC6F2A">
              <w:t>Rented apartment</w:t>
            </w:r>
          </w:p>
        </w:tc>
        <w:tc>
          <w:tcPr>
            <w:tcW w:w="1620" w:type="dxa"/>
            <w:tcBorders>
              <w:top w:val="nil"/>
              <w:bottom w:val="single" w:sz="4" w:space="0" w:color="auto"/>
            </w:tcBorders>
          </w:tcPr>
          <w:p w14:paraId="246477C3" w14:textId="2E859B63" w:rsidR="00B7130F" w:rsidRPr="00FC6F2A" w:rsidRDefault="00832A79" w:rsidP="00650370">
            <w:pPr>
              <w:jc w:val="center"/>
            </w:pPr>
            <w:r w:rsidRPr="00FC6F2A">
              <w:t>219 (50.6)</w:t>
            </w:r>
          </w:p>
        </w:tc>
        <w:tc>
          <w:tcPr>
            <w:tcW w:w="1530" w:type="dxa"/>
            <w:tcBorders>
              <w:top w:val="nil"/>
              <w:bottom w:val="single" w:sz="4" w:space="0" w:color="auto"/>
            </w:tcBorders>
          </w:tcPr>
          <w:p w14:paraId="3D5329A4" w14:textId="1DB496CB" w:rsidR="00B7130F" w:rsidRPr="00FC6F2A" w:rsidRDefault="00832A79" w:rsidP="00650370">
            <w:pPr>
              <w:jc w:val="center"/>
            </w:pPr>
            <w:r w:rsidRPr="00FC6F2A">
              <w:t>79 (47.3)</w:t>
            </w:r>
          </w:p>
        </w:tc>
        <w:tc>
          <w:tcPr>
            <w:tcW w:w="1260" w:type="dxa"/>
            <w:tcBorders>
              <w:top w:val="nil"/>
              <w:bottom w:val="single" w:sz="4" w:space="0" w:color="auto"/>
            </w:tcBorders>
          </w:tcPr>
          <w:p w14:paraId="3A713C17" w14:textId="43501577" w:rsidR="00B7130F" w:rsidRPr="00FC6F2A" w:rsidRDefault="00832A79" w:rsidP="00650370">
            <w:pPr>
              <w:jc w:val="center"/>
            </w:pPr>
            <w:r w:rsidRPr="00FC6F2A">
              <w:t>298 (48.7)</w:t>
            </w:r>
          </w:p>
        </w:tc>
        <w:tc>
          <w:tcPr>
            <w:tcW w:w="2160" w:type="dxa"/>
            <w:tcBorders>
              <w:top w:val="nil"/>
              <w:bottom w:val="single" w:sz="4" w:space="0" w:color="auto"/>
            </w:tcBorders>
          </w:tcPr>
          <w:p w14:paraId="251B0B16" w14:textId="77777777" w:rsidR="00B7130F" w:rsidRPr="00FC6F2A" w:rsidRDefault="00B7130F" w:rsidP="00650370">
            <w:pPr>
              <w:jc w:val="center"/>
            </w:pPr>
          </w:p>
        </w:tc>
      </w:tr>
      <w:tr w:rsidR="00A501D3" w:rsidRPr="00FC6F2A" w14:paraId="6C656C95" w14:textId="77777777" w:rsidTr="00086EDE">
        <w:tc>
          <w:tcPr>
            <w:tcW w:w="3235" w:type="dxa"/>
            <w:tcBorders>
              <w:top w:val="single" w:sz="4" w:space="0" w:color="auto"/>
            </w:tcBorders>
          </w:tcPr>
          <w:p w14:paraId="0CE961F8" w14:textId="6E89669F" w:rsidR="00B7130F" w:rsidRPr="00FC6F2A" w:rsidRDefault="00B7130F" w:rsidP="00650370">
            <w:pPr>
              <w:jc w:val="both"/>
            </w:pPr>
            <w:r w:rsidRPr="00FC6F2A">
              <w:rPr>
                <w:b/>
                <w:bCs/>
              </w:rPr>
              <w:t>Parents marital status</w:t>
            </w:r>
          </w:p>
        </w:tc>
        <w:tc>
          <w:tcPr>
            <w:tcW w:w="1620" w:type="dxa"/>
            <w:tcBorders>
              <w:top w:val="single" w:sz="4" w:space="0" w:color="auto"/>
            </w:tcBorders>
          </w:tcPr>
          <w:p w14:paraId="7060153F" w14:textId="77777777" w:rsidR="00B7130F" w:rsidRPr="00FC6F2A" w:rsidRDefault="00B7130F" w:rsidP="00650370">
            <w:pPr>
              <w:jc w:val="center"/>
            </w:pPr>
          </w:p>
        </w:tc>
        <w:tc>
          <w:tcPr>
            <w:tcW w:w="1530" w:type="dxa"/>
            <w:tcBorders>
              <w:top w:val="single" w:sz="4" w:space="0" w:color="auto"/>
            </w:tcBorders>
          </w:tcPr>
          <w:p w14:paraId="311C0DE5" w14:textId="77777777" w:rsidR="00B7130F" w:rsidRPr="00FC6F2A" w:rsidRDefault="00B7130F" w:rsidP="00650370">
            <w:pPr>
              <w:jc w:val="center"/>
            </w:pPr>
          </w:p>
        </w:tc>
        <w:tc>
          <w:tcPr>
            <w:tcW w:w="1260" w:type="dxa"/>
            <w:tcBorders>
              <w:top w:val="single" w:sz="4" w:space="0" w:color="auto"/>
            </w:tcBorders>
          </w:tcPr>
          <w:p w14:paraId="1C4DD559" w14:textId="77777777" w:rsidR="00B7130F" w:rsidRPr="00FC6F2A" w:rsidRDefault="00B7130F" w:rsidP="00650370">
            <w:pPr>
              <w:jc w:val="center"/>
            </w:pPr>
          </w:p>
        </w:tc>
        <w:tc>
          <w:tcPr>
            <w:tcW w:w="2160" w:type="dxa"/>
            <w:tcBorders>
              <w:top w:val="single" w:sz="4" w:space="0" w:color="auto"/>
            </w:tcBorders>
          </w:tcPr>
          <w:p w14:paraId="70FE71EC" w14:textId="77777777" w:rsidR="00B7130F" w:rsidRPr="00FC6F2A" w:rsidRDefault="00B7130F" w:rsidP="00650370">
            <w:pPr>
              <w:jc w:val="center"/>
            </w:pPr>
          </w:p>
        </w:tc>
      </w:tr>
      <w:tr w:rsidR="00A501D3" w:rsidRPr="00FC6F2A" w14:paraId="1B5DBA81" w14:textId="77777777" w:rsidTr="00F72D5C">
        <w:tc>
          <w:tcPr>
            <w:tcW w:w="3235" w:type="dxa"/>
          </w:tcPr>
          <w:p w14:paraId="5A1D175B" w14:textId="2832E111" w:rsidR="00B7130F" w:rsidRPr="00FC6F2A" w:rsidRDefault="00B7130F" w:rsidP="00650370">
            <w:pPr>
              <w:jc w:val="center"/>
            </w:pPr>
            <w:r w:rsidRPr="00FC6F2A">
              <w:t>Married and living together</w:t>
            </w:r>
          </w:p>
        </w:tc>
        <w:tc>
          <w:tcPr>
            <w:tcW w:w="1620" w:type="dxa"/>
          </w:tcPr>
          <w:p w14:paraId="2915E277" w14:textId="05049B66" w:rsidR="00B7130F" w:rsidRPr="00FC6F2A" w:rsidRDefault="00170BAF" w:rsidP="00650370">
            <w:pPr>
              <w:jc w:val="center"/>
            </w:pPr>
            <w:r w:rsidRPr="00FC6F2A">
              <w:t>332 (76.7)</w:t>
            </w:r>
          </w:p>
        </w:tc>
        <w:tc>
          <w:tcPr>
            <w:tcW w:w="1530" w:type="dxa"/>
          </w:tcPr>
          <w:p w14:paraId="479DB1FE" w14:textId="57F0A68E" w:rsidR="00B7130F" w:rsidRPr="00FC6F2A" w:rsidRDefault="00170BAF" w:rsidP="00650370">
            <w:pPr>
              <w:jc w:val="center"/>
            </w:pPr>
            <w:r w:rsidRPr="00FC6F2A">
              <w:t>130 (77.8)</w:t>
            </w:r>
          </w:p>
        </w:tc>
        <w:tc>
          <w:tcPr>
            <w:tcW w:w="1260" w:type="dxa"/>
          </w:tcPr>
          <w:p w14:paraId="07C2310C" w14:textId="1B6E6769" w:rsidR="00B7130F" w:rsidRPr="00FC6F2A" w:rsidRDefault="00170BAF" w:rsidP="00650370">
            <w:pPr>
              <w:jc w:val="center"/>
            </w:pPr>
            <w:r w:rsidRPr="00FC6F2A">
              <w:t>462 (77.0)</w:t>
            </w:r>
          </w:p>
        </w:tc>
        <w:tc>
          <w:tcPr>
            <w:tcW w:w="2160" w:type="dxa"/>
          </w:tcPr>
          <w:p w14:paraId="3FE04FAF" w14:textId="37136744" w:rsidR="00B7130F" w:rsidRPr="00FC6F2A" w:rsidRDefault="00B7130F" w:rsidP="00650370">
            <w:pPr>
              <w:jc w:val="center"/>
            </w:pPr>
            <w:r w:rsidRPr="00FC6F2A">
              <w:rPr>
                <w:rFonts w:cs="Times New Roman"/>
              </w:rPr>
              <w:t>ꭓ=</w:t>
            </w:r>
            <w:r w:rsidR="00AB6310" w:rsidRPr="00FC6F2A">
              <w:rPr>
                <w:rFonts w:cs="Times New Roman"/>
              </w:rPr>
              <w:t>5.777</w:t>
            </w:r>
          </w:p>
        </w:tc>
      </w:tr>
      <w:tr w:rsidR="00A501D3" w:rsidRPr="00FC6F2A" w14:paraId="422C48D2" w14:textId="77777777" w:rsidTr="00F72D5C">
        <w:tc>
          <w:tcPr>
            <w:tcW w:w="3235" w:type="dxa"/>
          </w:tcPr>
          <w:p w14:paraId="2AF8D072" w14:textId="42F11407" w:rsidR="00B7130F" w:rsidRPr="00FC6F2A" w:rsidRDefault="00B7130F" w:rsidP="00650370">
            <w:pPr>
              <w:jc w:val="center"/>
            </w:pPr>
            <w:r w:rsidRPr="00FC6F2A">
              <w:t>Separated</w:t>
            </w:r>
          </w:p>
        </w:tc>
        <w:tc>
          <w:tcPr>
            <w:tcW w:w="1620" w:type="dxa"/>
          </w:tcPr>
          <w:p w14:paraId="26617211" w14:textId="0FD6232F" w:rsidR="00B7130F" w:rsidRPr="00FC6F2A" w:rsidRDefault="00170BAF" w:rsidP="00650370">
            <w:pPr>
              <w:jc w:val="center"/>
            </w:pPr>
            <w:r w:rsidRPr="00FC6F2A">
              <w:t>38 (8.8)</w:t>
            </w:r>
          </w:p>
        </w:tc>
        <w:tc>
          <w:tcPr>
            <w:tcW w:w="1530" w:type="dxa"/>
          </w:tcPr>
          <w:p w14:paraId="0361C90D" w14:textId="4E147C17" w:rsidR="00B7130F" w:rsidRPr="00FC6F2A" w:rsidRDefault="00170BAF" w:rsidP="00650370">
            <w:pPr>
              <w:jc w:val="center"/>
            </w:pPr>
            <w:r w:rsidRPr="00FC6F2A">
              <w:t>19 (11.4)</w:t>
            </w:r>
          </w:p>
        </w:tc>
        <w:tc>
          <w:tcPr>
            <w:tcW w:w="1260" w:type="dxa"/>
          </w:tcPr>
          <w:p w14:paraId="596AA727" w14:textId="09EA521A" w:rsidR="00B7130F" w:rsidRPr="00FC6F2A" w:rsidRDefault="00170BAF" w:rsidP="00650370">
            <w:pPr>
              <w:jc w:val="center"/>
            </w:pPr>
            <w:r w:rsidRPr="00FC6F2A">
              <w:t>57 (9.5)</w:t>
            </w:r>
          </w:p>
        </w:tc>
        <w:tc>
          <w:tcPr>
            <w:tcW w:w="2160" w:type="dxa"/>
          </w:tcPr>
          <w:p w14:paraId="6B9B5C2E" w14:textId="05DC463B" w:rsidR="00B7130F" w:rsidRPr="00FC6F2A" w:rsidRDefault="00B7130F" w:rsidP="00650370">
            <w:pPr>
              <w:jc w:val="center"/>
            </w:pPr>
            <w:r w:rsidRPr="00FC6F2A">
              <w:t>p=0.</w:t>
            </w:r>
            <w:r w:rsidR="00AB6310" w:rsidRPr="00FC6F2A">
              <w:t>216</w:t>
            </w:r>
          </w:p>
        </w:tc>
      </w:tr>
      <w:tr w:rsidR="00A501D3" w:rsidRPr="00FC6F2A" w14:paraId="56B9CAEF" w14:textId="77777777" w:rsidTr="00F72D5C">
        <w:tc>
          <w:tcPr>
            <w:tcW w:w="3235" w:type="dxa"/>
          </w:tcPr>
          <w:p w14:paraId="6F658B15" w14:textId="359A3BFE" w:rsidR="00B7130F" w:rsidRPr="00FC6F2A" w:rsidRDefault="00B7130F" w:rsidP="00650370">
            <w:pPr>
              <w:jc w:val="center"/>
            </w:pPr>
            <w:r w:rsidRPr="00FC6F2A">
              <w:t>Divorced</w:t>
            </w:r>
          </w:p>
        </w:tc>
        <w:tc>
          <w:tcPr>
            <w:tcW w:w="1620" w:type="dxa"/>
          </w:tcPr>
          <w:p w14:paraId="25958D28" w14:textId="0F4700C0" w:rsidR="00B7130F" w:rsidRPr="00FC6F2A" w:rsidRDefault="00AF6DB3" w:rsidP="00650370">
            <w:pPr>
              <w:jc w:val="center"/>
            </w:pPr>
            <w:r w:rsidRPr="00FC6F2A">
              <w:t>11 (2.5)</w:t>
            </w:r>
          </w:p>
        </w:tc>
        <w:tc>
          <w:tcPr>
            <w:tcW w:w="1530" w:type="dxa"/>
          </w:tcPr>
          <w:p w14:paraId="7554F9FD" w14:textId="367CD05D" w:rsidR="00B7130F" w:rsidRPr="00FC6F2A" w:rsidRDefault="00AF6DB3" w:rsidP="00650370">
            <w:pPr>
              <w:jc w:val="center"/>
            </w:pPr>
            <w:r w:rsidRPr="00FC6F2A">
              <w:t>7 (4.2)</w:t>
            </w:r>
          </w:p>
        </w:tc>
        <w:tc>
          <w:tcPr>
            <w:tcW w:w="1260" w:type="dxa"/>
          </w:tcPr>
          <w:p w14:paraId="58076388" w14:textId="153A8DB0" w:rsidR="00B7130F" w:rsidRPr="00FC6F2A" w:rsidRDefault="00AF6DB3" w:rsidP="00650370">
            <w:pPr>
              <w:jc w:val="center"/>
            </w:pPr>
            <w:r w:rsidRPr="00FC6F2A">
              <w:t>18 (3.0)</w:t>
            </w:r>
          </w:p>
        </w:tc>
        <w:tc>
          <w:tcPr>
            <w:tcW w:w="2160" w:type="dxa"/>
          </w:tcPr>
          <w:p w14:paraId="2E8245BA" w14:textId="77777777" w:rsidR="00B7130F" w:rsidRPr="00FC6F2A" w:rsidRDefault="00B7130F" w:rsidP="00650370">
            <w:pPr>
              <w:jc w:val="center"/>
            </w:pPr>
          </w:p>
        </w:tc>
      </w:tr>
      <w:tr w:rsidR="00A501D3" w:rsidRPr="00FC6F2A" w14:paraId="52C8289E" w14:textId="77777777" w:rsidTr="00086EDE">
        <w:tc>
          <w:tcPr>
            <w:tcW w:w="3235" w:type="dxa"/>
            <w:tcBorders>
              <w:bottom w:val="nil"/>
            </w:tcBorders>
          </w:tcPr>
          <w:p w14:paraId="4A8B5D95" w14:textId="78FC44E1" w:rsidR="00B7130F" w:rsidRPr="00FC6F2A" w:rsidRDefault="00B7130F" w:rsidP="00650370">
            <w:pPr>
              <w:jc w:val="center"/>
            </w:pPr>
            <w:r w:rsidRPr="00FC6F2A">
              <w:t>Widowed</w:t>
            </w:r>
          </w:p>
        </w:tc>
        <w:tc>
          <w:tcPr>
            <w:tcW w:w="1620" w:type="dxa"/>
            <w:tcBorders>
              <w:bottom w:val="nil"/>
            </w:tcBorders>
          </w:tcPr>
          <w:p w14:paraId="5F91E97B" w14:textId="5503F214" w:rsidR="00B7130F" w:rsidRPr="00FC6F2A" w:rsidRDefault="00AF6DB3" w:rsidP="00650370">
            <w:pPr>
              <w:jc w:val="center"/>
            </w:pPr>
            <w:r w:rsidRPr="00FC6F2A">
              <w:t>39 (9.0)</w:t>
            </w:r>
          </w:p>
        </w:tc>
        <w:tc>
          <w:tcPr>
            <w:tcW w:w="1530" w:type="dxa"/>
            <w:tcBorders>
              <w:bottom w:val="nil"/>
            </w:tcBorders>
          </w:tcPr>
          <w:p w14:paraId="7BB6F10A" w14:textId="1BD5CCFA" w:rsidR="00B7130F" w:rsidRPr="00FC6F2A" w:rsidRDefault="00AF6DB3" w:rsidP="00650370">
            <w:pPr>
              <w:jc w:val="center"/>
            </w:pPr>
            <w:r w:rsidRPr="00FC6F2A">
              <w:t>7 (4.2)</w:t>
            </w:r>
          </w:p>
        </w:tc>
        <w:tc>
          <w:tcPr>
            <w:tcW w:w="1260" w:type="dxa"/>
            <w:tcBorders>
              <w:bottom w:val="nil"/>
            </w:tcBorders>
          </w:tcPr>
          <w:p w14:paraId="344A1946" w14:textId="5B5077D9" w:rsidR="00B7130F" w:rsidRPr="00FC6F2A" w:rsidRDefault="00AF6DB3" w:rsidP="00650370">
            <w:pPr>
              <w:jc w:val="center"/>
            </w:pPr>
            <w:r w:rsidRPr="00FC6F2A">
              <w:t>46 (7.7)</w:t>
            </w:r>
          </w:p>
        </w:tc>
        <w:tc>
          <w:tcPr>
            <w:tcW w:w="2160" w:type="dxa"/>
            <w:tcBorders>
              <w:bottom w:val="nil"/>
            </w:tcBorders>
          </w:tcPr>
          <w:p w14:paraId="19B86A06" w14:textId="77777777" w:rsidR="00B7130F" w:rsidRPr="00FC6F2A" w:rsidRDefault="00B7130F" w:rsidP="00650370">
            <w:pPr>
              <w:jc w:val="center"/>
            </w:pPr>
          </w:p>
        </w:tc>
      </w:tr>
      <w:tr w:rsidR="00A501D3" w:rsidRPr="00FC6F2A" w14:paraId="5FD8211D" w14:textId="77777777" w:rsidTr="00086EDE">
        <w:tc>
          <w:tcPr>
            <w:tcW w:w="3235" w:type="dxa"/>
            <w:tcBorders>
              <w:top w:val="nil"/>
              <w:bottom w:val="single" w:sz="4" w:space="0" w:color="auto"/>
            </w:tcBorders>
          </w:tcPr>
          <w:p w14:paraId="0522EBA6" w14:textId="017B3AB1" w:rsidR="00B7130F" w:rsidRPr="00FC6F2A" w:rsidRDefault="00B7130F" w:rsidP="00650370">
            <w:pPr>
              <w:jc w:val="center"/>
            </w:pPr>
            <w:r w:rsidRPr="00FC6F2A">
              <w:t>Never married</w:t>
            </w:r>
          </w:p>
        </w:tc>
        <w:tc>
          <w:tcPr>
            <w:tcW w:w="1620" w:type="dxa"/>
            <w:tcBorders>
              <w:top w:val="nil"/>
              <w:bottom w:val="single" w:sz="4" w:space="0" w:color="auto"/>
            </w:tcBorders>
          </w:tcPr>
          <w:p w14:paraId="27B6FD92" w14:textId="30F308BE" w:rsidR="00B7130F" w:rsidRPr="00FC6F2A" w:rsidRDefault="00AF6DB3" w:rsidP="00650370">
            <w:pPr>
              <w:jc w:val="center"/>
            </w:pPr>
            <w:r w:rsidRPr="00FC6F2A">
              <w:t>13 (3.0)</w:t>
            </w:r>
          </w:p>
        </w:tc>
        <w:tc>
          <w:tcPr>
            <w:tcW w:w="1530" w:type="dxa"/>
            <w:tcBorders>
              <w:top w:val="nil"/>
              <w:bottom w:val="single" w:sz="4" w:space="0" w:color="auto"/>
            </w:tcBorders>
          </w:tcPr>
          <w:p w14:paraId="322AA1B5" w14:textId="3D66F2A9" w:rsidR="00B7130F" w:rsidRPr="00FC6F2A" w:rsidRDefault="00AF6DB3" w:rsidP="00650370">
            <w:pPr>
              <w:jc w:val="center"/>
            </w:pPr>
            <w:r w:rsidRPr="00FC6F2A">
              <w:t>4 (2.4)</w:t>
            </w:r>
          </w:p>
        </w:tc>
        <w:tc>
          <w:tcPr>
            <w:tcW w:w="1260" w:type="dxa"/>
            <w:tcBorders>
              <w:top w:val="nil"/>
              <w:bottom w:val="single" w:sz="4" w:space="0" w:color="auto"/>
            </w:tcBorders>
          </w:tcPr>
          <w:p w14:paraId="288A642A" w14:textId="1128F902" w:rsidR="00B7130F" w:rsidRPr="00FC6F2A" w:rsidRDefault="00AF6DB3" w:rsidP="00650370">
            <w:pPr>
              <w:jc w:val="center"/>
            </w:pPr>
            <w:r w:rsidRPr="00FC6F2A">
              <w:t>17 (2.8)</w:t>
            </w:r>
          </w:p>
        </w:tc>
        <w:tc>
          <w:tcPr>
            <w:tcW w:w="2160" w:type="dxa"/>
            <w:tcBorders>
              <w:top w:val="nil"/>
              <w:bottom w:val="single" w:sz="4" w:space="0" w:color="auto"/>
            </w:tcBorders>
          </w:tcPr>
          <w:p w14:paraId="603156B4" w14:textId="77777777" w:rsidR="00B7130F" w:rsidRPr="00FC6F2A" w:rsidRDefault="00B7130F" w:rsidP="00650370">
            <w:pPr>
              <w:jc w:val="center"/>
            </w:pPr>
          </w:p>
        </w:tc>
      </w:tr>
      <w:tr w:rsidR="00A501D3" w:rsidRPr="00FC6F2A" w14:paraId="0F9002E9" w14:textId="77777777" w:rsidTr="00086EDE">
        <w:tc>
          <w:tcPr>
            <w:tcW w:w="3235" w:type="dxa"/>
            <w:tcBorders>
              <w:top w:val="single" w:sz="4" w:space="0" w:color="auto"/>
            </w:tcBorders>
          </w:tcPr>
          <w:p w14:paraId="195E3F3F" w14:textId="22CC4E88" w:rsidR="00B7130F" w:rsidRPr="00FC6F2A" w:rsidRDefault="00B7130F" w:rsidP="00650370">
            <w:pPr>
              <w:jc w:val="both"/>
            </w:pPr>
            <w:r w:rsidRPr="00FC6F2A">
              <w:rPr>
                <w:b/>
                <w:bCs/>
              </w:rPr>
              <w:t>Main caregiver</w:t>
            </w:r>
          </w:p>
        </w:tc>
        <w:tc>
          <w:tcPr>
            <w:tcW w:w="1620" w:type="dxa"/>
            <w:tcBorders>
              <w:top w:val="single" w:sz="4" w:space="0" w:color="auto"/>
            </w:tcBorders>
          </w:tcPr>
          <w:p w14:paraId="4FAD1E5D" w14:textId="77777777" w:rsidR="00B7130F" w:rsidRPr="00FC6F2A" w:rsidRDefault="00B7130F" w:rsidP="00650370">
            <w:pPr>
              <w:jc w:val="center"/>
            </w:pPr>
          </w:p>
        </w:tc>
        <w:tc>
          <w:tcPr>
            <w:tcW w:w="1530" w:type="dxa"/>
            <w:tcBorders>
              <w:top w:val="single" w:sz="4" w:space="0" w:color="auto"/>
            </w:tcBorders>
          </w:tcPr>
          <w:p w14:paraId="3F72C4C1" w14:textId="77777777" w:rsidR="00B7130F" w:rsidRPr="00FC6F2A" w:rsidRDefault="00B7130F" w:rsidP="00650370">
            <w:pPr>
              <w:jc w:val="center"/>
            </w:pPr>
          </w:p>
        </w:tc>
        <w:tc>
          <w:tcPr>
            <w:tcW w:w="1260" w:type="dxa"/>
            <w:tcBorders>
              <w:top w:val="single" w:sz="4" w:space="0" w:color="auto"/>
            </w:tcBorders>
          </w:tcPr>
          <w:p w14:paraId="30F2FA54" w14:textId="77777777" w:rsidR="00B7130F" w:rsidRPr="00FC6F2A" w:rsidRDefault="00B7130F" w:rsidP="00650370">
            <w:pPr>
              <w:jc w:val="center"/>
            </w:pPr>
          </w:p>
        </w:tc>
        <w:tc>
          <w:tcPr>
            <w:tcW w:w="2160" w:type="dxa"/>
            <w:tcBorders>
              <w:top w:val="single" w:sz="4" w:space="0" w:color="auto"/>
            </w:tcBorders>
          </w:tcPr>
          <w:p w14:paraId="747A36AA" w14:textId="77777777" w:rsidR="00B7130F" w:rsidRPr="00FC6F2A" w:rsidRDefault="00B7130F" w:rsidP="00650370">
            <w:pPr>
              <w:jc w:val="center"/>
            </w:pPr>
          </w:p>
        </w:tc>
      </w:tr>
      <w:tr w:rsidR="00A501D3" w:rsidRPr="00FC6F2A" w14:paraId="2D9DCA09" w14:textId="77777777" w:rsidTr="00F72D5C">
        <w:tc>
          <w:tcPr>
            <w:tcW w:w="3235" w:type="dxa"/>
          </w:tcPr>
          <w:p w14:paraId="0B1BBFA8" w14:textId="195C8693" w:rsidR="00B7130F" w:rsidRPr="00FC6F2A" w:rsidRDefault="00B7130F" w:rsidP="00650370">
            <w:pPr>
              <w:jc w:val="center"/>
              <w:rPr>
                <w:b/>
                <w:bCs/>
              </w:rPr>
            </w:pPr>
            <w:r w:rsidRPr="00FC6F2A">
              <w:lastRenderedPageBreak/>
              <w:t>Both parents</w:t>
            </w:r>
          </w:p>
        </w:tc>
        <w:tc>
          <w:tcPr>
            <w:tcW w:w="1620" w:type="dxa"/>
          </w:tcPr>
          <w:p w14:paraId="42944288" w14:textId="3708446C" w:rsidR="00B7130F" w:rsidRPr="00FC6F2A" w:rsidRDefault="002F197D" w:rsidP="00650370">
            <w:pPr>
              <w:jc w:val="center"/>
            </w:pPr>
            <w:r w:rsidRPr="00FC6F2A">
              <w:t>211 (48.7)</w:t>
            </w:r>
          </w:p>
        </w:tc>
        <w:tc>
          <w:tcPr>
            <w:tcW w:w="1530" w:type="dxa"/>
          </w:tcPr>
          <w:p w14:paraId="4CC94594" w14:textId="1EB2D177" w:rsidR="00B7130F" w:rsidRPr="00FC6F2A" w:rsidRDefault="002F197D" w:rsidP="00650370">
            <w:pPr>
              <w:jc w:val="center"/>
            </w:pPr>
            <w:r w:rsidRPr="00FC6F2A">
              <w:t>71 (42.5)</w:t>
            </w:r>
          </w:p>
        </w:tc>
        <w:tc>
          <w:tcPr>
            <w:tcW w:w="1260" w:type="dxa"/>
          </w:tcPr>
          <w:p w14:paraId="607F275D" w14:textId="6D433D47" w:rsidR="00B7130F" w:rsidRPr="00FC6F2A" w:rsidRDefault="002F197D" w:rsidP="00650370">
            <w:pPr>
              <w:jc w:val="center"/>
            </w:pPr>
            <w:r w:rsidRPr="00FC6F2A">
              <w:t>282 (47.0)</w:t>
            </w:r>
          </w:p>
        </w:tc>
        <w:tc>
          <w:tcPr>
            <w:tcW w:w="2160" w:type="dxa"/>
          </w:tcPr>
          <w:p w14:paraId="09160A82" w14:textId="7085651B" w:rsidR="00B7130F" w:rsidRPr="00FC6F2A" w:rsidRDefault="00B7130F" w:rsidP="00650370">
            <w:pPr>
              <w:jc w:val="center"/>
            </w:pPr>
            <w:r w:rsidRPr="00FC6F2A">
              <w:rPr>
                <w:rFonts w:cs="Times New Roman"/>
              </w:rPr>
              <w:t>ꭓ=</w:t>
            </w:r>
            <w:r w:rsidR="002F197D" w:rsidRPr="00FC6F2A">
              <w:rPr>
                <w:rFonts w:cs="Times New Roman"/>
              </w:rPr>
              <w:t>5.802</w:t>
            </w:r>
          </w:p>
        </w:tc>
      </w:tr>
      <w:tr w:rsidR="00A501D3" w:rsidRPr="00FC6F2A" w14:paraId="3BCC6C38" w14:textId="77777777" w:rsidTr="00F72D5C">
        <w:tc>
          <w:tcPr>
            <w:tcW w:w="3235" w:type="dxa"/>
          </w:tcPr>
          <w:p w14:paraId="60D6BA03" w14:textId="2C6063EF" w:rsidR="00B7130F" w:rsidRPr="00FC6F2A" w:rsidRDefault="00B7130F" w:rsidP="00650370">
            <w:pPr>
              <w:jc w:val="center"/>
            </w:pPr>
            <w:r w:rsidRPr="00FC6F2A">
              <w:t>Father</w:t>
            </w:r>
          </w:p>
        </w:tc>
        <w:tc>
          <w:tcPr>
            <w:tcW w:w="1620" w:type="dxa"/>
          </w:tcPr>
          <w:p w14:paraId="28AB01B3" w14:textId="694A40B4" w:rsidR="00B7130F" w:rsidRPr="00FC6F2A" w:rsidRDefault="002F197D" w:rsidP="00650370">
            <w:pPr>
              <w:jc w:val="center"/>
            </w:pPr>
            <w:r w:rsidRPr="00FC6F2A">
              <w:t>27 (6.2)</w:t>
            </w:r>
          </w:p>
        </w:tc>
        <w:tc>
          <w:tcPr>
            <w:tcW w:w="1530" w:type="dxa"/>
          </w:tcPr>
          <w:p w14:paraId="436CE620" w14:textId="3695F0A3" w:rsidR="00B7130F" w:rsidRPr="00FC6F2A" w:rsidRDefault="002F197D" w:rsidP="00650370">
            <w:pPr>
              <w:jc w:val="center"/>
            </w:pPr>
            <w:r w:rsidRPr="00FC6F2A">
              <w:t>17 (10.2)</w:t>
            </w:r>
          </w:p>
        </w:tc>
        <w:tc>
          <w:tcPr>
            <w:tcW w:w="1260" w:type="dxa"/>
          </w:tcPr>
          <w:p w14:paraId="43C53902" w14:textId="15B2DFDD" w:rsidR="00B7130F" w:rsidRPr="00FC6F2A" w:rsidRDefault="002F197D" w:rsidP="00650370">
            <w:pPr>
              <w:jc w:val="center"/>
            </w:pPr>
            <w:r w:rsidRPr="00FC6F2A">
              <w:t>44 (7.3)</w:t>
            </w:r>
          </w:p>
        </w:tc>
        <w:tc>
          <w:tcPr>
            <w:tcW w:w="2160" w:type="dxa"/>
          </w:tcPr>
          <w:p w14:paraId="0028E456" w14:textId="445AA620" w:rsidR="00B7130F" w:rsidRPr="00FC6F2A" w:rsidRDefault="00B7130F" w:rsidP="00650370">
            <w:pPr>
              <w:jc w:val="center"/>
            </w:pPr>
            <w:r w:rsidRPr="00FC6F2A">
              <w:t>p=0.</w:t>
            </w:r>
            <w:r w:rsidR="002F197D" w:rsidRPr="00FC6F2A">
              <w:t>122</w:t>
            </w:r>
          </w:p>
        </w:tc>
      </w:tr>
      <w:tr w:rsidR="00A501D3" w:rsidRPr="00FC6F2A" w14:paraId="630112F7" w14:textId="77777777" w:rsidTr="00F72D5C">
        <w:tc>
          <w:tcPr>
            <w:tcW w:w="3235" w:type="dxa"/>
          </w:tcPr>
          <w:p w14:paraId="548F66FF" w14:textId="3B416745" w:rsidR="00B7130F" w:rsidRPr="00FC6F2A" w:rsidRDefault="00B7130F" w:rsidP="00650370">
            <w:pPr>
              <w:jc w:val="center"/>
            </w:pPr>
            <w:r w:rsidRPr="00FC6F2A">
              <w:t>Mother</w:t>
            </w:r>
          </w:p>
        </w:tc>
        <w:tc>
          <w:tcPr>
            <w:tcW w:w="1620" w:type="dxa"/>
          </w:tcPr>
          <w:p w14:paraId="1C6F33C2" w14:textId="6A504B9B" w:rsidR="00B7130F" w:rsidRPr="00FC6F2A" w:rsidRDefault="002F197D" w:rsidP="00650370">
            <w:pPr>
              <w:jc w:val="center"/>
            </w:pPr>
            <w:r w:rsidRPr="00FC6F2A">
              <w:t>168 (38.8)</w:t>
            </w:r>
          </w:p>
        </w:tc>
        <w:tc>
          <w:tcPr>
            <w:tcW w:w="1530" w:type="dxa"/>
          </w:tcPr>
          <w:p w14:paraId="71215B43" w14:textId="66EB21C3" w:rsidR="00B7130F" w:rsidRPr="00FC6F2A" w:rsidRDefault="002F197D" w:rsidP="00650370">
            <w:pPr>
              <w:jc w:val="center"/>
            </w:pPr>
            <w:r w:rsidRPr="00FC6F2A">
              <w:t>73 (43.7)</w:t>
            </w:r>
          </w:p>
        </w:tc>
        <w:tc>
          <w:tcPr>
            <w:tcW w:w="1260" w:type="dxa"/>
          </w:tcPr>
          <w:p w14:paraId="27B7059D" w14:textId="367DAB49" w:rsidR="00B7130F" w:rsidRPr="00FC6F2A" w:rsidRDefault="002F197D" w:rsidP="00650370">
            <w:pPr>
              <w:jc w:val="center"/>
            </w:pPr>
            <w:r w:rsidRPr="00FC6F2A">
              <w:t>241 (40.2)</w:t>
            </w:r>
          </w:p>
        </w:tc>
        <w:tc>
          <w:tcPr>
            <w:tcW w:w="2160" w:type="dxa"/>
          </w:tcPr>
          <w:p w14:paraId="335F1DA5" w14:textId="77777777" w:rsidR="00B7130F" w:rsidRPr="00FC6F2A" w:rsidRDefault="00B7130F" w:rsidP="00650370">
            <w:pPr>
              <w:jc w:val="center"/>
            </w:pPr>
          </w:p>
        </w:tc>
      </w:tr>
      <w:tr w:rsidR="00A501D3" w:rsidRPr="00FC6F2A" w14:paraId="10333C30" w14:textId="77777777" w:rsidTr="00F72D5C">
        <w:tc>
          <w:tcPr>
            <w:tcW w:w="3235" w:type="dxa"/>
          </w:tcPr>
          <w:p w14:paraId="53E3C4E2" w14:textId="1898ACB8" w:rsidR="00B7130F" w:rsidRPr="00FC6F2A" w:rsidRDefault="00B7130F" w:rsidP="00650370">
            <w:pPr>
              <w:jc w:val="center"/>
            </w:pPr>
            <w:r w:rsidRPr="00FC6F2A">
              <w:t>Guardian/Relative</w:t>
            </w:r>
          </w:p>
        </w:tc>
        <w:tc>
          <w:tcPr>
            <w:tcW w:w="1620" w:type="dxa"/>
          </w:tcPr>
          <w:p w14:paraId="640506B0" w14:textId="620A2742" w:rsidR="00B7130F" w:rsidRPr="00FC6F2A" w:rsidRDefault="002F197D" w:rsidP="00650370">
            <w:pPr>
              <w:jc w:val="center"/>
            </w:pPr>
            <w:r w:rsidRPr="00FC6F2A">
              <w:t>27 (6.2)</w:t>
            </w:r>
          </w:p>
        </w:tc>
        <w:tc>
          <w:tcPr>
            <w:tcW w:w="1530" w:type="dxa"/>
          </w:tcPr>
          <w:p w14:paraId="2FDE800E" w14:textId="45A5A303" w:rsidR="00B7130F" w:rsidRPr="00FC6F2A" w:rsidRDefault="002F197D" w:rsidP="00650370">
            <w:pPr>
              <w:jc w:val="center"/>
            </w:pPr>
            <w:r w:rsidRPr="00FC6F2A">
              <w:t>6 (3.6)</w:t>
            </w:r>
          </w:p>
        </w:tc>
        <w:tc>
          <w:tcPr>
            <w:tcW w:w="1260" w:type="dxa"/>
          </w:tcPr>
          <w:p w14:paraId="05E36511" w14:textId="2A55566D" w:rsidR="00B7130F" w:rsidRPr="00FC6F2A" w:rsidRDefault="002F197D" w:rsidP="00650370">
            <w:pPr>
              <w:jc w:val="center"/>
            </w:pPr>
            <w:r w:rsidRPr="00FC6F2A">
              <w:t>33 (5.5)</w:t>
            </w:r>
          </w:p>
        </w:tc>
        <w:tc>
          <w:tcPr>
            <w:tcW w:w="2160" w:type="dxa"/>
          </w:tcPr>
          <w:p w14:paraId="7FA8F7B1" w14:textId="77777777" w:rsidR="00B7130F" w:rsidRPr="00FC6F2A" w:rsidRDefault="00B7130F" w:rsidP="00650370">
            <w:pPr>
              <w:jc w:val="center"/>
            </w:pPr>
          </w:p>
        </w:tc>
      </w:tr>
    </w:tbl>
    <w:p w14:paraId="602B3C1B" w14:textId="77777777" w:rsidR="00097ED7" w:rsidRPr="00FC6F2A" w:rsidRDefault="00097ED7" w:rsidP="00097ED7">
      <w:pPr>
        <w:spacing w:line="240" w:lineRule="auto"/>
        <w:jc w:val="both"/>
      </w:pPr>
    </w:p>
    <w:p w14:paraId="4BFBB8BE" w14:textId="5EF01C09" w:rsidR="0089256B" w:rsidRPr="00FC6F2A" w:rsidRDefault="0089256B" w:rsidP="0089256B">
      <w:pPr>
        <w:spacing w:line="480" w:lineRule="auto"/>
        <w:jc w:val="both"/>
      </w:pPr>
      <w:r w:rsidRPr="00FC6F2A">
        <w:t xml:space="preserve">The result on table </w:t>
      </w:r>
      <w:r w:rsidR="007744F4">
        <w:t>5</w:t>
      </w:r>
      <w:r w:rsidRPr="00FC6F2A">
        <w:t xml:space="preserve"> highlights the relationship between sociodemographic characteristics and internet addiction in private and public secondary schools in the state. There was no significant difference in internet use among the various age groups. Male students had higher internet addiction compared to the female students (p=0.0</w:t>
      </w:r>
      <w:r w:rsidR="000F1A21" w:rsidRPr="00FC6F2A">
        <w:t>28</w:t>
      </w:r>
      <w:r w:rsidR="00E101EE" w:rsidRPr="00FC6F2A">
        <w:t>, OR= 1.5, CI=1.04 -2.14</w:t>
      </w:r>
      <w:r w:rsidRPr="00FC6F2A">
        <w:t>). Among the students with internet addiction, about 3</w:t>
      </w:r>
      <w:r w:rsidR="00DD3615" w:rsidRPr="00FC6F2A">
        <w:t>5.9</w:t>
      </w:r>
      <w:r w:rsidRPr="00FC6F2A">
        <w:t>% were the first child compare to the 29.</w:t>
      </w:r>
      <w:r w:rsidR="00F617DD" w:rsidRPr="00FC6F2A">
        <w:t>6</w:t>
      </w:r>
      <w:r w:rsidRPr="00FC6F2A">
        <w:t>% of their non-addicted counterparts, similar results were seen for the last child in both categories. The relationship between position among siblings and severe internet usage was statistically significant (p=0.</w:t>
      </w:r>
      <w:r w:rsidR="009A0EB3" w:rsidRPr="00FC6F2A">
        <w:t>015</w:t>
      </w:r>
      <w:r w:rsidRPr="00FC6F2A">
        <w:t xml:space="preserve">). Other variables such as class, type of school, </w:t>
      </w:r>
      <w:r w:rsidR="00F541F2" w:rsidRPr="00FC6F2A">
        <w:t xml:space="preserve">place of resident, </w:t>
      </w:r>
      <w:r w:rsidRPr="00FC6F2A">
        <w:t>type of housing and parent’s marital status</w:t>
      </w:r>
      <w:r w:rsidR="00F73852" w:rsidRPr="00FC6F2A">
        <w:t>, and main caregiver</w:t>
      </w:r>
      <w:r w:rsidRPr="00FC6F2A">
        <w:t xml:space="preserve"> did not significantly impact internet usage.</w:t>
      </w:r>
    </w:p>
    <w:p w14:paraId="139288F5" w14:textId="25746D3C" w:rsidR="001A63FB" w:rsidRPr="00FC6F2A" w:rsidRDefault="001A63FB" w:rsidP="00DB7D55">
      <w:pPr>
        <w:spacing w:line="480" w:lineRule="auto"/>
        <w:jc w:val="both"/>
      </w:pPr>
    </w:p>
    <w:p w14:paraId="7E8F6492" w14:textId="5E1223B5" w:rsidR="00424068" w:rsidRPr="00FC6F2A" w:rsidRDefault="00424068" w:rsidP="00DB7D55">
      <w:pPr>
        <w:spacing w:line="480" w:lineRule="auto"/>
        <w:jc w:val="both"/>
      </w:pPr>
    </w:p>
    <w:p w14:paraId="6D53F8DB" w14:textId="77777777" w:rsidR="0008519F" w:rsidRPr="00FC6F2A" w:rsidRDefault="0008519F">
      <w:pPr>
        <w:rPr>
          <w:b/>
          <w:bCs/>
        </w:rPr>
      </w:pPr>
      <w:r w:rsidRPr="00FC6F2A">
        <w:rPr>
          <w:b/>
          <w:bCs/>
        </w:rPr>
        <w:br w:type="page"/>
      </w:r>
    </w:p>
    <w:p w14:paraId="0AFEDD22" w14:textId="455D1C74" w:rsidR="00424068" w:rsidRPr="00FC6F2A" w:rsidRDefault="0042654C" w:rsidP="00424068">
      <w:pPr>
        <w:spacing w:line="240" w:lineRule="auto"/>
        <w:jc w:val="both"/>
        <w:rPr>
          <w:b/>
          <w:bCs/>
        </w:rPr>
      </w:pPr>
      <w:r w:rsidRPr="00FC6F2A">
        <w:rPr>
          <w:b/>
          <w:bCs/>
        </w:rPr>
        <w:lastRenderedPageBreak/>
        <w:t>T</w:t>
      </w:r>
      <w:r w:rsidR="00424068" w:rsidRPr="00FC6F2A">
        <w:rPr>
          <w:b/>
          <w:bCs/>
        </w:rPr>
        <w:t xml:space="preserve">able </w:t>
      </w:r>
      <w:r w:rsidR="007744F4">
        <w:rPr>
          <w:b/>
          <w:bCs/>
        </w:rPr>
        <w:t>6</w:t>
      </w:r>
      <w:r w:rsidR="00424068" w:rsidRPr="00FC6F2A">
        <w:rPr>
          <w:b/>
          <w:bCs/>
        </w:rPr>
        <w:t>. Relationship between socio-economic characteristics and internet addiction amongst secondary school students</w:t>
      </w:r>
    </w:p>
    <w:tbl>
      <w:tblPr>
        <w:tblStyle w:val="TableGrid"/>
        <w:tblW w:w="98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624"/>
        <w:gridCol w:w="1534"/>
        <w:gridCol w:w="1263"/>
        <w:gridCol w:w="2165"/>
      </w:tblGrid>
      <w:tr w:rsidR="00BA6172" w:rsidRPr="00FC6F2A" w14:paraId="12CFF661" w14:textId="77777777" w:rsidTr="0070431D">
        <w:trPr>
          <w:trHeight w:val="258"/>
        </w:trPr>
        <w:tc>
          <w:tcPr>
            <w:tcW w:w="3243" w:type="dxa"/>
            <w:tcBorders>
              <w:bottom w:val="nil"/>
            </w:tcBorders>
          </w:tcPr>
          <w:p w14:paraId="0291DCD1" w14:textId="77777777" w:rsidR="00BA6172" w:rsidRPr="00FC6F2A" w:rsidRDefault="00BA6172" w:rsidP="006464EC">
            <w:pPr>
              <w:jc w:val="both"/>
              <w:rPr>
                <w:b/>
                <w:bCs/>
              </w:rPr>
            </w:pPr>
            <w:r w:rsidRPr="00FC6F2A">
              <w:rPr>
                <w:b/>
                <w:bCs/>
              </w:rPr>
              <w:t>Variables</w:t>
            </w:r>
          </w:p>
        </w:tc>
        <w:tc>
          <w:tcPr>
            <w:tcW w:w="3158" w:type="dxa"/>
            <w:gridSpan w:val="2"/>
            <w:tcBorders>
              <w:top w:val="single" w:sz="4" w:space="0" w:color="auto"/>
              <w:bottom w:val="single" w:sz="4" w:space="0" w:color="auto"/>
            </w:tcBorders>
          </w:tcPr>
          <w:p w14:paraId="30D0F899" w14:textId="77777777" w:rsidR="00BA6172" w:rsidRPr="00FC6F2A" w:rsidRDefault="00BA6172" w:rsidP="006464EC">
            <w:pPr>
              <w:jc w:val="center"/>
              <w:rPr>
                <w:b/>
                <w:bCs/>
              </w:rPr>
            </w:pPr>
            <w:r w:rsidRPr="00FC6F2A">
              <w:rPr>
                <w:b/>
                <w:bCs/>
              </w:rPr>
              <w:t>Internet addiction</w:t>
            </w:r>
          </w:p>
        </w:tc>
        <w:tc>
          <w:tcPr>
            <w:tcW w:w="1263" w:type="dxa"/>
            <w:tcBorders>
              <w:bottom w:val="nil"/>
            </w:tcBorders>
          </w:tcPr>
          <w:p w14:paraId="5BDDC1AD" w14:textId="77777777" w:rsidR="00BA6172" w:rsidRPr="00FC6F2A" w:rsidRDefault="00BA6172" w:rsidP="006464EC">
            <w:pPr>
              <w:jc w:val="center"/>
              <w:rPr>
                <w:b/>
                <w:bCs/>
              </w:rPr>
            </w:pPr>
            <w:r w:rsidRPr="00FC6F2A">
              <w:rPr>
                <w:b/>
                <w:bCs/>
              </w:rPr>
              <w:t>Total</w:t>
            </w:r>
          </w:p>
        </w:tc>
        <w:tc>
          <w:tcPr>
            <w:tcW w:w="2165" w:type="dxa"/>
            <w:tcBorders>
              <w:bottom w:val="nil"/>
            </w:tcBorders>
          </w:tcPr>
          <w:p w14:paraId="655BEE40" w14:textId="77777777" w:rsidR="00BA6172" w:rsidRPr="00FC6F2A" w:rsidRDefault="00BA6172" w:rsidP="006464EC">
            <w:pPr>
              <w:jc w:val="center"/>
              <w:rPr>
                <w:b/>
                <w:bCs/>
              </w:rPr>
            </w:pPr>
            <w:r w:rsidRPr="00FC6F2A">
              <w:rPr>
                <w:b/>
                <w:bCs/>
              </w:rPr>
              <w:t>Statistics (p value)</w:t>
            </w:r>
          </w:p>
        </w:tc>
      </w:tr>
      <w:tr w:rsidR="00BA6172" w:rsidRPr="00FC6F2A" w14:paraId="655F6900" w14:textId="77777777" w:rsidTr="0070431D">
        <w:trPr>
          <w:trHeight w:val="258"/>
        </w:trPr>
        <w:tc>
          <w:tcPr>
            <w:tcW w:w="3243" w:type="dxa"/>
            <w:tcBorders>
              <w:top w:val="nil"/>
              <w:bottom w:val="single" w:sz="4" w:space="0" w:color="auto"/>
            </w:tcBorders>
          </w:tcPr>
          <w:p w14:paraId="4F2B94A5" w14:textId="77777777" w:rsidR="00BA6172" w:rsidRPr="00FC6F2A" w:rsidRDefault="00BA6172" w:rsidP="006464EC">
            <w:pPr>
              <w:jc w:val="both"/>
            </w:pPr>
          </w:p>
        </w:tc>
        <w:tc>
          <w:tcPr>
            <w:tcW w:w="1624" w:type="dxa"/>
            <w:tcBorders>
              <w:top w:val="single" w:sz="4" w:space="0" w:color="auto"/>
              <w:bottom w:val="single" w:sz="4" w:space="0" w:color="auto"/>
            </w:tcBorders>
          </w:tcPr>
          <w:p w14:paraId="55F25AA0" w14:textId="2D2CD48B" w:rsidR="00BA6172" w:rsidRPr="00FC6F2A" w:rsidRDefault="00BA6172" w:rsidP="006464EC">
            <w:pPr>
              <w:jc w:val="center"/>
              <w:rPr>
                <w:b/>
                <w:bCs/>
              </w:rPr>
            </w:pPr>
            <w:r w:rsidRPr="00FC6F2A">
              <w:rPr>
                <w:b/>
                <w:bCs/>
              </w:rPr>
              <w:t>No (n=4</w:t>
            </w:r>
            <w:r w:rsidR="00DA1674" w:rsidRPr="00FC6F2A">
              <w:rPr>
                <w:b/>
                <w:bCs/>
              </w:rPr>
              <w:t>33</w:t>
            </w:r>
            <w:r w:rsidRPr="00FC6F2A">
              <w:rPr>
                <w:b/>
                <w:bCs/>
              </w:rPr>
              <w:t>)</w:t>
            </w:r>
          </w:p>
        </w:tc>
        <w:tc>
          <w:tcPr>
            <w:tcW w:w="1534" w:type="dxa"/>
            <w:tcBorders>
              <w:top w:val="single" w:sz="4" w:space="0" w:color="auto"/>
              <w:bottom w:val="single" w:sz="4" w:space="0" w:color="auto"/>
            </w:tcBorders>
          </w:tcPr>
          <w:p w14:paraId="4D8BA06A" w14:textId="6C0694A0" w:rsidR="00BA6172" w:rsidRPr="00FC6F2A" w:rsidRDefault="00BA6172" w:rsidP="006464EC">
            <w:pPr>
              <w:jc w:val="center"/>
              <w:rPr>
                <w:b/>
                <w:bCs/>
              </w:rPr>
            </w:pPr>
            <w:r w:rsidRPr="00FC6F2A">
              <w:rPr>
                <w:b/>
                <w:bCs/>
              </w:rPr>
              <w:t>Yes (n=16</w:t>
            </w:r>
            <w:r w:rsidR="00DA1674" w:rsidRPr="00FC6F2A">
              <w:rPr>
                <w:b/>
                <w:bCs/>
              </w:rPr>
              <w:t>7</w:t>
            </w:r>
            <w:r w:rsidRPr="00FC6F2A">
              <w:rPr>
                <w:b/>
                <w:bCs/>
              </w:rPr>
              <w:t>)</w:t>
            </w:r>
          </w:p>
        </w:tc>
        <w:tc>
          <w:tcPr>
            <w:tcW w:w="1263" w:type="dxa"/>
            <w:tcBorders>
              <w:top w:val="nil"/>
              <w:bottom w:val="single" w:sz="4" w:space="0" w:color="auto"/>
            </w:tcBorders>
          </w:tcPr>
          <w:p w14:paraId="0095D8C1" w14:textId="77777777" w:rsidR="00BA6172" w:rsidRPr="00FC6F2A" w:rsidRDefault="00BA6172" w:rsidP="006464EC">
            <w:pPr>
              <w:jc w:val="center"/>
            </w:pPr>
          </w:p>
        </w:tc>
        <w:tc>
          <w:tcPr>
            <w:tcW w:w="2165" w:type="dxa"/>
            <w:tcBorders>
              <w:top w:val="nil"/>
              <w:bottom w:val="single" w:sz="4" w:space="0" w:color="auto"/>
            </w:tcBorders>
          </w:tcPr>
          <w:p w14:paraId="0FA91A37" w14:textId="77777777" w:rsidR="00BA6172" w:rsidRPr="00FC6F2A" w:rsidRDefault="00BA6172" w:rsidP="006464EC">
            <w:pPr>
              <w:jc w:val="center"/>
            </w:pPr>
          </w:p>
        </w:tc>
      </w:tr>
      <w:tr w:rsidR="005820B7" w:rsidRPr="00FC6F2A" w14:paraId="74BC0C8D" w14:textId="77777777" w:rsidTr="0070431D">
        <w:trPr>
          <w:trHeight w:val="271"/>
        </w:trPr>
        <w:tc>
          <w:tcPr>
            <w:tcW w:w="3243" w:type="dxa"/>
            <w:tcBorders>
              <w:top w:val="single" w:sz="4" w:space="0" w:color="auto"/>
            </w:tcBorders>
          </w:tcPr>
          <w:p w14:paraId="184C131C" w14:textId="60E55DE3" w:rsidR="005820B7" w:rsidRPr="00FC6F2A" w:rsidRDefault="005820B7" w:rsidP="005820B7">
            <w:pPr>
              <w:jc w:val="both"/>
            </w:pPr>
            <w:r w:rsidRPr="00FC6F2A">
              <w:rPr>
                <w:b/>
                <w:bCs/>
              </w:rPr>
              <w:t>Father’s age</w:t>
            </w:r>
          </w:p>
        </w:tc>
        <w:tc>
          <w:tcPr>
            <w:tcW w:w="1624" w:type="dxa"/>
            <w:tcBorders>
              <w:top w:val="single" w:sz="4" w:space="0" w:color="auto"/>
            </w:tcBorders>
          </w:tcPr>
          <w:p w14:paraId="3985DCC2" w14:textId="77777777" w:rsidR="005820B7" w:rsidRPr="00FC6F2A" w:rsidRDefault="005820B7" w:rsidP="005820B7">
            <w:pPr>
              <w:jc w:val="center"/>
            </w:pPr>
          </w:p>
        </w:tc>
        <w:tc>
          <w:tcPr>
            <w:tcW w:w="1534" w:type="dxa"/>
            <w:tcBorders>
              <w:top w:val="single" w:sz="4" w:space="0" w:color="auto"/>
            </w:tcBorders>
          </w:tcPr>
          <w:p w14:paraId="5F72D22B" w14:textId="77777777" w:rsidR="005820B7" w:rsidRPr="00FC6F2A" w:rsidRDefault="005820B7" w:rsidP="005820B7">
            <w:pPr>
              <w:jc w:val="center"/>
            </w:pPr>
          </w:p>
        </w:tc>
        <w:tc>
          <w:tcPr>
            <w:tcW w:w="1263" w:type="dxa"/>
            <w:tcBorders>
              <w:top w:val="single" w:sz="4" w:space="0" w:color="auto"/>
            </w:tcBorders>
          </w:tcPr>
          <w:p w14:paraId="52F5B7B4" w14:textId="77777777" w:rsidR="005820B7" w:rsidRPr="00FC6F2A" w:rsidRDefault="005820B7" w:rsidP="005820B7">
            <w:pPr>
              <w:jc w:val="center"/>
            </w:pPr>
          </w:p>
        </w:tc>
        <w:tc>
          <w:tcPr>
            <w:tcW w:w="2165" w:type="dxa"/>
            <w:tcBorders>
              <w:top w:val="single" w:sz="4" w:space="0" w:color="auto"/>
            </w:tcBorders>
          </w:tcPr>
          <w:p w14:paraId="37954670" w14:textId="77777777" w:rsidR="005820B7" w:rsidRPr="00FC6F2A" w:rsidRDefault="005820B7" w:rsidP="005820B7">
            <w:pPr>
              <w:jc w:val="center"/>
            </w:pPr>
          </w:p>
        </w:tc>
      </w:tr>
      <w:tr w:rsidR="005820B7" w:rsidRPr="00FC6F2A" w14:paraId="06A91EB6" w14:textId="77777777" w:rsidTr="0070431D">
        <w:trPr>
          <w:trHeight w:val="258"/>
        </w:trPr>
        <w:tc>
          <w:tcPr>
            <w:tcW w:w="3243" w:type="dxa"/>
          </w:tcPr>
          <w:p w14:paraId="6D3A8391" w14:textId="5A4FCA12" w:rsidR="005820B7" w:rsidRPr="00FC6F2A" w:rsidRDefault="005820B7" w:rsidP="005820B7">
            <w:pPr>
              <w:jc w:val="center"/>
            </w:pPr>
            <w:r w:rsidRPr="00FC6F2A">
              <w:t>&lt; 30 years</w:t>
            </w:r>
          </w:p>
        </w:tc>
        <w:tc>
          <w:tcPr>
            <w:tcW w:w="1624" w:type="dxa"/>
          </w:tcPr>
          <w:p w14:paraId="78D645BD" w14:textId="2A05BFDD" w:rsidR="005820B7" w:rsidRPr="00FC6F2A" w:rsidRDefault="00876569" w:rsidP="005820B7">
            <w:pPr>
              <w:jc w:val="center"/>
            </w:pPr>
            <w:r w:rsidRPr="00FC6F2A">
              <w:t>6 (1.4)</w:t>
            </w:r>
          </w:p>
        </w:tc>
        <w:tc>
          <w:tcPr>
            <w:tcW w:w="1534" w:type="dxa"/>
          </w:tcPr>
          <w:p w14:paraId="4F3E4B6F" w14:textId="3EC9DE83" w:rsidR="005820B7" w:rsidRPr="00FC6F2A" w:rsidRDefault="00876569" w:rsidP="005820B7">
            <w:pPr>
              <w:jc w:val="center"/>
            </w:pPr>
            <w:r w:rsidRPr="00FC6F2A">
              <w:t>8 (4.8)</w:t>
            </w:r>
          </w:p>
        </w:tc>
        <w:tc>
          <w:tcPr>
            <w:tcW w:w="1263" w:type="dxa"/>
          </w:tcPr>
          <w:p w14:paraId="23E0D132" w14:textId="19349120" w:rsidR="005820B7" w:rsidRPr="00FC6F2A" w:rsidRDefault="00876569" w:rsidP="005820B7">
            <w:pPr>
              <w:jc w:val="center"/>
            </w:pPr>
            <w:r w:rsidRPr="00FC6F2A">
              <w:t>14 (2.3)</w:t>
            </w:r>
          </w:p>
        </w:tc>
        <w:tc>
          <w:tcPr>
            <w:tcW w:w="2165" w:type="dxa"/>
          </w:tcPr>
          <w:p w14:paraId="02C625E9" w14:textId="7F7A4B9A" w:rsidR="005820B7" w:rsidRPr="00FC6F2A" w:rsidRDefault="005820B7" w:rsidP="005820B7">
            <w:pPr>
              <w:jc w:val="center"/>
            </w:pPr>
            <w:r w:rsidRPr="00FC6F2A">
              <w:rPr>
                <w:rFonts w:cs="Times New Roman"/>
              </w:rPr>
              <w:t>ꭓ=</w:t>
            </w:r>
            <w:r w:rsidR="005219C9" w:rsidRPr="00FC6F2A">
              <w:rPr>
                <w:rFonts w:cs="Times New Roman"/>
              </w:rPr>
              <w:t>7.9</w:t>
            </w:r>
            <w:r w:rsidR="007D2260" w:rsidRPr="00FC6F2A">
              <w:rPr>
                <w:rFonts w:cs="Times New Roman"/>
              </w:rPr>
              <w:t>98</w:t>
            </w:r>
          </w:p>
        </w:tc>
      </w:tr>
      <w:tr w:rsidR="005820B7" w:rsidRPr="00FC6F2A" w14:paraId="69EA52D7" w14:textId="77777777" w:rsidTr="0070431D">
        <w:trPr>
          <w:trHeight w:val="271"/>
        </w:trPr>
        <w:tc>
          <w:tcPr>
            <w:tcW w:w="3243" w:type="dxa"/>
          </w:tcPr>
          <w:p w14:paraId="210BCF0A" w14:textId="4207F100" w:rsidR="005820B7" w:rsidRPr="00FC6F2A" w:rsidRDefault="005820B7" w:rsidP="005820B7">
            <w:pPr>
              <w:jc w:val="center"/>
            </w:pPr>
            <w:r w:rsidRPr="00FC6F2A">
              <w:t>30-39 years</w:t>
            </w:r>
          </w:p>
        </w:tc>
        <w:tc>
          <w:tcPr>
            <w:tcW w:w="1624" w:type="dxa"/>
          </w:tcPr>
          <w:p w14:paraId="5D126F77" w14:textId="48AAA969" w:rsidR="005820B7" w:rsidRPr="00FC6F2A" w:rsidRDefault="00876569" w:rsidP="005820B7">
            <w:pPr>
              <w:jc w:val="center"/>
            </w:pPr>
            <w:r w:rsidRPr="00FC6F2A">
              <w:t>50 (11.5)</w:t>
            </w:r>
          </w:p>
        </w:tc>
        <w:tc>
          <w:tcPr>
            <w:tcW w:w="1534" w:type="dxa"/>
          </w:tcPr>
          <w:p w14:paraId="274B05B5" w14:textId="4311FF15" w:rsidR="005820B7" w:rsidRPr="00FC6F2A" w:rsidRDefault="00876569" w:rsidP="005820B7">
            <w:pPr>
              <w:jc w:val="center"/>
            </w:pPr>
            <w:r w:rsidRPr="00FC6F2A">
              <w:t>13 (7.8)</w:t>
            </w:r>
          </w:p>
        </w:tc>
        <w:tc>
          <w:tcPr>
            <w:tcW w:w="1263" w:type="dxa"/>
          </w:tcPr>
          <w:p w14:paraId="0426A7E8" w14:textId="47D1D3DA" w:rsidR="005820B7" w:rsidRPr="00FC6F2A" w:rsidRDefault="00876569" w:rsidP="005820B7">
            <w:pPr>
              <w:jc w:val="center"/>
            </w:pPr>
            <w:r w:rsidRPr="00FC6F2A">
              <w:t>63 (10.5)</w:t>
            </w:r>
          </w:p>
        </w:tc>
        <w:tc>
          <w:tcPr>
            <w:tcW w:w="2165" w:type="dxa"/>
          </w:tcPr>
          <w:p w14:paraId="5A0416C4" w14:textId="2602BC24" w:rsidR="005820B7" w:rsidRPr="00FC6F2A" w:rsidRDefault="005820B7" w:rsidP="005820B7">
            <w:pPr>
              <w:jc w:val="center"/>
            </w:pPr>
            <w:r w:rsidRPr="00FC6F2A">
              <w:t>p=0.</w:t>
            </w:r>
            <w:r w:rsidR="005219C9" w:rsidRPr="00FC6F2A">
              <w:t>04</w:t>
            </w:r>
            <w:r w:rsidR="007D2260" w:rsidRPr="00FC6F2A">
              <w:t>6</w:t>
            </w:r>
            <w:r w:rsidR="005219C9" w:rsidRPr="00FC6F2A">
              <w:t>*</w:t>
            </w:r>
          </w:p>
        </w:tc>
      </w:tr>
      <w:tr w:rsidR="005820B7" w:rsidRPr="00FC6F2A" w14:paraId="0DEE0DD0" w14:textId="77777777" w:rsidTr="0070431D">
        <w:trPr>
          <w:trHeight w:val="258"/>
        </w:trPr>
        <w:tc>
          <w:tcPr>
            <w:tcW w:w="3243" w:type="dxa"/>
            <w:tcBorders>
              <w:bottom w:val="nil"/>
            </w:tcBorders>
          </w:tcPr>
          <w:p w14:paraId="5D78E2B0" w14:textId="45B56C62" w:rsidR="005820B7" w:rsidRPr="00FC6F2A" w:rsidRDefault="005820B7" w:rsidP="005820B7">
            <w:pPr>
              <w:jc w:val="center"/>
            </w:pPr>
            <w:r w:rsidRPr="00FC6F2A">
              <w:t>40-49 years</w:t>
            </w:r>
          </w:p>
        </w:tc>
        <w:tc>
          <w:tcPr>
            <w:tcW w:w="1624" w:type="dxa"/>
            <w:tcBorders>
              <w:bottom w:val="nil"/>
            </w:tcBorders>
          </w:tcPr>
          <w:p w14:paraId="019D58F3" w14:textId="67DE6BAF" w:rsidR="005820B7" w:rsidRPr="00FC6F2A" w:rsidRDefault="007D2260" w:rsidP="005820B7">
            <w:pPr>
              <w:jc w:val="center"/>
            </w:pPr>
            <w:r w:rsidRPr="00FC6F2A">
              <w:t>205 (47.3)</w:t>
            </w:r>
          </w:p>
        </w:tc>
        <w:tc>
          <w:tcPr>
            <w:tcW w:w="1534" w:type="dxa"/>
            <w:tcBorders>
              <w:bottom w:val="nil"/>
            </w:tcBorders>
          </w:tcPr>
          <w:p w14:paraId="0C6A220B" w14:textId="5E9EBC46" w:rsidR="005820B7" w:rsidRPr="00FC6F2A" w:rsidRDefault="007D2260" w:rsidP="005820B7">
            <w:pPr>
              <w:jc w:val="center"/>
            </w:pPr>
            <w:r w:rsidRPr="00FC6F2A">
              <w:t>75 (44.9)</w:t>
            </w:r>
          </w:p>
        </w:tc>
        <w:tc>
          <w:tcPr>
            <w:tcW w:w="1263" w:type="dxa"/>
            <w:tcBorders>
              <w:bottom w:val="nil"/>
            </w:tcBorders>
          </w:tcPr>
          <w:p w14:paraId="5EA8C993" w14:textId="6ACB5ADF" w:rsidR="005820B7" w:rsidRPr="00FC6F2A" w:rsidRDefault="007D2260" w:rsidP="005820B7">
            <w:pPr>
              <w:jc w:val="center"/>
            </w:pPr>
            <w:r w:rsidRPr="00FC6F2A">
              <w:t>280 (46.7)</w:t>
            </w:r>
          </w:p>
        </w:tc>
        <w:tc>
          <w:tcPr>
            <w:tcW w:w="2165" w:type="dxa"/>
            <w:tcBorders>
              <w:bottom w:val="nil"/>
            </w:tcBorders>
          </w:tcPr>
          <w:p w14:paraId="0C49FFFC" w14:textId="77777777" w:rsidR="005820B7" w:rsidRPr="00FC6F2A" w:rsidRDefault="005820B7" w:rsidP="005820B7">
            <w:pPr>
              <w:jc w:val="center"/>
            </w:pPr>
          </w:p>
        </w:tc>
      </w:tr>
      <w:tr w:rsidR="005820B7" w:rsidRPr="00FC6F2A" w14:paraId="543562ED" w14:textId="77777777" w:rsidTr="0070431D">
        <w:trPr>
          <w:trHeight w:val="271"/>
        </w:trPr>
        <w:tc>
          <w:tcPr>
            <w:tcW w:w="3243" w:type="dxa"/>
            <w:tcBorders>
              <w:top w:val="nil"/>
              <w:bottom w:val="single" w:sz="4" w:space="0" w:color="auto"/>
            </w:tcBorders>
          </w:tcPr>
          <w:p w14:paraId="00949EF0" w14:textId="5C0BCE35" w:rsidR="005820B7" w:rsidRPr="00FC6F2A" w:rsidRDefault="005820B7" w:rsidP="005820B7">
            <w:pPr>
              <w:jc w:val="center"/>
            </w:pPr>
            <w:r w:rsidRPr="00FC6F2A">
              <w:rPr>
                <w:rFonts w:cs="Times New Roman"/>
              </w:rPr>
              <w:t>≥</w:t>
            </w:r>
            <w:r w:rsidRPr="00FC6F2A">
              <w:t>50 years</w:t>
            </w:r>
          </w:p>
        </w:tc>
        <w:tc>
          <w:tcPr>
            <w:tcW w:w="1624" w:type="dxa"/>
            <w:tcBorders>
              <w:top w:val="nil"/>
              <w:bottom w:val="single" w:sz="4" w:space="0" w:color="auto"/>
            </w:tcBorders>
          </w:tcPr>
          <w:p w14:paraId="60A1FD68" w14:textId="3B1B51AA" w:rsidR="005820B7" w:rsidRPr="00FC6F2A" w:rsidRDefault="007D2260" w:rsidP="005820B7">
            <w:pPr>
              <w:jc w:val="center"/>
            </w:pPr>
            <w:r w:rsidRPr="00FC6F2A">
              <w:t>172 (39.7)</w:t>
            </w:r>
          </w:p>
        </w:tc>
        <w:tc>
          <w:tcPr>
            <w:tcW w:w="1534" w:type="dxa"/>
            <w:tcBorders>
              <w:top w:val="nil"/>
              <w:bottom w:val="single" w:sz="4" w:space="0" w:color="auto"/>
            </w:tcBorders>
          </w:tcPr>
          <w:p w14:paraId="41835CAB" w14:textId="23EE389E" w:rsidR="005820B7" w:rsidRPr="00FC6F2A" w:rsidRDefault="007D2260" w:rsidP="005820B7">
            <w:pPr>
              <w:jc w:val="center"/>
            </w:pPr>
            <w:r w:rsidRPr="00FC6F2A">
              <w:t>71 (42.5)</w:t>
            </w:r>
          </w:p>
        </w:tc>
        <w:tc>
          <w:tcPr>
            <w:tcW w:w="1263" w:type="dxa"/>
            <w:tcBorders>
              <w:top w:val="nil"/>
              <w:bottom w:val="single" w:sz="4" w:space="0" w:color="auto"/>
            </w:tcBorders>
          </w:tcPr>
          <w:p w14:paraId="6786E1E9" w14:textId="5E9BA1AD" w:rsidR="005820B7" w:rsidRPr="00FC6F2A" w:rsidRDefault="007D2260" w:rsidP="005820B7">
            <w:pPr>
              <w:jc w:val="center"/>
            </w:pPr>
            <w:r w:rsidRPr="00FC6F2A">
              <w:t>243 (40.5)</w:t>
            </w:r>
          </w:p>
        </w:tc>
        <w:tc>
          <w:tcPr>
            <w:tcW w:w="2165" w:type="dxa"/>
            <w:tcBorders>
              <w:top w:val="nil"/>
              <w:bottom w:val="single" w:sz="4" w:space="0" w:color="auto"/>
            </w:tcBorders>
          </w:tcPr>
          <w:p w14:paraId="3C95A706" w14:textId="77777777" w:rsidR="005820B7" w:rsidRPr="00FC6F2A" w:rsidRDefault="005820B7" w:rsidP="005820B7">
            <w:pPr>
              <w:jc w:val="center"/>
            </w:pPr>
          </w:p>
        </w:tc>
      </w:tr>
      <w:tr w:rsidR="005820B7" w:rsidRPr="00FC6F2A" w14:paraId="74D67B33" w14:textId="77777777" w:rsidTr="0070431D">
        <w:trPr>
          <w:trHeight w:val="258"/>
        </w:trPr>
        <w:tc>
          <w:tcPr>
            <w:tcW w:w="3243" w:type="dxa"/>
            <w:tcBorders>
              <w:top w:val="single" w:sz="4" w:space="0" w:color="auto"/>
            </w:tcBorders>
          </w:tcPr>
          <w:p w14:paraId="1F20FE75" w14:textId="4BF2A297" w:rsidR="005820B7" w:rsidRPr="00FC6F2A" w:rsidRDefault="005820B7" w:rsidP="005820B7">
            <w:pPr>
              <w:jc w:val="both"/>
            </w:pPr>
            <w:r w:rsidRPr="00FC6F2A">
              <w:rPr>
                <w:b/>
                <w:bCs/>
              </w:rPr>
              <w:t>Father’s LOE</w:t>
            </w:r>
          </w:p>
        </w:tc>
        <w:tc>
          <w:tcPr>
            <w:tcW w:w="1624" w:type="dxa"/>
            <w:tcBorders>
              <w:top w:val="single" w:sz="4" w:space="0" w:color="auto"/>
            </w:tcBorders>
          </w:tcPr>
          <w:p w14:paraId="4FCE989B" w14:textId="77777777" w:rsidR="005820B7" w:rsidRPr="00FC6F2A" w:rsidRDefault="005820B7" w:rsidP="005820B7">
            <w:pPr>
              <w:jc w:val="center"/>
            </w:pPr>
          </w:p>
        </w:tc>
        <w:tc>
          <w:tcPr>
            <w:tcW w:w="1534" w:type="dxa"/>
            <w:tcBorders>
              <w:top w:val="single" w:sz="4" w:space="0" w:color="auto"/>
            </w:tcBorders>
          </w:tcPr>
          <w:p w14:paraId="43C164CD" w14:textId="77777777" w:rsidR="005820B7" w:rsidRPr="00FC6F2A" w:rsidRDefault="005820B7" w:rsidP="005820B7">
            <w:pPr>
              <w:jc w:val="center"/>
            </w:pPr>
          </w:p>
        </w:tc>
        <w:tc>
          <w:tcPr>
            <w:tcW w:w="1263" w:type="dxa"/>
            <w:tcBorders>
              <w:top w:val="single" w:sz="4" w:space="0" w:color="auto"/>
            </w:tcBorders>
          </w:tcPr>
          <w:p w14:paraId="6D44D4ED" w14:textId="77777777" w:rsidR="005820B7" w:rsidRPr="00FC6F2A" w:rsidRDefault="005820B7" w:rsidP="005820B7">
            <w:pPr>
              <w:jc w:val="center"/>
            </w:pPr>
          </w:p>
        </w:tc>
        <w:tc>
          <w:tcPr>
            <w:tcW w:w="2165" w:type="dxa"/>
            <w:tcBorders>
              <w:top w:val="single" w:sz="4" w:space="0" w:color="auto"/>
            </w:tcBorders>
          </w:tcPr>
          <w:p w14:paraId="04A97ABE" w14:textId="77777777" w:rsidR="005820B7" w:rsidRPr="00FC6F2A" w:rsidRDefault="005820B7" w:rsidP="005820B7">
            <w:pPr>
              <w:jc w:val="center"/>
            </w:pPr>
          </w:p>
        </w:tc>
      </w:tr>
      <w:tr w:rsidR="006464EC" w:rsidRPr="00FC6F2A" w14:paraId="79BE0AAF" w14:textId="77777777" w:rsidTr="0070431D">
        <w:trPr>
          <w:trHeight w:val="271"/>
        </w:trPr>
        <w:tc>
          <w:tcPr>
            <w:tcW w:w="3243" w:type="dxa"/>
          </w:tcPr>
          <w:p w14:paraId="63414BDC" w14:textId="365464CE" w:rsidR="006464EC" w:rsidRPr="00FC6F2A" w:rsidRDefault="006464EC" w:rsidP="006464EC">
            <w:pPr>
              <w:jc w:val="center"/>
            </w:pPr>
            <w:r w:rsidRPr="00FC6F2A">
              <w:t>No formal education</w:t>
            </w:r>
          </w:p>
        </w:tc>
        <w:tc>
          <w:tcPr>
            <w:tcW w:w="1624" w:type="dxa"/>
          </w:tcPr>
          <w:p w14:paraId="5B082C55" w14:textId="6DEF8536" w:rsidR="006464EC" w:rsidRPr="00FC6F2A" w:rsidRDefault="00D358E3" w:rsidP="006464EC">
            <w:pPr>
              <w:jc w:val="center"/>
            </w:pPr>
            <w:r w:rsidRPr="00FC6F2A">
              <w:t>22 (5.1)</w:t>
            </w:r>
          </w:p>
        </w:tc>
        <w:tc>
          <w:tcPr>
            <w:tcW w:w="1534" w:type="dxa"/>
          </w:tcPr>
          <w:p w14:paraId="6399AAEB" w14:textId="4B549CD1" w:rsidR="006464EC" w:rsidRPr="00FC6F2A" w:rsidRDefault="00D358E3" w:rsidP="006464EC">
            <w:pPr>
              <w:jc w:val="center"/>
            </w:pPr>
            <w:r w:rsidRPr="00FC6F2A">
              <w:t>9 (5.4)</w:t>
            </w:r>
          </w:p>
        </w:tc>
        <w:tc>
          <w:tcPr>
            <w:tcW w:w="1263" w:type="dxa"/>
          </w:tcPr>
          <w:p w14:paraId="193EE4BF" w14:textId="5784DEB0" w:rsidR="006464EC" w:rsidRPr="00FC6F2A" w:rsidRDefault="00D358E3" w:rsidP="006464EC">
            <w:pPr>
              <w:jc w:val="center"/>
            </w:pPr>
            <w:r w:rsidRPr="00FC6F2A">
              <w:t>31 (5.2)</w:t>
            </w:r>
          </w:p>
        </w:tc>
        <w:tc>
          <w:tcPr>
            <w:tcW w:w="2165" w:type="dxa"/>
          </w:tcPr>
          <w:p w14:paraId="1CDA3207" w14:textId="03A128E1" w:rsidR="006464EC" w:rsidRPr="00FC6F2A" w:rsidRDefault="006464EC" w:rsidP="006464EC">
            <w:pPr>
              <w:jc w:val="center"/>
            </w:pPr>
            <w:r w:rsidRPr="00FC6F2A">
              <w:rPr>
                <w:rFonts w:cs="Times New Roman"/>
              </w:rPr>
              <w:t>ꭓ=</w:t>
            </w:r>
            <w:r w:rsidR="008B29C5" w:rsidRPr="00FC6F2A">
              <w:rPr>
                <w:rFonts w:cs="Times New Roman"/>
              </w:rPr>
              <w:t>3.</w:t>
            </w:r>
            <w:r w:rsidR="003976EC" w:rsidRPr="00FC6F2A">
              <w:rPr>
                <w:rFonts w:cs="Times New Roman"/>
              </w:rPr>
              <w:t>561</w:t>
            </w:r>
          </w:p>
        </w:tc>
      </w:tr>
      <w:tr w:rsidR="006464EC" w:rsidRPr="00FC6F2A" w14:paraId="1AB4E4D1" w14:textId="77777777" w:rsidTr="0070431D">
        <w:trPr>
          <w:trHeight w:val="258"/>
        </w:trPr>
        <w:tc>
          <w:tcPr>
            <w:tcW w:w="3243" w:type="dxa"/>
          </w:tcPr>
          <w:p w14:paraId="0AACDB1B" w14:textId="5EAC0687" w:rsidR="006464EC" w:rsidRPr="00FC6F2A" w:rsidRDefault="006464EC" w:rsidP="006464EC">
            <w:pPr>
              <w:jc w:val="center"/>
            </w:pPr>
            <w:r w:rsidRPr="00FC6F2A">
              <w:t>Primary</w:t>
            </w:r>
          </w:p>
        </w:tc>
        <w:tc>
          <w:tcPr>
            <w:tcW w:w="1624" w:type="dxa"/>
          </w:tcPr>
          <w:p w14:paraId="245E5448" w14:textId="29266956" w:rsidR="006464EC" w:rsidRPr="00FC6F2A" w:rsidRDefault="00D358E3" w:rsidP="006464EC">
            <w:pPr>
              <w:jc w:val="center"/>
            </w:pPr>
            <w:r w:rsidRPr="00FC6F2A">
              <w:t>20 (4.6)</w:t>
            </w:r>
          </w:p>
        </w:tc>
        <w:tc>
          <w:tcPr>
            <w:tcW w:w="1534" w:type="dxa"/>
          </w:tcPr>
          <w:p w14:paraId="51D40DD8" w14:textId="671D383E" w:rsidR="006464EC" w:rsidRPr="00FC6F2A" w:rsidRDefault="00D358E3" w:rsidP="006464EC">
            <w:pPr>
              <w:jc w:val="center"/>
            </w:pPr>
            <w:r w:rsidRPr="00FC6F2A">
              <w:t>7 (4.2)</w:t>
            </w:r>
          </w:p>
        </w:tc>
        <w:tc>
          <w:tcPr>
            <w:tcW w:w="1263" w:type="dxa"/>
          </w:tcPr>
          <w:p w14:paraId="4F240071" w14:textId="4F46ECDA" w:rsidR="006464EC" w:rsidRPr="00FC6F2A" w:rsidRDefault="00D358E3" w:rsidP="006464EC">
            <w:pPr>
              <w:jc w:val="center"/>
            </w:pPr>
            <w:r w:rsidRPr="00FC6F2A">
              <w:t>27 (4.5)</w:t>
            </w:r>
          </w:p>
        </w:tc>
        <w:tc>
          <w:tcPr>
            <w:tcW w:w="2165" w:type="dxa"/>
          </w:tcPr>
          <w:p w14:paraId="3331DB40" w14:textId="4D6CDA8D" w:rsidR="006464EC" w:rsidRPr="00FC6F2A" w:rsidRDefault="006464EC" w:rsidP="006464EC">
            <w:pPr>
              <w:jc w:val="center"/>
            </w:pPr>
            <w:r w:rsidRPr="00FC6F2A">
              <w:t>p=0.</w:t>
            </w:r>
            <w:r w:rsidR="008B29C5" w:rsidRPr="00FC6F2A">
              <w:t>4</w:t>
            </w:r>
            <w:r w:rsidR="003976EC" w:rsidRPr="00FC6F2A">
              <w:t>69</w:t>
            </w:r>
          </w:p>
        </w:tc>
      </w:tr>
      <w:tr w:rsidR="006464EC" w:rsidRPr="00FC6F2A" w14:paraId="36048245" w14:textId="77777777" w:rsidTr="0070431D">
        <w:trPr>
          <w:trHeight w:val="271"/>
        </w:trPr>
        <w:tc>
          <w:tcPr>
            <w:tcW w:w="3243" w:type="dxa"/>
          </w:tcPr>
          <w:p w14:paraId="28BAF31B" w14:textId="08836521" w:rsidR="006464EC" w:rsidRPr="00FC6F2A" w:rsidRDefault="006464EC" w:rsidP="006464EC">
            <w:pPr>
              <w:jc w:val="center"/>
            </w:pPr>
            <w:r w:rsidRPr="00FC6F2A">
              <w:t>Secondary</w:t>
            </w:r>
          </w:p>
        </w:tc>
        <w:tc>
          <w:tcPr>
            <w:tcW w:w="1624" w:type="dxa"/>
          </w:tcPr>
          <w:p w14:paraId="270D09BC" w14:textId="704401B4" w:rsidR="006464EC" w:rsidRPr="00FC6F2A" w:rsidRDefault="00D358E3" w:rsidP="006464EC">
            <w:pPr>
              <w:jc w:val="center"/>
            </w:pPr>
            <w:r w:rsidRPr="00FC6F2A">
              <w:t>143 (33.0)</w:t>
            </w:r>
          </w:p>
        </w:tc>
        <w:tc>
          <w:tcPr>
            <w:tcW w:w="1534" w:type="dxa"/>
          </w:tcPr>
          <w:p w14:paraId="3A3B2A3E" w14:textId="6AA26906" w:rsidR="006464EC" w:rsidRPr="00FC6F2A" w:rsidRDefault="00D358E3" w:rsidP="006464EC">
            <w:pPr>
              <w:jc w:val="center"/>
            </w:pPr>
            <w:r w:rsidRPr="00FC6F2A">
              <w:t>47 (28.1)</w:t>
            </w:r>
          </w:p>
        </w:tc>
        <w:tc>
          <w:tcPr>
            <w:tcW w:w="1263" w:type="dxa"/>
          </w:tcPr>
          <w:p w14:paraId="0AD0682A" w14:textId="47298224" w:rsidR="006464EC" w:rsidRPr="00FC6F2A" w:rsidRDefault="00D358E3" w:rsidP="006464EC">
            <w:pPr>
              <w:jc w:val="center"/>
            </w:pPr>
            <w:r w:rsidRPr="00FC6F2A">
              <w:t>190 (31.7)</w:t>
            </w:r>
          </w:p>
        </w:tc>
        <w:tc>
          <w:tcPr>
            <w:tcW w:w="2165" w:type="dxa"/>
          </w:tcPr>
          <w:p w14:paraId="7838CC5A" w14:textId="77777777" w:rsidR="006464EC" w:rsidRPr="00FC6F2A" w:rsidRDefault="006464EC" w:rsidP="006464EC">
            <w:pPr>
              <w:jc w:val="center"/>
            </w:pPr>
          </w:p>
        </w:tc>
      </w:tr>
      <w:tr w:rsidR="006464EC" w:rsidRPr="00FC6F2A" w14:paraId="7BEA6AF7" w14:textId="77777777" w:rsidTr="0070431D">
        <w:trPr>
          <w:trHeight w:val="258"/>
        </w:trPr>
        <w:tc>
          <w:tcPr>
            <w:tcW w:w="3243" w:type="dxa"/>
            <w:tcBorders>
              <w:bottom w:val="nil"/>
            </w:tcBorders>
          </w:tcPr>
          <w:p w14:paraId="6606685B" w14:textId="33CB4EAC" w:rsidR="006464EC" w:rsidRPr="00FC6F2A" w:rsidRDefault="006464EC" w:rsidP="006464EC">
            <w:pPr>
              <w:jc w:val="center"/>
            </w:pPr>
            <w:r w:rsidRPr="00FC6F2A">
              <w:t>Tertiary</w:t>
            </w:r>
          </w:p>
        </w:tc>
        <w:tc>
          <w:tcPr>
            <w:tcW w:w="1624" w:type="dxa"/>
            <w:tcBorders>
              <w:bottom w:val="nil"/>
            </w:tcBorders>
          </w:tcPr>
          <w:p w14:paraId="1EDE5C5A" w14:textId="444E1A6C" w:rsidR="006464EC" w:rsidRPr="00FC6F2A" w:rsidRDefault="00D358E3" w:rsidP="006464EC">
            <w:pPr>
              <w:jc w:val="center"/>
            </w:pPr>
            <w:r w:rsidRPr="00FC6F2A">
              <w:t>152 (35.1)</w:t>
            </w:r>
          </w:p>
        </w:tc>
        <w:tc>
          <w:tcPr>
            <w:tcW w:w="1534" w:type="dxa"/>
            <w:tcBorders>
              <w:bottom w:val="nil"/>
            </w:tcBorders>
          </w:tcPr>
          <w:p w14:paraId="5389B4BF" w14:textId="14B6DBC9" w:rsidR="006464EC" w:rsidRPr="00FC6F2A" w:rsidRDefault="00D358E3" w:rsidP="006464EC">
            <w:pPr>
              <w:jc w:val="center"/>
            </w:pPr>
            <w:r w:rsidRPr="00FC6F2A">
              <w:t>72 (43.1)</w:t>
            </w:r>
          </w:p>
        </w:tc>
        <w:tc>
          <w:tcPr>
            <w:tcW w:w="1263" w:type="dxa"/>
            <w:tcBorders>
              <w:bottom w:val="nil"/>
            </w:tcBorders>
          </w:tcPr>
          <w:p w14:paraId="64E7EB3C" w14:textId="0A03B643" w:rsidR="006464EC" w:rsidRPr="00FC6F2A" w:rsidRDefault="00D358E3" w:rsidP="006464EC">
            <w:pPr>
              <w:jc w:val="center"/>
            </w:pPr>
            <w:r w:rsidRPr="00FC6F2A">
              <w:t>224 (37.3)</w:t>
            </w:r>
          </w:p>
        </w:tc>
        <w:tc>
          <w:tcPr>
            <w:tcW w:w="2165" w:type="dxa"/>
            <w:tcBorders>
              <w:bottom w:val="nil"/>
            </w:tcBorders>
          </w:tcPr>
          <w:p w14:paraId="3038538F" w14:textId="28A40F16" w:rsidR="006464EC" w:rsidRPr="00FC6F2A" w:rsidRDefault="006464EC" w:rsidP="006464EC">
            <w:pPr>
              <w:jc w:val="center"/>
            </w:pPr>
          </w:p>
        </w:tc>
      </w:tr>
      <w:tr w:rsidR="006464EC" w:rsidRPr="00FC6F2A" w14:paraId="4B78D9AB" w14:textId="77777777" w:rsidTr="0070431D">
        <w:trPr>
          <w:trHeight w:val="271"/>
        </w:trPr>
        <w:tc>
          <w:tcPr>
            <w:tcW w:w="3243" w:type="dxa"/>
            <w:tcBorders>
              <w:top w:val="nil"/>
              <w:bottom w:val="single" w:sz="4" w:space="0" w:color="auto"/>
            </w:tcBorders>
          </w:tcPr>
          <w:p w14:paraId="6B1673A6" w14:textId="1995F25B" w:rsidR="006464EC" w:rsidRPr="00FC6F2A" w:rsidRDefault="006464EC" w:rsidP="006464EC">
            <w:pPr>
              <w:jc w:val="center"/>
            </w:pPr>
            <w:r w:rsidRPr="00FC6F2A">
              <w:t>Postgraduate</w:t>
            </w:r>
          </w:p>
        </w:tc>
        <w:tc>
          <w:tcPr>
            <w:tcW w:w="1624" w:type="dxa"/>
            <w:tcBorders>
              <w:top w:val="nil"/>
              <w:bottom w:val="single" w:sz="4" w:space="0" w:color="auto"/>
            </w:tcBorders>
          </w:tcPr>
          <w:p w14:paraId="575F9320" w14:textId="36A56354" w:rsidR="006464EC" w:rsidRPr="00FC6F2A" w:rsidRDefault="00D358E3" w:rsidP="006464EC">
            <w:pPr>
              <w:jc w:val="center"/>
            </w:pPr>
            <w:r w:rsidRPr="00FC6F2A">
              <w:t>96 (22.2)</w:t>
            </w:r>
          </w:p>
        </w:tc>
        <w:tc>
          <w:tcPr>
            <w:tcW w:w="1534" w:type="dxa"/>
            <w:tcBorders>
              <w:top w:val="nil"/>
              <w:bottom w:val="single" w:sz="4" w:space="0" w:color="auto"/>
            </w:tcBorders>
          </w:tcPr>
          <w:p w14:paraId="089C1B27" w14:textId="3762209A" w:rsidR="006464EC" w:rsidRPr="00FC6F2A" w:rsidRDefault="00D358E3" w:rsidP="006464EC">
            <w:pPr>
              <w:jc w:val="center"/>
            </w:pPr>
            <w:r w:rsidRPr="00FC6F2A">
              <w:t>32 (19.2)</w:t>
            </w:r>
          </w:p>
        </w:tc>
        <w:tc>
          <w:tcPr>
            <w:tcW w:w="1263" w:type="dxa"/>
            <w:tcBorders>
              <w:top w:val="nil"/>
              <w:bottom w:val="single" w:sz="4" w:space="0" w:color="auto"/>
            </w:tcBorders>
          </w:tcPr>
          <w:p w14:paraId="67CA698D" w14:textId="2DFC9716" w:rsidR="006464EC" w:rsidRPr="00FC6F2A" w:rsidRDefault="00D358E3" w:rsidP="006464EC">
            <w:pPr>
              <w:jc w:val="center"/>
            </w:pPr>
            <w:r w:rsidRPr="00FC6F2A">
              <w:t>128 (21.3)</w:t>
            </w:r>
          </w:p>
        </w:tc>
        <w:tc>
          <w:tcPr>
            <w:tcW w:w="2165" w:type="dxa"/>
            <w:tcBorders>
              <w:top w:val="nil"/>
              <w:bottom w:val="single" w:sz="4" w:space="0" w:color="auto"/>
            </w:tcBorders>
          </w:tcPr>
          <w:p w14:paraId="5B4043E0" w14:textId="38E39443" w:rsidR="006464EC" w:rsidRPr="00FC6F2A" w:rsidRDefault="006464EC" w:rsidP="006464EC">
            <w:pPr>
              <w:jc w:val="center"/>
            </w:pPr>
          </w:p>
        </w:tc>
      </w:tr>
      <w:tr w:rsidR="006464EC" w:rsidRPr="00FC6F2A" w14:paraId="65F54071" w14:textId="77777777" w:rsidTr="0070431D">
        <w:trPr>
          <w:trHeight w:val="258"/>
        </w:trPr>
        <w:tc>
          <w:tcPr>
            <w:tcW w:w="3243" w:type="dxa"/>
            <w:tcBorders>
              <w:top w:val="single" w:sz="4" w:space="0" w:color="auto"/>
            </w:tcBorders>
          </w:tcPr>
          <w:p w14:paraId="7643412C" w14:textId="287F46AE" w:rsidR="006464EC" w:rsidRPr="00FC6F2A" w:rsidRDefault="006464EC" w:rsidP="006464EC">
            <w:pPr>
              <w:jc w:val="center"/>
            </w:pPr>
            <w:r w:rsidRPr="00FC6F2A">
              <w:rPr>
                <w:b/>
                <w:bCs/>
              </w:rPr>
              <w:t>Father’s employment status</w:t>
            </w:r>
          </w:p>
        </w:tc>
        <w:tc>
          <w:tcPr>
            <w:tcW w:w="1624" w:type="dxa"/>
            <w:tcBorders>
              <w:top w:val="single" w:sz="4" w:space="0" w:color="auto"/>
            </w:tcBorders>
          </w:tcPr>
          <w:p w14:paraId="0D281CD7" w14:textId="3341153B" w:rsidR="006464EC" w:rsidRPr="00FC6F2A" w:rsidRDefault="006464EC" w:rsidP="006464EC">
            <w:pPr>
              <w:jc w:val="center"/>
            </w:pPr>
          </w:p>
        </w:tc>
        <w:tc>
          <w:tcPr>
            <w:tcW w:w="1534" w:type="dxa"/>
            <w:tcBorders>
              <w:top w:val="single" w:sz="4" w:space="0" w:color="auto"/>
            </w:tcBorders>
          </w:tcPr>
          <w:p w14:paraId="56E70E4A" w14:textId="427F9342" w:rsidR="006464EC" w:rsidRPr="00FC6F2A" w:rsidRDefault="006464EC" w:rsidP="006464EC">
            <w:pPr>
              <w:jc w:val="center"/>
            </w:pPr>
          </w:p>
        </w:tc>
        <w:tc>
          <w:tcPr>
            <w:tcW w:w="1263" w:type="dxa"/>
            <w:tcBorders>
              <w:top w:val="single" w:sz="4" w:space="0" w:color="auto"/>
            </w:tcBorders>
          </w:tcPr>
          <w:p w14:paraId="791C10D6" w14:textId="59AFA5FC" w:rsidR="006464EC" w:rsidRPr="00FC6F2A" w:rsidRDefault="006464EC" w:rsidP="006464EC">
            <w:pPr>
              <w:jc w:val="center"/>
            </w:pPr>
          </w:p>
        </w:tc>
        <w:tc>
          <w:tcPr>
            <w:tcW w:w="2165" w:type="dxa"/>
            <w:tcBorders>
              <w:top w:val="single" w:sz="4" w:space="0" w:color="auto"/>
            </w:tcBorders>
          </w:tcPr>
          <w:p w14:paraId="44BEC76C" w14:textId="77777777" w:rsidR="006464EC" w:rsidRPr="00FC6F2A" w:rsidRDefault="006464EC" w:rsidP="006464EC">
            <w:pPr>
              <w:jc w:val="center"/>
            </w:pPr>
          </w:p>
        </w:tc>
      </w:tr>
      <w:tr w:rsidR="00EF585D" w:rsidRPr="00FC6F2A" w14:paraId="4FBA05A2" w14:textId="77777777" w:rsidTr="0070431D">
        <w:trPr>
          <w:trHeight w:val="258"/>
        </w:trPr>
        <w:tc>
          <w:tcPr>
            <w:tcW w:w="3243" w:type="dxa"/>
          </w:tcPr>
          <w:p w14:paraId="0CB61076" w14:textId="35C74ED6" w:rsidR="00EF585D" w:rsidRPr="00FC6F2A" w:rsidRDefault="00EF585D" w:rsidP="00EF585D">
            <w:pPr>
              <w:jc w:val="center"/>
            </w:pPr>
            <w:r w:rsidRPr="00FC6F2A">
              <w:t>Employed</w:t>
            </w:r>
          </w:p>
        </w:tc>
        <w:tc>
          <w:tcPr>
            <w:tcW w:w="1624" w:type="dxa"/>
          </w:tcPr>
          <w:p w14:paraId="3FA23770" w14:textId="04F446B9" w:rsidR="00EF585D" w:rsidRPr="00FC6F2A" w:rsidRDefault="006A5FF2" w:rsidP="00EF585D">
            <w:pPr>
              <w:jc w:val="center"/>
            </w:pPr>
            <w:r w:rsidRPr="00FC6F2A">
              <w:t>173 (40.0)</w:t>
            </w:r>
          </w:p>
        </w:tc>
        <w:tc>
          <w:tcPr>
            <w:tcW w:w="1534" w:type="dxa"/>
          </w:tcPr>
          <w:p w14:paraId="4D35A2D9" w14:textId="5B8FF265" w:rsidR="00EF585D" w:rsidRPr="00FC6F2A" w:rsidRDefault="006A5FF2" w:rsidP="00EF585D">
            <w:pPr>
              <w:jc w:val="center"/>
            </w:pPr>
            <w:r w:rsidRPr="00FC6F2A">
              <w:t>81 (48.5)</w:t>
            </w:r>
          </w:p>
        </w:tc>
        <w:tc>
          <w:tcPr>
            <w:tcW w:w="1263" w:type="dxa"/>
          </w:tcPr>
          <w:p w14:paraId="1DB52C89" w14:textId="56A1F83F" w:rsidR="00EF585D" w:rsidRPr="00FC6F2A" w:rsidRDefault="006A5FF2" w:rsidP="00EF585D">
            <w:pPr>
              <w:jc w:val="center"/>
            </w:pPr>
            <w:r w:rsidRPr="00FC6F2A">
              <w:t>254 (42.3)</w:t>
            </w:r>
          </w:p>
        </w:tc>
        <w:tc>
          <w:tcPr>
            <w:tcW w:w="2165" w:type="dxa"/>
          </w:tcPr>
          <w:p w14:paraId="4A7A451B" w14:textId="27E87E1B" w:rsidR="00EF585D" w:rsidRPr="00FC6F2A" w:rsidRDefault="00EF585D" w:rsidP="00EF585D">
            <w:pPr>
              <w:jc w:val="center"/>
            </w:pPr>
            <w:r w:rsidRPr="00FC6F2A">
              <w:rPr>
                <w:rFonts w:cs="Times New Roman"/>
              </w:rPr>
              <w:t>ꭓ=1</w:t>
            </w:r>
            <w:r w:rsidR="00196C59" w:rsidRPr="00FC6F2A">
              <w:rPr>
                <w:rFonts w:cs="Times New Roman"/>
              </w:rPr>
              <w:t>0.948</w:t>
            </w:r>
          </w:p>
        </w:tc>
      </w:tr>
      <w:tr w:rsidR="00EF585D" w:rsidRPr="00FC6F2A" w14:paraId="21D71D80" w14:textId="77777777" w:rsidTr="0070431D">
        <w:trPr>
          <w:trHeight w:val="271"/>
        </w:trPr>
        <w:tc>
          <w:tcPr>
            <w:tcW w:w="3243" w:type="dxa"/>
          </w:tcPr>
          <w:p w14:paraId="2E76F61D" w14:textId="3A28487A" w:rsidR="00EF585D" w:rsidRPr="00FC6F2A" w:rsidRDefault="00EF585D" w:rsidP="00EF585D">
            <w:pPr>
              <w:jc w:val="center"/>
            </w:pPr>
            <w:r w:rsidRPr="00FC6F2A">
              <w:t>Deceased</w:t>
            </w:r>
          </w:p>
        </w:tc>
        <w:tc>
          <w:tcPr>
            <w:tcW w:w="1624" w:type="dxa"/>
          </w:tcPr>
          <w:p w14:paraId="24CC7D58" w14:textId="1878A0DF" w:rsidR="00EF585D" w:rsidRPr="00FC6F2A" w:rsidRDefault="0003018F" w:rsidP="00EF585D">
            <w:pPr>
              <w:jc w:val="center"/>
            </w:pPr>
            <w:r w:rsidRPr="00FC6F2A">
              <w:t>23 (5.3)</w:t>
            </w:r>
          </w:p>
        </w:tc>
        <w:tc>
          <w:tcPr>
            <w:tcW w:w="1534" w:type="dxa"/>
          </w:tcPr>
          <w:p w14:paraId="53F16565" w14:textId="68190BAC" w:rsidR="00EF585D" w:rsidRPr="00FC6F2A" w:rsidRDefault="0003018F" w:rsidP="00EF585D">
            <w:pPr>
              <w:jc w:val="center"/>
            </w:pPr>
            <w:r w:rsidRPr="00FC6F2A">
              <w:t>1 (0.6)</w:t>
            </w:r>
          </w:p>
        </w:tc>
        <w:tc>
          <w:tcPr>
            <w:tcW w:w="1263" w:type="dxa"/>
          </w:tcPr>
          <w:p w14:paraId="6ECBB805" w14:textId="77B4D137" w:rsidR="00EF585D" w:rsidRPr="00FC6F2A" w:rsidRDefault="0003018F" w:rsidP="00EF585D">
            <w:pPr>
              <w:jc w:val="center"/>
            </w:pPr>
            <w:r w:rsidRPr="00FC6F2A">
              <w:t>24 (4.0)</w:t>
            </w:r>
          </w:p>
        </w:tc>
        <w:tc>
          <w:tcPr>
            <w:tcW w:w="2165" w:type="dxa"/>
          </w:tcPr>
          <w:p w14:paraId="185F79FA" w14:textId="69F38511" w:rsidR="00EF585D" w:rsidRPr="00FC6F2A" w:rsidRDefault="00EF585D" w:rsidP="00EF585D">
            <w:pPr>
              <w:jc w:val="center"/>
            </w:pPr>
            <w:r w:rsidRPr="00FC6F2A">
              <w:t>p=0.0</w:t>
            </w:r>
            <w:r w:rsidR="00196C59" w:rsidRPr="00FC6F2A">
              <w:t>27</w:t>
            </w:r>
            <w:r w:rsidRPr="00FC6F2A">
              <w:t>*</w:t>
            </w:r>
          </w:p>
        </w:tc>
      </w:tr>
      <w:tr w:rsidR="00EF585D" w:rsidRPr="00FC6F2A" w14:paraId="0BCCD2F7" w14:textId="77777777" w:rsidTr="0070431D">
        <w:trPr>
          <w:trHeight w:val="258"/>
        </w:trPr>
        <w:tc>
          <w:tcPr>
            <w:tcW w:w="3243" w:type="dxa"/>
          </w:tcPr>
          <w:p w14:paraId="54937B62" w14:textId="367136E7" w:rsidR="00EF585D" w:rsidRPr="00FC6F2A" w:rsidRDefault="00EF585D" w:rsidP="00EF585D">
            <w:pPr>
              <w:jc w:val="center"/>
            </w:pPr>
            <w:r w:rsidRPr="00FC6F2A">
              <w:t>Retired</w:t>
            </w:r>
          </w:p>
        </w:tc>
        <w:tc>
          <w:tcPr>
            <w:tcW w:w="1624" w:type="dxa"/>
          </w:tcPr>
          <w:p w14:paraId="38F14E2C" w14:textId="76180007" w:rsidR="00EF585D" w:rsidRPr="00FC6F2A" w:rsidRDefault="0003018F" w:rsidP="00EF585D">
            <w:pPr>
              <w:jc w:val="center"/>
            </w:pPr>
            <w:r w:rsidRPr="00FC6F2A">
              <w:t>3 (0.7)</w:t>
            </w:r>
          </w:p>
        </w:tc>
        <w:tc>
          <w:tcPr>
            <w:tcW w:w="1534" w:type="dxa"/>
          </w:tcPr>
          <w:p w14:paraId="1C50B338" w14:textId="2804CB98" w:rsidR="00EF585D" w:rsidRPr="00FC6F2A" w:rsidRDefault="0003018F" w:rsidP="00EF585D">
            <w:pPr>
              <w:jc w:val="center"/>
            </w:pPr>
            <w:r w:rsidRPr="00FC6F2A">
              <w:t>3 (1.8)</w:t>
            </w:r>
          </w:p>
        </w:tc>
        <w:tc>
          <w:tcPr>
            <w:tcW w:w="1263" w:type="dxa"/>
          </w:tcPr>
          <w:p w14:paraId="5EF83EE3" w14:textId="115D8A96" w:rsidR="00EF585D" w:rsidRPr="00FC6F2A" w:rsidRDefault="0003018F" w:rsidP="00EF585D">
            <w:pPr>
              <w:jc w:val="center"/>
            </w:pPr>
            <w:r w:rsidRPr="00FC6F2A">
              <w:t>6 (1.0)</w:t>
            </w:r>
          </w:p>
        </w:tc>
        <w:tc>
          <w:tcPr>
            <w:tcW w:w="2165" w:type="dxa"/>
          </w:tcPr>
          <w:p w14:paraId="7491789B" w14:textId="2AB28B6A" w:rsidR="00EF585D" w:rsidRPr="00FC6F2A" w:rsidRDefault="00EF585D" w:rsidP="00EF585D">
            <w:pPr>
              <w:jc w:val="center"/>
            </w:pPr>
          </w:p>
        </w:tc>
      </w:tr>
      <w:tr w:rsidR="00EF585D" w:rsidRPr="00FC6F2A" w14:paraId="2ACFCAE0" w14:textId="77777777" w:rsidTr="0070431D">
        <w:trPr>
          <w:trHeight w:val="271"/>
        </w:trPr>
        <w:tc>
          <w:tcPr>
            <w:tcW w:w="3243" w:type="dxa"/>
            <w:tcBorders>
              <w:bottom w:val="nil"/>
            </w:tcBorders>
          </w:tcPr>
          <w:p w14:paraId="4BC5FC8F" w14:textId="305419CE" w:rsidR="00EF585D" w:rsidRPr="00FC6F2A" w:rsidRDefault="00EF585D" w:rsidP="00EF585D">
            <w:pPr>
              <w:jc w:val="center"/>
            </w:pPr>
            <w:r w:rsidRPr="00FC6F2A">
              <w:t>Self employed</w:t>
            </w:r>
          </w:p>
        </w:tc>
        <w:tc>
          <w:tcPr>
            <w:tcW w:w="1624" w:type="dxa"/>
            <w:tcBorders>
              <w:bottom w:val="nil"/>
            </w:tcBorders>
          </w:tcPr>
          <w:p w14:paraId="0576E7F3" w14:textId="1A61FEE3" w:rsidR="00EF585D" w:rsidRPr="00FC6F2A" w:rsidRDefault="0003018F" w:rsidP="00EF585D">
            <w:pPr>
              <w:jc w:val="center"/>
            </w:pPr>
            <w:r w:rsidRPr="00FC6F2A">
              <w:t>223 (51.5)</w:t>
            </w:r>
          </w:p>
        </w:tc>
        <w:tc>
          <w:tcPr>
            <w:tcW w:w="1534" w:type="dxa"/>
            <w:tcBorders>
              <w:bottom w:val="nil"/>
            </w:tcBorders>
          </w:tcPr>
          <w:p w14:paraId="3DACFB44" w14:textId="354467CC" w:rsidR="00EF585D" w:rsidRPr="00FC6F2A" w:rsidRDefault="0003018F" w:rsidP="00EF585D">
            <w:pPr>
              <w:jc w:val="center"/>
            </w:pPr>
            <w:r w:rsidRPr="00FC6F2A">
              <w:t>79 (47.3)</w:t>
            </w:r>
          </w:p>
        </w:tc>
        <w:tc>
          <w:tcPr>
            <w:tcW w:w="1263" w:type="dxa"/>
            <w:tcBorders>
              <w:bottom w:val="nil"/>
            </w:tcBorders>
          </w:tcPr>
          <w:p w14:paraId="30303D11" w14:textId="74C2EA69" w:rsidR="00EF585D" w:rsidRPr="00FC6F2A" w:rsidRDefault="0003018F" w:rsidP="00EF585D">
            <w:pPr>
              <w:jc w:val="center"/>
            </w:pPr>
            <w:r w:rsidRPr="00FC6F2A">
              <w:t>302 (50.3)</w:t>
            </w:r>
          </w:p>
        </w:tc>
        <w:tc>
          <w:tcPr>
            <w:tcW w:w="2165" w:type="dxa"/>
            <w:tcBorders>
              <w:bottom w:val="nil"/>
            </w:tcBorders>
          </w:tcPr>
          <w:p w14:paraId="45A37517" w14:textId="1E9B234C" w:rsidR="00EF585D" w:rsidRPr="00FC6F2A" w:rsidRDefault="00EF585D" w:rsidP="00EF585D">
            <w:pPr>
              <w:jc w:val="center"/>
            </w:pPr>
          </w:p>
        </w:tc>
      </w:tr>
      <w:tr w:rsidR="00EF585D" w:rsidRPr="00FC6F2A" w14:paraId="5B85EB98" w14:textId="77777777" w:rsidTr="0070431D">
        <w:trPr>
          <w:trHeight w:val="258"/>
        </w:trPr>
        <w:tc>
          <w:tcPr>
            <w:tcW w:w="3243" w:type="dxa"/>
            <w:tcBorders>
              <w:top w:val="nil"/>
              <w:bottom w:val="single" w:sz="4" w:space="0" w:color="auto"/>
            </w:tcBorders>
          </w:tcPr>
          <w:p w14:paraId="00A6ACD9" w14:textId="256EBE2B" w:rsidR="00EF585D" w:rsidRPr="00FC6F2A" w:rsidRDefault="00EF585D" w:rsidP="00EF585D">
            <w:pPr>
              <w:jc w:val="center"/>
            </w:pPr>
            <w:r w:rsidRPr="00FC6F2A">
              <w:t>Unemployed</w:t>
            </w:r>
          </w:p>
        </w:tc>
        <w:tc>
          <w:tcPr>
            <w:tcW w:w="1624" w:type="dxa"/>
            <w:tcBorders>
              <w:top w:val="nil"/>
              <w:bottom w:val="single" w:sz="4" w:space="0" w:color="auto"/>
            </w:tcBorders>
          </w:tcPr>
          <w:p w14:paraId="1541C086" w14:textId="02739EBE" w:rsidR="00EF585D" w:rsidRPr="00FC6F2A" w:rsidRDefault="0003018F" w:rsidP="00EF585D">
            <w:pPr>
              <w:jc w:val="center"/>
            </w:pPr>
            <w:r w:rsidRPr="00FC6F2A">
              <w:t>11 (2.5)</w:t>
            </w:r>
          </w:p>
        </w:tc>
        <w:tc>
          <w:tcPr>
            <w:tcW w:w="1534" w:type="dxa"/>
            <w:tcBorders>
              <w:top w:val="nil"/>
              <w:bottom w:val="single" w:sz="4" w:space="0" w:color="auto"/>
            </w:tcBorders>
          </w:tcPr>
          <w:p w14:paraId="1683974C" w14:textId="51E93014" w:rsidR="00EF585D" w:rsidRPr="00FC6F2A" w:rsidRDefault="0003018F" w:rsidP="00EF585D">
            <w:pPr>
              <w:jc w:val="center"/>
            </w:pPr>
            <w:r w:rsidRPr="00FC6F2A">
              <w:t>3 (1.8)</w:t>
            </w:r>
          </w:p>
        </w:tc>
        <w:tc>
          <w:tcPr>
            <w:tcW w:w="1263" w:type="dxa"/>
            <w:tcBorders>
              <w:top w:val="nil"/>
              <w:bottom w:val="single" w:sz="4" w:space="0" w:color="auto"/>
            </w:tcBorders>
          </w:tcPr>
          <w:p w14:paraId="514FE994" w14:textId="578AA550" w:rsidR="00EF585D" w:rsidRPr="00FC6F2A" w:rsidRDefault="0003018F" w:rsidP="00EF585D">
            <w:pPr>
              <w:jc w:val="center"/>
            </w:pPr>
            <w:r w:rsidRPr="00FC6F2A">
              <w:t>14 (2.3)</w:t>
            </w:r>
          </w:p>
        </w:tc>
        <w:tc>
          <w:tcPr>
            <w:tcW w:w="2165" w:type="dxa"/>
            <w:tcBorders>
              <w:top w:val="nil"/>
              <w:bottom w:val="single" w:sz="4" w:space="0" w:color="auto"/>
            </w:tcBorders>
          </w:tcPr>
          <w:p w14:paraId="01C0C659" w14:textId="77777777" w:rsidR="00EF585D" w:rsidRPr="00FC6F2A" w:rsidRDefault="00EF585D" w:rsidP="00EF585D">
            <w:pPr>
              <w:jc w:val="center"/>
            </w:pPr>
          </w:p>
        </w:tc>
      </w:tr>
      <w:tr w:rsidR="00EF585D" w:rsidRPr="00FC6F2A" w14:paraId="3C775891" w14:textId="77777777" w:rsidTr="0070431D">
        <w:trPr>
          <w:trHeight w:val="271"/>
        </w:trPr>
        <w:tc>
          <w:tcPr>
            <w:tcW w:w="3243" w:type="dxa"/>
            <w:tcBorders>
              <w:top w:val="single" w:sz="4" w:space="0" w:color="auto"/>
            </w:tcBorders>
          </w:tcPr>
          <w:p w14:paraId="3BAC06F4" w14:textId="2482324B" w:rsidR="00EF585D" w:rsidRPr="00FC6F2A" w:rsidRDefault="00EF585D" w:rsidP="00EF585D">
            <w:r w:rsidRPr="00FC6F2A">
              <w:rPr>
                <w:b/>
                <w:bCs/>
              </w:rPr>
              <w:t>Mother’s age</w:t>
            </w:r>
          </w:p>
        </w:tc>
        <w:tc>
          <w:tcPr>
            <w:tcW w:w="1624" w:type="dxa"/>
            <w:tcBorders>
              <w:top w:val="single" w:sz="4" w:space="0" w:color="auto"/>
            </w:tcBorders>
          </w:tcPr>
          <w:p w14:paraId="51939C3A" w14:textId="1C9A33C0" w:rsidR="00EF585D" w:rsidRPr="00FC6F2A" w:rsidRDefault="00EF585D" w:rsidP="00EF585D">
            <w:pPr>
              <w:jc w:val="center"/>
            </w:pPr>
          </w:p>
        </w:tc>
        <w:tc>
          <w:tcPr>
            <w:tcW w:w="1534" w:type="dxa"/>
            <w:tcBorders>
              <w:top w:val="single" w:sz="4" w:space="0" w:color="auto"/>
            </w:tcBorders>
          </w:tcPr>
          <w:p w14:paraId="26DD31E4" w14:textId="7EB5B97F" w:rsidR="00EF585D" w:rsidRPr="00FC6F2A" w:rsidRDefault="00EF585D" w:rsidP="00EF585D">
            <w:pPr>
              <w:jc w:val="center"/>
            </w:pPr>
          </w:p>
        </w:tc>
        <w:tc>
          <w:tcPr>
            <w:tcW w:w="1263" w:type="dxa"/>
            <w:tcBorders>
              <w:top w:val="single" w:sz="4" w:space="0" w:color="auto"/>
            </w:tcBorders>
          </w:tcPr>
          <w:p w14:paraId="0ECFC2FC" w14:textId="6C1F1000" w:rsidR="00EF585D" w:rsidRPr="00FC6F2A" w:rsidRDefault="00EF585D" w:rsidP="00EF585D">
            <w:pPr>
              <w:jc w:val="center"/>
            </w:pPr>
          </w:p>
        </w:tc>
        <w:tc>
          <w:tcPr>
            <w:tcW w:w="2165" w:type="dxa"/>
            <w:tcBorders>
              <w:top w:val="single" w:sz="4" w:space="0" w:color="auto"/>
            </w:tcBorders>
          </w:tcPr>
          <w:p w14:paraId="5377F824" w14:textId="2C52EEF4" w:rsidR="00EF585D" w:rsidRPr="00FC6F2A" w:rsidRDefault="00EF585D" w:rsidP="00EF585D">
            <w:pPr>
              <w:jc w:val="center"/>
            </w:pPr>
          </w:p>
        </w:tc>
      </w:tr>
      <w:tr w:rsidR="00EE42B0" w:rsidRPr="00FC6F2A" w14:paraId="09F8F899" w14:textId="77777777" w:rsidTr="0070431D">
        <w:trPr>
          <w:trHeight w:val="258"/>
        </w:trPr>
        <w:tc>
          <w:tcPr>
            <w:tcW w:w="3243" w:type="dxa"/>
          </w:tcPr>
          <w:p w14:paraId="498D8433" w14:textId="31D02357" w:rsidR="00EE42B0" w:rsidRPr="00FC6F2A" w:rsidRDefault="00EE42B0" w:rsidP="00EE42B0">
            <w:pPr>
              <w:jc w:val="center"/>
            </w:pPr>
            <w:r w:rsidRPr="00FC6F2A">
              <w:t>&lt; 30 years</w:t>
            </w:r>
          </w:p>
        </w:tc>
        <w:tc>
          <w:tcPr>
            <w:tcW w:w="1624" w:type="dxa"/>
          </w:tcPr>
          <w:p w14:paraId="551563FB" w14:textId="2FF3F3B1" w:rsidR="00EE42B0" w:rsidRPr="00FC6F2A" w:rsidRDefault="002D2DB3" w:rsidP="00EE42B0">
            <w:pPr>
              <w:jc w:val="center"/>
            </w:pPr>
            <w:r w:rsidRPr="00FC6F2A">
              <w:t>26 (6.0)</w:t>
            </w:r>
          </w:p>
        </w:tc>
        <w:tc>
          <w:tcPr>
            <w:tcW w:w="1534" w:type="dxa"/>
          </w:tcPr>
          <w:p w14:paraId="30A96AA7" w14:textId="02286D64" w:rsidR="00EE42B0" w:rsidRPr="00FC6F2A" w:rsidRDefault="002D2DB3" w:rsidP="00EE42B0">
            <w:pPr>
              <w:jc w:val="center"/>
            </w:pPr>
            <w:r w:rsidRPr="00FC6F2A">
              <w:t>13 (7.8)</w:t>
            </w:r>
          </w:p>
        </w:tc>
        <w:tc>
          <w:tcPr>
            <w:tcW w:w="1263" w:type="dxa"/>
          </w:tcPr>
          <w:p w14:paraId="6E6D53AB" w14:textId="35C07494" w:rsidR="00EE42B0" w:rsidRPr="00FC6F2A" w:rsidRDefault="002D2DB3" w:rsidP="00EE42B0">
            <w:pPr>
              <w:jc w:val="center"/>
            </w:pPr>
            <w:r w:rsidRPr="00FC6F2A">
              <w:t>39 (6.5)</w:t>
            </w:r>
          </w:p>
        </w:tc>
        <w:tc>
          <w:tcPr>
            <w:tcW w:w="2165" w:type="dxa"/>
          </w:tcPr>
          <w:p w14:paraId="732FC081" w14:textId="68B245E9" w:rsidR="00EE42B0" w:rsidRPr="00FC6F2A" w:rsidRDefault="00EE42B0" w:rsidP="00EE42B0">
            <w:pPr>
              <w:jc w:val="center"/>
            </w:pPr>
            <w:r w:rsidRPr="00FC6F2A">
              <w:rPr>
                <w:rFonts w:cs="Times New Roman"/>
              </w:rPr>
              <w:t>ꭓ=2.1</w:t>
            </w:r>
            <w:r w:rsidR="007F7207" w:rsidRPr="00FC6F2A">
              <w:rPr>
                <w:rFonts w:cs="Times New Roman"/>
              </w:rPr>
              <w:t>94</w:t>
            </w:r>
          </w:p>
        </w:tc>
      </w:tr>
      <w:tr w:rsidR="00EE42B0" w:rsidRPr="00FC6F2A" w14:paraId="07F85903" w14:textId="77777777" w:rsidTr="0070431D">
        <w:trPr>
          <w:trHeight w:val="271"/>
        </w:trPr>
        <w:tc>
          <w:tcPr>
            <w:tcW w:w="3243" w:type="dxa"/>
          </w:tcPr>
          <w:p w14:paraId="2F65B011" w14:textId="18E88E02" w:rsidR="00EE42B0" w:rsidRPr="00FC6F2A" w:rsidRDefault="00EE42B0" w:rsidP="00EE42B0">
            <w:pPr>
              <w:jc w:val="center"/>
            </w:pPr>
            <w:r w:rsidRPr="00FC6F2A">
              <w:t>30-39 years</w:t>
            </w:r>
          </w:p>
        </w:tc>
        <w:tc>
          <w:tcPr>
            <w:tcW w:w="1624" w:type="dxa"/>
          </w:tcPr>
          <w:p w14:paraId="6B2055A3" w14:textId="2294CECA" w:rsidR="00EE42B0" w:rsidRPr="00FC6F2A" w:rsidRDefault="00EF7104" w:rsidP="00EE42B0">
            <w:pPr>
              <w:jc w:val="center"/>
            </w:pPr>
            <w:r w:rsidRPr="00FC6F2A">
              <w:t>170 (39.3)</w:t>
            </w:r>
          </w:p>
        </w:tc>
        <w:tc>
          <w:tcPr>
            <w:tcW w:w="1534" w:type="dxa"/>
          </w:tcPr>
          <w:p w14:paraId="528249C5" w14:textId="0152D816" w:rsidR="00EE42B0" w:rsidRPr="00FC6F2A" w:rsidRDefault="00EF7104" w:rsidP="00EE42B0">
            <w:pPr>
              <w:jc w:val="center"/>
            </w:pPr>
            <w:r w:rsidRPr="00FC6F2A">
              <w:t>56 (33.5)</w:t>
            </w:r>
          </w:p>
        </w:tc>
        <w:tc>
          <w:tcPr>
            <w:tcW w:w="1263" w:type="dxa"/>
          </w:tcPr>
          <w:p w14:paraId="6B54F8A2" w14:textId="524D0E5B" w:rsidR="00EE42B0" w:rsidRPr="00FC6F2A" w:rsidRDefault="00EF7104" w:rsidP="00EE42B0">
            <w:pPr>
              <w:jc w:val="center"/>
            </w:pPr>
            <w:r w:rsidRPr="00FC6F2A">
              <w:t>226 (37.7)</w:t>
            </w:r>
          </w:p>
        </w:tc>
        <w:tc>
          <w:tcPr>
            <w:tcW w:w="2165" w:type="dxa"/>
          </w:tcPr>
          <w:p w14:paraId="35D35889" w14:textId="4A200649" w:rsidR="00EE42B0" w:rsidRPr="00FC6F2A" w:rsidRDefault="00EE42B0" w:rsidP="00EE42B0">
            <w:pPr>
              <w:jc w:val="center"/>
            </w:pPr>
            <w:r w:rsidRPr="00FC6F2A">
              <w:t>p=0.5</w:t>
            </w:r>
            <w:r w:rsidR="007F7207" w:rsidRPr="00FC6F2A">
              <w:t>33</w:t>
            </w:r>
          </w:p>
        </w:tc>
      </w:tr>
      <w:tr w:rsidR="00E636A9" w:rsidRPr="00FC6F2A" w14:paraId="41488765" w14:textId="77777777" w:rsidTr="0070431D">
        <w:trPr>
          <w:trHeight w:val="258"/>
        </w:trPr>
        <w:tc>
          <w:tcPr>
            <w:tcW w:w="3243" w:type="dxa"/>
            <w:tcBorders>
              <w:bottom w:val="nil"/>
            </w:tcBorders>
          </w:tcPr>
          <w:p w14:paraId="5D7B8860" w14:textId="2C9CAE8E" w:rsidR="00E636A9" w:rsidRPr="00FC6F2A" w:rsidRDefault="00E636A9" w:rsidP="00E636A9">
            <w:pPr>
              <w:jc w:val="center"/>
            </w:pPr>
            <w:r w:rsidRPr="00FC6F2A">
              <w:t>40-49 years</w:t>
            </w:r>
          </w:p>
        </w:tc>
        <w:tc>
          <w:tcPr>
            <w:tcW w:w="1624" w:type="dxa"/>
            <w:tcBorders>
              <w:bottom w:val="nil"/>
            </w:tcBorders>
          </w:tcPr>
          <w:p w14:paraId="672BC53B" w14:textId="7B450DF0" w:rsidR="00E636A9" w:rsidRPr="00FC6F2A" w:rsidRDefault="007F7207" w:rsidP="00E636A9">
            <w:pPr>
              <w:jc w:val="center"/>
            </w:pPr>
            <w:r w:rsidRPr="00FC6F2A">
              <w:t>203 (46.9)</w:t>
            </w:r>
          </w:p>
        </w:tc>
        <w:tc>
          <w:tcPr>
            <w:tcW w:w="1534" w:type="dxa"/>
            <w:tcBorders>
              <w:bottom w:val="nil"/>
            </w:tcBorders>
          </w:tcPr>
          <w:p w14:paraId="153A5A07" w14:textId="3486E854" w:rsidR="00E636A9" w:rsidRPr="00FC6F2A" w:rsidRDefault="007F7207" w:rsidP="00E636A9">
            <w:pPr>
              <w:jc w:val="center"/>
            </w:pPr>
            <w:r w:rsidRPr="00FC6F2A">
              <w:t>82 (49.1)</w:t>
            </w:r>
          </w:p>
        </w:tc>
        <w:tc>
          <w:tcPr>
            <w:tcW w:w="1263" w:type="dxa"/>
            <w:tcBorders>
              <w:bottom w:val="nil"/>
            </w:tcBorders>
          </w:tcPr>
          <w:p w14:paraId="7A9C801A" w14:textId="3FCFA953" w:rsidR="00E636A9" w:rsidRPr="00FC6F2A" w:rsidRDefault="007F7207" w:rsidP="00E636A9">
            <w:pPr>
              <w:jc w:val="center"/>
            </w:pPr>
            <w:r w:rsidRPr="00FC6F2A">
              <w:t>285 (47.5)</w:t>
            </w:r>
          </w:p>
        </w:tc>
        <w:tc>
          <w:tcPr>
            <w:tcW w:w="2165" w:type="dxa"/>
            <w:tcBorders>
              <w:bottom w:val="nil"/>
            </w:tcBorders>
          </w:tcPr>
          <w:p w14:paraId="60EB632C" w14:textId="77777777" w:rsidR="00E636A9" w:rsidRPr="00FC6F2A" w:rsidRDefault="00E636A9" w:rsidP="00E636A9">
            <w:pPr>
              <w:jc w:val="center"/>
            </w:pPr>
          </w:p>
        </w:tc>
      </w:tr>
      <w:tr w:rsidR="00E636A9" w:rsidRPr="00FC6F2A" w14:paraId="23C1F405" w14:textId="77777777" w:rsidTr="0070431D">
        <w:trPr>
          <w:trHeight w:val="271"/>
        </w:trPr>
        <w:tc>
          <w:tcPr>
            <w:tcW w:w="3243" w:type="dxa"/>
            <w:tcBorders>
              <w:top w:val="nil"/>
              <w:bottom w:val="single" w:sz="4" w:space="0" w:color="auto"/>
            </w:tcBorders>
          </w:tcPr>
          <w:p w14:paraId="167F0390" w14:textId="11E15089" w:rsidR="00E636A9" w:rsidRPr="00FC6F2A" w:rsidRDefault="00E636A9" w:rsidP="00E636A9">
            <w:pPr>
              <w:jc w:val="center"/>
            </w:pPr>
            <w:r w:rsidRPr="00FC6F2A">
              <w:rPr>
                <w:rFonts w:cs="Times New Roman"/>
              </w:rPr>
              <w:t>≥</w:t>
            </w:r>
            <w:r w:rsidRPr="00FC6F2A">
              <w:t>50 years</w:t>
            </w:r>
          </w:p>
        </w:tc>
        <w:tc>
          <w:tcPr>
            <w:tcW w:w="1624" w:type="dxa"/>
            <w:tcBorders>
              <w:top w:val="nil"/>
              <w:bottom w:val="single" w:sz="4" w:space="0" w:color="auto"/>
            </w:tcBorders>
          </w:tcPr>
          <w:p w14:paraId="21B864EF" w14:textId="634D29B5" w:rsidR="00E636A9" w:rsidRPr="00FC6F2A" w:rsidRDefault="007F7207" w:rsidP="00E636A9">
            <w:pPr>
              <w:jc w:val="center"/>
            </w:pPr>
            <w:r w:rsidRPr="00FC6F2A">
              <w:t>34 (7.9)</w:t>
            </w:r>
          </w:p>
        </w:tc>
        <w:tc>
          <w:tcPr>
            <w:tcW w:w="1534" w:type="dxa"/>
            <w:tcBorders>
              <w:top w:val="nil"/>
              <w:bottom w:val="single" w:sz="4" w:space="0" w:color="auto"/>
            </w:tcBorders>
          </w:tcPr>
          <w:p w14:paraId="3A04F273" w14:textId="160A614A" w:rsidR="00E636A9" w:rsidRPr="00FC6F2A" w:rsidRDefault="007F7207" w:rsidP="00E636A9">
            <w:pPr>
              <w:jc w:val="center"/>
            </w:pPr>
            <w:r w:rsidRPr="00FC6F2A">
              <w:t>16 (9.6)</w:t>
            </w:r>
          </w:p>
        </w:tc>
        <w:tc>
          <w:tcPr>
            <w:tcW w:w="1263" w:type="dxa"/>
            <w:tcBorders>
              <w:top w:val="nil"/>
              <w:bottom w:val="single" w:sz="4" w:space="0" w:color="auto"/>
            </w:tcBorders>
          </w:tcPr>
          <w:p w14:paraId="6AD60682" w14:textId="56521FA6" w:rsidR="00E636A9" w:rsidRPr="00FC6F2A" w:rsidRDefault="007F7207" w:rsidP="00E636A9">
            <w:pPr>
              <w:jc w:val="center"/>
            </w:pPr>
            <w:r w:rsidRPr="00FC6F2A">
              <w:t>50 (8.3)</w:t>
            </w:r>
          </w:p>
        </w:tc>
        <w:tc>
          <w:tcPr>
            <w:tcW w:w="2165" w:type="dxa"/>
            <w:tcBorders>
              <w:top w:val="nil"/>
              <w:bottom w:val="single" w:sz="4" w:space="0" w:color="auto"/>
            </w:tcBorders>
          </w:tcPr>
          <w:p w14:paraId="2FC4962C" w14:textId="77777777" w:rsidR="00E636A9" w:rsidRPr="00FC6F2A" w:rsidRDefault="00E636A9" w:rsidP="00E636A9">
            <w:pPr>
              <w:jc w:val="center"/>
            </w:pPr>
          </w:p>
        </w:tc>
      </w:tr>
      <w:tr w:rsidR="00E636A9" w:rsidRPr="00FC6F2A" w14:paraId="65C7ECA6" w14:textId="77777777" w:rsidTr="0070431D">
        <w:trPr>
          <w:trHeight w:val="258"/>
        </w:trPr>
        <w:tc>
          <w:tcPr>
            <w:tcW w:w="3243" w:type="dxa"/>
            <w:tcBorders>
              <w:top w:val="single" w:sz="4" w:space="0" w:color="auto"/>
            </w:tcBorders>
          </w:tcPr>
          <w:p w14:paraId="62BB3C15" w14:textId="0BDB4E2C" w:rsidR="00E636A9" w:rsidRPr="00FC6F2A" w:rsidRDefault="00E636A9" w:rsidP="00E636A9">
            <w:r w:rsidRPr="00FC6F2A">
              <w:rPr>
                <w:b/>
                <w:bCs/>
              </w:rPr>
              <w:t>Mother’s LOE</w:t>
            </w:r>
          </w:p>
        </w:tc>
        <w:tc>
          <w:tcPr>
            <w:tcW w:w="1624" w:type="dxa"/>
            <w:tcBorders>
              <w:top w:val="single" w:sz="4" w:space="0" w:color="auto"/>
            </w:tcBorders>
          </w:tcPr>
          <w:p w14:paraId="43FCCA6B" w14:textId="51B5F1E0" w:rsidR="00E636A9" w:rsidRPr="00FC6F2A" w:rsidRDefault="00E636A9" w:rsidP="00E636A9">
            <w:pPr>
              <w:jc w:val="center"/>
            </w:pPr>
          </w:p>
        </w:tc>
        <w:tc>
          <w:tcPr>
            <w:tcW w:w="1534" w:type="dxa"/>
            <w:tcBorders>
              <w:top w:val="single" w:sz="4" w:space="0" w:color="auto"/>
            </w:tcBorders>
          </w:tcPr>
          <w:p w14:paraId="53EE4E13" w14:textId="0B157854" w:rsidR="00E636A9" w:rsidRPr="00FC6F2A" w:rsidRDefault="00E636A9" w:rsidP="00E636A9">
            <w:pPr>
              <w:jc w:val="center"/>
            </w:pPr>
          </w:p>
        </w:tc>
        <w:tc>
          <w:tcPr>
            <w:tcW w:w="1263" w:type="dxa"/>
            <w:tcBorders>
              <w:top w:val="single" w:sz="4" w:space="0" w:color="auto"/>
            </w:tcBorders>
          </w:tcPr>
          <w:p w14:paraId="78361B9F" w14:textId="794FF275" w:rsidR="00E636A9" w:rsidRPr="00FC6F2A" w:rsidRDefault="00E636A9" w:rsidP="00E636A9">
            <w:pPr>
              <w:jc w:val="center"/>
            </w:pPr>
          </w:p>
        </w:tc>
        <w:tc>
          <w:tcPr>
            <w:tcW w:w="2165" w:type="dxa"/>
            <w:tcBorders>
              <w:top w:val="single" w:sz="4" w:space="0" w:color="auto"/>
            </w:tcBorders>
          </w:tcPr>
          <w:p w14:paraId="4ECE921B" w14:textId="03CA3E27" w:rsidR="00E636A9" w:rsidRPr="00FC6F2A" w:rsidRDefault="00E636A9" w:rsidP="00E636A9">
            <w:pPr>
              <w:jc w:val="center"/>
            </w:pPr>
          </w:p>
        </w:tc>
      </w:tr>
      <w:tr w:rsidR="004F6912" w:rsidRPr="00FC6F2A" w14:paraId="1D10496E" w14:textId="77777777" w:rsidTr="0070431D">
        <w:trPr>
          <w:trHeight w:val="258"/>
        </w:trPr>
        <w:tc>
          <w:tcPr>
            <w:tcW w:w="3243" w:type="dxa"/>
            <w:tcBorders>
              <w:bottom w:val="nil"/>
            </w:tcBorders>
          </w:tcPr>
          <w:p w14:paraId="41CE8A26" w14:textId="77529C83" w:rsidR="004F6912" w:rsidRPr="00FC6F2A" w:rsidRDefault="004F6912" w:rsidP="004F6912">
            <w:pPr>
              <w:jc w:val="center"/>
            </w:pPr>
            <w:r w:rsidRPr="00FC6F2A">
              <w:t>No formal education</w:t>
            </w:r>
          </w:p>
        </w:tc>
        <w:tc>
          <w:tcPr>
            <w:tcW w:w="1624" w:type="dxa"/>
            <w:tcBorders>
              <w:bottom w:val="nil"/>
            </w:tcBorders>
          </w:tcPr>
          <w:p w14:paraId="2B96B896" w14:textId="15A3FD56" w:rsidR="004F6912" w:rsidRPr="00FC6F2A" w:rsidRDefault="009C4364" w:rsidP="004F6912">
            <w:pPr>
              <w:jc w:val="center"/>
            </w:pPr>
            <w:r w:rsidRPr="00FC6F2A">
              <w:t>25 (5.8)</w:t>
            </w:r>
          </w:p>
        </w:tc>
        <w:tc>
          <w:tcPr>
            <w:tcW w:w="1534" w:type="dxa"/>
            <w:tcBorders>
              <w:bottom w:val="nil"/>
            </w:tcBorders>
          </w:tcPr>
          <w:p w14:paraId="503411BB" w14:textId="3FB965AA" w:rsidR="004F6912" w:rsidRPr="00FC6F2A" w:rsidRDefault="009C4364" w:rsidP="004F6912">
            <w:pPr>
              <w:jc w:val="center"/>
            </w:pPr>
            <w:r w:rsidRPr="00FC6F2A">
              <w:t>12 (7.2)</w:t>
            </w:r>
          </w:p>
        </w:tc>
        <w:tc>
          <w:tcPr>
            <w:tcW w:w="1263" w:type="dxa"/>
            <w:tcBorders>
              <w:bottom w:val="nil"/>
            </w:tcBorders>
          </w:tcPr>
          <w:p w14:paraId="78991875" w14:textId="4CFD0ECC" w:rsidR="004F6912" w:rsidRPr="00FC6F2A" w:rsidRDefault="009C4364" w:rsidP="004F6912">
            <w:pPr>
              <w:jc w:val="center"/>
            </w:pPr>
            <w:r w:rsidRPr="00FC6F2A">
              <w:t>37 (6.2)</w:t>
            </w:r>
          </w:p>
        </w:tc>
        <w:tc>
          <w:tcPr>
            <w:tcW w:w="2165" w:type="dxa"/>
            <w:tcBorders>
              <w:bottom w:val="nil"/>
            </w:tcBorders>
          </w:tcPr>
          <w:p w14:paraId="244C456E" w14:textId="77338A6C" w:rsidR="004F6912" w:rsidRPr="00FC6F2A" w:rsidRDefault="004F6912" w:rsidP="004F6912">
            <w:pPr>
              <w:jc w:val="center"/>
            </w:pPr>
            <w:r w:rsidRPr="00FC6F2A">
              <w:rPr>
                <w:rFonts w:cs="Times New Roman"/>
              </w:rPr>
              <w:t>ꭓ=</w:t>
            </w:r>
            <w:r w:rsidR="0009314C" w:rsidRPr="00FC6F2A">
              <w:rPr>
                <w:rFonts w:cs="Times New Roman"/>
              </w:rPr>
              <w:t>1</w:t>
            </w:r>
            <w:r w:rsidR="00950384" w:rsidRPr="00FC6F2A">
              <w:rPr>
                <w:rFonts w:cs="Times New Roman"/>
              </w:rPr>
              <w:t>4.323</w:t>
            </w:r>
          </w:p>
        </w:tc>
      </w:tr>
      <w:tr w:rsidR="004F6912" w:rsidRPr="00FC6F2A" w14:paraId="22AE7CB9" w14:textId="77777777" w:rsidTr="0070431D">
        <w:trPr>
          <w:trHeight w:val="271"/>
        </w:trPr>
        <w:tc>
          <w:tcPr>
            <w:tcW w:w="3243" w:type="dxa"/>
            <w:tcBorders>
              <w:top w:val="nil"/>
              <w:bottom w:val="nil"/>
            </w:tcBorders>
          </w:tcPr>
          <w:p w14:paraId="14DDCAD8" w14:textId="374B4613" w:rsidR="004F6912" w:rsidRPr="00FC6F2A" w:rsidRDefault="004F6912" w:rsidP="004F6912">
            <w:pPr>
              <w:jc w:val="center"/>
            </w:pPr>
            <w:r w:rsidRPr="00FC6F2A">
              <w:t>Primary</w:t>
            </w:r>
          </w:p>
        </w:tc>
        <w:tc>
          <w:tcPr>
            <w:tcW w:w="1624" w:type="dxa"/>
            <w:tcBorders>
              <w:top w:val="nil"/>
              <w:bottom w:val="nil"/>
            </w:tcBorders>
          </w:tcPr>
          <w:p w14:paraId="1BBB77B2" w14:textId="4A5035CD" w:rsidR="004F6912" w:rsidRPr="00FC6F2A" w:rsidRDefault="009C4364" w:rsidP="004F6912">
            <w:pPr>
              <w:jc w:val="center"/>
            </w:pPr>
            <w:r w:rsidRPr="00FC6F2A">
              <w:t>25 (5.8)</w:t>
            </w:r>
          </w:p>
        </w:tc>
        <w:tc>
          <w:tcPr>
            <w:tcW w:w="1534" w:type="dxa"/>
            <w:tcBorders>
              <w:top w:val="nil"/>
              <w:bottom w:val="nil"/>
            </w:tcBorders>
          </w:tcPr>
          <w:p w14:paraId="01EB9620" w14:textId="705943DE" w:rsidR="004F6912" w:rsidRPr="00FC6F2A" w:rsidRDefault="009C4364" w:rsidP="004F6912">
            <w:pPr>
              <w:jc w:val="center"/>
            </w:pPr>
            <w:r w:rsidRPr="00FC6F2A">
              <w:t>0 (0.0)</w:t>
            </w:r>
          </w:p>
        </w:tc>
        <w:tc>
          <w:tcPr>
            <w:tcW w:w="1263" w:type="dxa"/>
            <w:tcBorders>
              <w:top w:val="nil"/>
              <w:bottom w:val="nil"/>
            </w:tcBorders>
          </w:tcPr>
          <w:p w14:paraId="45EAEE6A" w14:textId="4EE7D911" w:rsidR="004F6912" w:rsidRPr="00FC6F2A" w:rsidRDefault="009C4364" w:rsidP="004F6912">
            <w:pPr>
              <w:jc w:val="center"/>
            </w:pPr>
            <w:r w:rsidRPr="00FC6F2A">
              <w:t>25 (4.2)</w:t>
            </w:r>
          </w:p>
        </w:tc>
        <w:tc>
          <w:tcPr>
            <w:tcW w:w="2165" w:type="dxa"/>
            <w:tcBorders>
              <w:top w:val="nil"/>
              <w:bottom w:val="nil"/>
            </w:tcBorders>
          </w:tcPr>
          <w:p w14:paraId="60C93977" w14:textId="405BDA5A" w:rsidR="004F6912" w:rsidRPr="00FC6F2A" w:rsidRDefault="004F6912" w:rsidP="004F6912">
            <w:pPr>
              <w:jc w:val="center"/>
            </w:pPr>
            <w:r w:rsidRPr="00FC6F2A">
              <w:t>p=0</w:t>
            </w:r>
            <w:r w:rsidR="0009314C" w:rsidRPr="00FC6F2A">
              <w:t>.0</w:t>
            </w:r>
            <w:r w:rsidR="00950384" w:rsidRPr="00FC6F2A">
              <w:t>06</w:t>
            </w:r>
            <w:r w:rsidR="00D10AF6" w:rsidRPr="00FC6F2A">
              <w:t>*</w:t>
            </w:r>
          </w:p>
        </w:tc>
      </w:tr>
      <w:tr w:rsidR="004F6912" w:rsidRPr="00FC6F2A" w14:paraId="432E60D2" w14:textId="77777777" w:rsidTr="0070431D">
        <w:trPr>
          <w:trHeight w:val="258"/>
        </w:trPr>
        <w:tc>
          <w:tcPr>
            <w:tcW w:w="3243" w:type="dxa"/>
            <w:tcBorders>
              <w:top w:val="nil"/>
              <w:bottom w:val="nil"/>
            </w:tcBorders>
          </w:tcPr>
          <w:p w14:paraId="1AF38DAA" w14:textId="5DCC23BD" w:rsidR="004F6912" w:rsidRPr="00FC6F2A" w:rsidRDefault="004F6912" w:rsidP="004F6912">
            <w:pPr>
              <w:jc w:val="center"/>
            </w:pPr>
            <w:r w:rsidRPr="00FC6F2A">
              <w:t>Secondary</w:t>
            </w:r>
          </w:p>
        </w:tc>
        <w:tc>
          <w:tcPr>
            <w:tcW w:w="1624" w:type="dxa"/>
            <w:tcBorders>
              <w:top w:val="nil"/>
              <w:bottom w:val="nil"/>
            </w:tcBorders>
          </w:tcPr>
          <w:p w14:paraId="0C8E7F0A" w14:textId="71BA8E8B" w:rsidR="004F6912" w:rsidRPr="00FC6F2A" w:rsidRDefault="009C4364" w:rsidP="004F6912">
            <w:pPr>
              <w:jc w:val="center"/>
            </w:pPr>
            <w:r w:rsidRPr="00FC6F2A">
              <w:t>154 (35.6)</w:t>
            </w:r>
          </w:p>
        </w:tc>
        <w:tc>
          <w:tcPr>
            <w:tcW w:w="1534" w:type="dxa"/>
            <w:tcBorders>
              <w:top w:val="nil"/>
              <w:bottom w:val="nil"/>
            </w:tcBorders>
          </w:tcPr>
          <w:p w14:paraId="51AC52A9" w14:textId="1D74D04A" w:rsidR="004F6912" w:rsidRPr="00FC6F2A" w:rsidRDefault="009C4364" w:rsidP="004F6912">
            <w:pPr>
              <w:jc w:val="center"/>
            </w:pPr>
            <w:r w:rsidRPr="00FC6F2A">
              <w:t>58 (34.7)</w:t>
            </w:r>
          </w:p>
        </w:tc>
        <w:tc>
          <w:tcPr>
            <w:tcW w:w="1263" w:type="dxa"/>
            <w:tcBorders>
              <w:top w:val="nil"/>
              <w:bottom w:val="nil"/>
            </w:tcBorders>
          </w:tcPr>
          <w:p w14:paraId="5AEC07CB" w14:textId="01D701E4" w:rsidR="004F6912" w:rsidRPr="00FC6F2A" w:rsidRDefault="009C4364" w:rsidP="004F6912">
            <w:pPr>
              <w:jc w:val="center"/>
            </w:pPr>
            <w:r w:rsidRPr="00FC6F2A">
              <w:t>212 (35.3)</w:t>
            </w:r>
          </w:p>
        </w:tc>
        <w:tc>
          <w:tcPr>
            <w:tcW w:w="2165" w:type="dxa"/>
            <w:tcBorders>
              <w:top w:val="nil"/>
              <w:bottom w:val="nil"/>
            </w:tcBorders>
          </w:tcPr>
          <w:p w14:paraId="2BF3CDE4" w14:textId="77777777" w:rsidR="004F6912" w:rsidRPr="00FC6F2A" w:rsidRDefault="004F6912" w:rsidP="004F6912">
            <w:pPr>
              <w:jc w:val="center"/>
            </w:pPr>
          </w:p>
        </w:tc>
      </w:tr>
      <w:tr w:rsidR="004F6912" w:rsidRPr="00FC6F2A" w14:paraId="751A427A" w14:textId="77777777" w:rsidTr="0070431D">
        <w:trPr>
          <w:trHeight w:val="271"/>
        </w:trPr>
        <w:tc>
          <w:tcPr>
            <w:tcW w:w="3243" w:type="dxa"/>
            <w:tcBorders>
              <w:top w:val="nil"/>
              <w:bottom w:val="nil"/>
            </w:tcBorders>
          </w:tcPr>
          <w:p w14:paraId="65452C95" w14:textId="7B83E585" w:rsidR="004F6912" w:rsidRPr="00FC6F2A" w:rsidRDefault="004F6912" w:rsidP="004F6912">
            <w:pPr>
              <w:jc w:val="center"/>
            </w:pPr>
            <w:r w:rsidRPr="00FC6F2A">
              <w:t>Tertiary</w:t>
            </w:r>
          </w:p>
        </w:tc>
        <w:tc>
          <w:tcPr>
            <w:tcW w:w="1624" w:type="dxa"/>
            <w:tcBorders>
              <w:top w:val="nil"/>
              <w:bottom w:val="nil"/>
            </w:tcBorders>
          </w:tcPr>
          <w:p w14:paraId="29CC373B" w14:textId="4E68ED7A" w:rsidR="004F6912" w:rsidRPr="00FC6F2A" w:rsidRDefault="009C4364" w:rsidP="004F6912">
            <w:pPr>
              <w:jc w:val="center"/>
            </w:pPr>
            <w:r w:rsidRPr="00FC6F2A">
              <w:t>148 (34.2)</w:t>
            </w:r>
          </w:p>
        </w:tc>
        <w:tc>
          <w:tcPr>
            <w:tcW w:w="1534" w:type="dxa"/>
            <w:tcBorders>
              <w:top w:val="nil"/>
              <w:bottom w:val="nil"/>
            </w:tcBorders>
          </w:tcPr>
          <w:p w14:paraId="1A6FA9E1" w14:textId="4DDEEB67" w:rsidR="004F6912" w:rsidRPr="00FC6F2A" w:rsidRDefault="009C4364" w:rsidP="004F6912">
            <w:pPr>
              <w:jc w:val="center"/>
            </w:pPr>
            <w:r w:rsidRPr="00FC6F2A">
              <w:t>73 (43.7)</w:t>
            </w:r>
          </w:p>
        </w:tc>
        <w:tc>
          <w:tcPr>
            <w:tcW w:w="1263" w:type="dxa"/>
            <w:tcBorders>
              <w:top w:val="nil"/>
              <w:bottom w:val="nil"/>
            </w:tcBorders>
          </w:tcPr>
          <w:p w14:paraId="48D4CF3D" w14:textId="48F4023C" w:rsidR="004F6912" w:rsidRPr="00FC6F2A" w:rsidRDefault="009C4364" w:rsidP="004F6912">
            <w:pPr>
              <w:jc w:val="center"/>
            </w:pPr>
            <w:r w:rsidRPr="00FC6F2A">
              <w:t>221 (36.8)</w:t>
            </w:r>
          </w:p>
        </w:tc>
        <w:tc>
          <w:tcPr>
            <w:tcW w:w="2165" w:type="dxa"/>
            <w:tcBorders>
              <w:top w:val="nil"/>
              <w:bottom w:val="nil"/>
            </w:tcBorders>
          </w:tcPr>
          <w:p w14:paraId="271F4156" w14:textId="77777777" w:rsidR="004F6912" w:rsidRPr="00FC6F2A" w:rsidRDefault="004F6912" w:rsidP="004F6912">
            <w:pPr>
              <w:jc w:val="center"/>
            </w:pPr>
          </w:p>
        </w:tc>
      </w:tr>
      <w:tr w:rsidR="004F6912" w:rsidRPr="00FC6F2A" w14:paraId="21984B03" w14:textId="77777777" w:rsidTr="0070431D">
        <w:trPr>
          <w:trHeight w:val="258"/>
        </w:trPr>
        <w:tc>
          <w:tcPr>
            <w:tcW w:w="3243" w:type="dxa"/>
            <w:tcBorders>
              <w:top w:val="nil"/>
              <w:bottom w:val="single" w:sz="4" w:space="0" w:color="auto"/>
            </w:tcBorders>
          </w:tcPr>
          <w:p w14:paraId="0B75320B" w14:textId="0E0913AF" w:rsidR="004F6912" w:rsidRPr="00FC6F2A" w:rsidRDefault="004F6912" w:rsidP="004F6912">
            <w:pPr>
              <w:jc w:val="center"/>
            </w:pPr>
            <w:r w:rsidRPr="00FC6F2A">
              <w:t>Postgraduate</w:t>
            </w:r>
          </w:p>
        </w:tc>
        <w:tc>
          <w:tcPr>
            <w:tcW w:w="1624" w:type="dxa"/>
            <w:tcBorders>
              <w:top w:val="nil"/>
              <w:bottom w:val="single" w:sz="4" w:space="0" w:color="auto"/>
            </w:tcBorders>
          </w:tcPr>
          <w:p w14:paraId="2A0D7CE1" w14:textId="782678E8" w:rsidR="004F6912" w:rsidRPr="00FC6F2A" w:rsidRDefault="00950384" w:rsidP="004F6912">
            <w:pPr>
              <w:jc w:val="center"/>
            </w:pPr>
            <w:r w:rsidRPr="00FC6F2A">
              <w:t>81 (18.7)</w:t>
            </w:r>
          </w:p>
        </w:tc>
        <w:tc>
          <w:tcPr>
            <w:tcW w:w="1534" w:type="dxa"/>
            <w:tcBorders>
              <w:top w:val="nil"/>
              <w:bottom w:val="single" w:sz="4" w:space="0" w:color="auto"/>
            </w:tcBorders>
          </w:tcPr>
          <w:p w14:paraId="627C9602" w14:textId="0AFEA611" w:rsidR="004F6912" w:rsidRPr="00FC6F2A" w:rsidRDefault="00950384" w:rsidP="004F6912">
            <w:pPr>
              <w:jc w:val="center"/>
            </w:pPr>
            <w:r w:rsidRPr="00FC6F2A">
              <w:t>24 (14.4)</w:t>
            </w:r>
          </w:p>
        </w:tc>
        <w:tc>
          <w:tcPr>
            <w:tcW w:w="1263" w:type="dxa"/>
            <w:tcBorders>
              <w:top w:val="nil"/>
              <w:bottom w:val="single" w:sz="4" w:space="0" w:color="auto"/>
            </w:tcBorders>
          </w:tcPr>
          <w:p w14:paraId="6093B57F" w14:textId="46256EDE" w:rsidR="004F6912" w:rsidRPr="00FC6F2A" w:rsidRDefault="00950384" w:rsidP="004F6912">
            <w:pPr>
              <w:jc w:val="center"/>
            </w:pPr>
            <w:r w:rsidRPr="00FC6F2A">
              <w:t>105 (17.5)</w:t>
            </w:r>
          </w:p>
        </w:tc>
        <w:tc>
          <w:tcPr>
            <w:tcW w:w="2165" w:type="dxa"/>
            <w:tcBorders>
              <w:top w:val="nil"/>
              <w:bottom w:val="single" w:sz="4" w:space="0" w:color="auto"/>
            </w:tcBorders>
          </w:tcPr>
          <w:p w14:paraId="1DA6C31F" w14:textId="77777777" w:rsidR="004F6912" w:rsidRPr="00FC6F2A" w:rsidRDefault="004F6912" w:rsidP="004F6912">
            <w:pPr>
              <w:jc w:val="center"/>
            </w:pPr>
          </w:p>
        </w:tc>
      </w:tr>
      <w:tr w:rsidR="004F6912" w:rsidRPr="00FC6F2A" w14:paraId="052B79EE" w14:textId="77777777" w:rsidTr="0070431D">
        <w:trPr>
          <w:trHeight w:val="271"/>
        </w:trPr>
        <w:tc>
          <w:tcPr>
            <w:tcW w:w="3243" w:type="dxa"/>
            <w:tcBorders>
              <w:top w:val="single" w:sz="4" w:space="0" w:color="auto"/>
            </w:tcBorders>
          </w:tcPr>
          <w:p w14:paraId="6A828841" w14:textId="0D44D780" w:rsidR="004F6912" w:rsidRPr="00FC6F2A" w:rsidRDefault="004F6912" w:rsidP="004F6912">
            <w:pPr>
              <w:jc w:val="center"/>
            </w:pPr>
            <w:r w:rsidRPr="00FC6F2A">
              <w:rPr>
                <w:b/>
                <w:bCs/>
              </w:rPr>
              <w:t>Mother’s employment status</w:t>
            </w:r>
          </w:p>
        </w:tc>
        <w:tc>
          <w:tcPr>
            <w:tcW w:w="1624" w:type="dxa"/>
            <w:tcBorders>
              <w:top w:val="single" w:sz="4" w:space="0" w:color="auto"/>
            </w:tcBorders>
          </w:tcPr>
          <w:p w14:paraId="2CB22179" w14:textId="7E3E9AB0" w:rsidR="004F6912" w:rsidRPr="00FC6F2A" w:rsidRDefault="004F6912" w:rsidP="004F6912">
            <w:pPr>
              <w:jc w:val="center"/>
            </w:pPr>
          </w:p>
        </w:tc>
        <w:tc>
          <w:tcPr>
            <w:tcW w:w="1534" w:type="dxa"/>
            <w:tcBorders>
              <w:top w:val="single" w:sz="4" w:space="0" w:color="auto"/>
            </w:tcBorders>
          </w:tcPr>
          <w:p w14:paraId="48BADC19" w14:textId="0FE278BD" w:rsidR="004F6912" w:rsidRPr="00FC6F2A" w:rsidRDefault="004F6912" w:rsidP="004F6912">
            <w:pPr>
              <w:jc w:val="center"/>
            </w:pPr>
          </w:p>
        </w:tc>
        <w:tc>
          <w:tcPr>
            <w:tcW w:w="1263" w:type="dxa"/>
            <w:tcBorders>
              <w:top w:val="single" w:sz="4" w:space="0" w:color="auto"/>
            </w:tcBorders>
          </w:tcPr>
          <w:p w14:paraId="439A8D50" w14:textId="48340CF9" w:rsidR="004F6912" w:rsidRPr="00FC6F2A" w:rsidRDefault="004F6912" w:rsidP="004F6912">
            <w:pPr>
              <w:jc w:val="center"/>
            </w:pPr>
          </w:p>
        </w:tc>
        <w:tc>
          <w:tcPr>
            <w:tcW w:w="2165" w:type="dxa"/>
            <w:tcBorders>
              <w:top w:val="single" w:sz="4" w:space="0" w:color="auto"/>
            </w:tcBorders>
          </w:tcPr>
          <w:p w14:paraId="1B2C14ED" w14:textId="4E1888CD" w:rsidR="004F6912" w:rsidRPr="00FC6F2A" w:rsidRDefault="004F6912" w:rsidP="004F6912">
            <w:pPr>
              <w:jc w:val="center"/>
            </w:pPr>
          </w:p>
        </w:tc>
      </w:tr>
      <w:tr w:rsidR="009F12D6" w:rsidRPr="00FC6F2A" w14:paraId="485C5668" w14:textId="77777777" w:rsidTr="0070431D">
        <w:trPr>
          <w:trHeight w:val="258"/>
        </w:trPr>
        <w:tc>
          <w:tcPr>
            <w:tcW w:w="3243" w:type="dxa"/>
          </w:tcPr>
          <w:p w14:paraId="6FF14AEB" w14:textId="250C0273" w:rsidR="009F12D6" w:rsidRPr="00FC6F2A" w:rsidRDefault="009F12D6" w:rsidP="009F12D6">
            <w:pPr>
              <w:jc w:val="center"/>
            </w:pPr>
            <w:r w:rsidRPr="00FC6F2A">
              <w:t>Employed</w:t>
            </w:r>
          </w:p>
        </w:tc>
        <w:tc>
          <w:tcPr>
            <w:tcW w:w="1624" w:type="dxa"/>
          </w:tcPr>
          <w:p w14:paraId="16D400B3" w14:textId="5AFB94D5" w:rsidR="009F12D6" w:rsidRPr="00FC6F2A" w:rsidRDefault="00D10AF6" w:rsidP="009F12D6">
            <w:pPr>
              <w:jc w:val="center"/>
            </w:pPr>
            <w:r w:rsidRPr="00FC6F2A">
              <w:t>115 (26.6)</w:t>
            </w:r>
          </w:p>
        </w:tc>
        <w:tc>
          <w:tcPr>
            <w:tcW w:w="1534" w:type="dxa"/>
          </w:tcPr>
          <w:p w14:paraId="5E2B9915" w14:textId="3870B01C" w:rsidR="009F12D6" w:rsidRPr="00FC6F2A" w:rsidRDefault="00D10AF6" w:rsidP="009F12D6">
            <w:pPr>
              <w:jc w:val="center"/>
            </w:pPr>
            <w:r w:rsidRPr="00FC6F2A">
              <w:t>45 (26.9)</w:t>
            </w:r>
          </w:p>
        </w:tc>
        <w:tc>
          <w:tcPr>
            <w:tcW w:w="1263" w:type="dxa"/>
          </w:tcPr>
          <w:p w14:paraId="499CB476" w14:textId="44BAE802" w:rsidR="009F12D6" w:rsidRPr="00FC6F2A" w:rsidRDefault="00D10AF6" w:rsidP="009F12D6">
            <w:pPr>
              <w:jc w:val="center"/>
            </w:pPr>
            <w:r w:rsidRPr="00FC6F2A">
              <w:t>160 (26.7)</w:t>
            </w:r>
          </w:p>
        </w:tc>
        <w:tc>
          <w:tcPr>
            <w:tcW w:w="2165" w:type="dxa"/>
          </w:tcPr>
          <w:p w14:paraId="1BC3FA0C" w14:textId="164F27E9" w:rsidR="009F12D6" w:rsidRPr="00FC6F2A" w:rsidRDefault="009F12D6" w:rsidP="009F12D6">
            <w:pPr>
              <w:jc w:val="center"/>
            </w:pPr>
            <w:r w:rsidRPr="00FC6F2A">
              <w:rPr>
                <w:rFonts w:cs="Times New Roman"/>
              </w:rPr>
              <w:t>ꭓ=</w:t>
            </w:r>
            <w:r w:rsidR="001F6D94" w:rsidRPr="00FC6F2A">
              <w:rPr>
                <w:rFonts w:cs="Times New Roman"/>
              </w:rPr>
              <w:t>5.</w:t>
            </w:r>
            <w:r w:rsidR="00FF2C22" w:rsidRPr="00FC6F2A">
              <w:rPr>
                <w:rFonts w:cs="Times New Roman"/>
              </w:rPr>
              <w:t>474</w:t>
            </w:r>
          </w:p>
        </w:tc>
      </w:tr>
      <w:tr w:rsidR="009F12D6" w:rsidRPr="00FC6F2A" w14:paraId="1F74AF91" w14:textId="77777777" w:rsidTr="0070431D">
        <w:trPr>
          <w:trHeight w:val="271"/>
        </w:trPr>
        <w:tc>
          <w:tcPr>
            <w:tcW w:w="3243" w:type="dxa"/>
          </w:tcPr>
          <w:p w14:paraId="196BA887" w14:textId="58C6AB0D" w:rsidR="009F12D6" w:rsidRPr="00FC6F2A" w:rsidRDefault="009F12D6" w:rsidP="009F12D6">
            <w:pPr>
              <w:jc w:val="center"/>
            </w:pPr>
            <w:r w:rsidRPr="00FC6F2A">
              <w:t>Deceased</w:t>
            </w:r>
          </w:p>
        </w:tc>
        <w:tc>
          <w:tcPr>
            <w:tcW w:w="1624" w:type="dxa"/>
          </w:tcPr>
          <w:p w14:paraId="522D073A" w14:textId="097160F9" w:rsidR="009F12D6" w:rsidRPr="00FC6F2A" w:rsidRDefault="00D10AF6" w:rsidP="009F12D6">
            <w:pPr>
              <w:jc w:val="center"/>
            </w:pPr>
            <w:r w:rsidRPr="00FC6F2A">
              <w:t>3 (0.7)</w:t>
            </w:r>
          </w:p>
        </w:tc>
        <w:tc>
          <w:tcPr>
            <w:tcW w:w="1534" w:type="dxa"/>
          </w:tcPr>
          <w:p w14:paraId="247B2127" w14:textId="1B296F78" w:rsidR="009F12D6" w:rsidRPr="00FC6F2A" w:rsidRDefault="00D10AF6" w:rsidP="009F12D6">
            <w:pPr>
              <w:jc w:val="center"/>
            </w:pPr>
            <w:r w:rsidRPr="00FC6F2A">
              <w:t>2 (1.2)</w:t>
            </w:r>
          </w:p>
        </w:tc>
        <w:tc>
          <w:tcPr>
            <w:tcW w:w="1263" w:type="dxa"/>
          </w:tcPr>
          <w:p w14:paraId="22B389EB" w14:textId="774294BE" w:rsidR="009F12D6" w:rsidRPr="00FC6F2A" w:rsidRDefault="00D10AF6" w:rsidP="009F12D6">
            <w:pPr>
              <w:jc w:val="center"/>
            </w:pPr>
            <w:r w:rsidRPr="00FC6F2A">
              <w:t>5 (0.8)</w:t>
            </w:r>
          </w:p>
        </w:tc>
        <w:tc>
          <w:tcPr>
            <w:tcW w:w="2165" w:type="dxa"/>
          </w:tcPr>
          <w:p w14:paraId="5CBED16A" w14:textId="482FAF9F" w:rsidR="009F12D6" w:rsidRPr="00FC6F2A" w:rsidRDefault="009F12D6" w:rsidP="009F12D6">
            <w:pPr>
              <w:jc w:val="center"/>
            </w:pPr>
            <w:r w:rsidRPr="00FC6F2A">
              <w:t>p=0.</w:t>
            </w:r>
            <w:r w:rsidR="001F6D94" w:rsidRPr="00FC6F2A">
              <w:t>2</w:t>
            </w:r>
            <w:r w:rsidR="00FF2C22" w:rsidRPr="00FC6F2A">
              <w:t>42</w:t>
            </w:r>
          </w:p>
        </w:tc>
      </w:tr>
      <w:tr w:rsidR="009F12D6" w:rsidRPr="00FC6F2A" w14:paraId="587EFAF8" w14:textId="77777777" w:rsidTr="0070431D">
        <w:trPr>
          <w:trHeight w:val="258"/>
        </w:trPr>
        <w:tc>
          <w:tcPr>
            <w:tcW w:w="3243" w:type="dxa"/>
          </w:tcPr>
          <w:p w14:paraId="5A802245" w14:textId="589CF12E" w:rsidR="009F12D6" w:rsidRPr="00FC6F2A" w:rsidRDefault="009F12D6" w:rsidP="009F12D6">
            <w:pPr>
              <w:jc w:val="center"/>
            </w:pPr>
            <w:r w:rsidRPr="00FC6F2A">
              <w:t>Retired</w:t>
            </w:r>
          </w:p>
        </w:tc>
        <w:tc>
          <w:tcPr>
            <w:tcW w:w="1624" w:type="dxa"/>
          </w:tcPr>
          <w:p w14:paraId="00AF8DAF" w14:textId="6787B905" w:rsidR="009F12D6" w:rsidRPr="00FC6F2A" w:rsidRDefault="00D10AF6" w:rsidP="009F12D6">
            <w:pPr>
              <w:jc w:val="center"/>
            </w:pPr>
            <w:r w:rsidRPr="00FC6F2A">
              <w:t>5 (1.2)</w:t>
            </w:r>
          </w:p>
        </w:tc>
        <w:tc>
          <w:tcPr>
            <w:tcW w:w="1534" w:type="dxa"/>
          </w:tcPr>
          <w:p w14:paraId="69DB132A" w14:textId="76F3572B" w:rsidR="009F12D6" w:rsidRPr="00FC6F2A" w:rsidRDefault="00D10AF6" w:rsidP="009F12D6">
            <w:pPr>
              <w:jc w:val="center"/>
            </w:pPr>
            <w:r w:rsidRPr="00FC6F2A">
              <w:t>5 (3.0)</w:t>
            </w:r>
          </w:p>
        </w:tc>
        <w:tc>
          <w:tcPr>
            <w:tcW w:w="1263" w:type="dxa"/>
          </w:tcPr>
          <w:p w14:paraId="147B32FD" w14:textId="29447ADA" w:rsidR="009F12D6" w:rsidRPr="00FC6F2A" w:rsidRDefault="00D10AF6" w:rsidP="009F12D6">
            <w:pPr>
              <w:jc w:val="center"/>
            </w:pPr>
            <w:r w:rsidRPr="00FC6F2A">
              <w:t>10 (1.7)</w:t>
            </w:r>
          </w:p>
        </w:tc>
        <w:tc>
          <w:tcPr>
            <w:tcW w:w="2165" w:type="dxa"/>
          </w:tcPr>
          <w:p w14:paraId="555FD519" w14:textId="77777777" w:rsidR="009F12D6" w:rsidRPr="00FC6F2A" w:rsidRDefault="009F12D6" w:rsidP="009F12D6">
            <w:pPr>
              <w:jc w:val="center"/>
            </w:pPr>
          </w:p>
        </w:tc>
      </w:tr>
      <w:tr w:rsidR="009F12D6" w:rsidRPr="00FC6F2A" w14:paraId="1E0A9254" w14:textId="77777777" w:rsidTr="0070431D">
        <w:trPr>
          <w:trHeight w:val="271"/>
        </w:trPr>
        <w:tc>
          <w:tcPr>
            <w:tcW w:w="3243" w:type="dxa"/>
          </w:tcPr>
          <w:p w14:paraId="1A6EE299" w14:textId="17DD5B4A" w:rsidR="009F12D6" w:rsidRPr="00FC6F2A" w:rsidRDefault="009F12D6" w:rsidP="009F12D6">
            <w:pPr>
              <w:jc w:val="center"/>
            </w:pPr>
            <w:r w:rsidRPr="00FC6F2A">
              <w:t>Self employed</w:t>
            </w:r>
          </w:p>
        </w:tc>
        <w:tc>
          <w:tcPr>
            <w:tcW w:w="1624" w:type="dxa"/>
          </w:tcPr>
          <w:p w14:paraId="2AF7CDA4" w14:textId="51622345" w:rsidR="009F12D6" w:rsidRPr="00FC6F2A" w:rsidRDefault="00D10AF6" w:rsidP="009F12D6">
            <w:pPr>
              <w:jc w:val="center"/>
            </w:pPr>
            <w:r w:rsidRPr="00FC6F2A">
              <w:t>282 (65.1)</w:t>
            </w:r>
          </w:p>
        </w:tc>
        <w:tc>
          <w:tcPr>
            <w:tcW w:w="1534" w:type="dxa"/>
          </w:tcPr>
          <w:p w14:paraId="7F98E00B" w14:textId="547B613B" w:rsidR="009F12D6" w:rsidRPr="00FC6F2A" w:rsidRDefault="00D10AF6" w:rsidP="009F12D6">
            <w:pPr>
              <w:jc w:val="center"/>
            </w:pPr>
            <w:r w:rsidRPr="00FC6F2A">
              <w:t>110 (65.9)</w:t>
            </w:r>
          </w:p>
        </w:tc>
        <w:tc>
          <w:tcPr>
            <w:tcW w:w="1263" w:type="dxa"/>
          </w:tcPr>
          <w:p w14:paraId="26D8138A" w14:textId="664DD034" w:rsidR="009F12D6" w:rsidRPr="00FC6F2A" w:rsidRDefault="00D10AF6" w:rsidP="009F12D6">
            <w:pPr>
              <w:jc w:val="center"/>
            </w:pPr>
            <w:r w:rsidRPr="00FC6F2A">
              <w:t>392 (65.3)</w:t>
            </w:r>
          </w:p>
        </w:tc>
        <w:tc>
          <w:tcPr>
            <w:tcW w:w="2165" w:type="dxa"/>
          </w:tcPr>
          <w:p w14:paraId="4A724D41" w14:textId="77777777" w:rsidR="009F12D6" w:rsidRPr="00FC6F2A" w:rsidRDefault="009F12D6" w:rsidP="009F12D6">
            <w:pPr>
              <w:jc w:val="center"/>
            </w:pPr>
          </w:p>
        </w:tc>
      </w:tr>
      <w:tr w:rsidR="009F12D6" w:rsidRPr="00FC6F2A" w14:paraId="31842770" w14:textId="77777777" w:rsidTr="0070431D">
        <w:trPr>
          <w:trHeight w:val="258"/>
        </w:trPr>
        <w:tc>
          <w:tcPr>
            <w:tcW w:w="3243" w:type="dxa"/>
          </w:tcPr>
          <w:p w14:paraId="169C6095" w14:textId="2203D6BD" w:rsidR="009F12D6" w:rsidRPr="00FC6F2A" w:rsidRDefault="009F12D6" w:rsidP="009F12D6">
            <w:pPr>
              <w:jc w:val="center"/>
            </w:pPr>
            <w:r w:rsidRPr="00FC6F2A">
              <w:t>Unemployed</w:t>
            </w:r>
          </w:p>
        </w:tc>
        <w:tc>
          <w:tcPr>
            <w:tcW w:w="1624" w:type="dxa"/>
          </w:tcPr>
          <w:p w14:paraId="0831F339" w14:textId="3FA6E628" w:rsidR="009F12D6" w:rsidRPr="00FC6F2A" w:rsidRDefault="00FF2C22" w:rsidP="009F12D6">
            <w:pPr>
              <w:jc w:val="center"/>
            </w:pPr>
            <w:r w:rsidRPr="00FC6F2A">
              <w:t>28 (6.5)</w:t>
            </w:r>
          </w:p>
        </w:tc>
        <w:tc>
          <w:tcPr>
            <w:tcW w:w="1534" w:type="dxa"/>
          </w:tcPr>
          <w:p w14:paraId="7F4C82EE" w14:textId="6741A65E" w:rsidR="009F12D6" w:rsidRPr="00FC6F2A" w:rsidRDefault="00FF2C22" w:rsidP="009F12D6">
            <w:pPr>
              <w:jc w:val="center"/>
            </w:pPr>
            <w:r w:rsidRPr="00FC6F2A">
              <w:t>5 (3.0)</w:t>
            </w:r>
          </w:p>
        </w:tc>
        <w:tc>
          <w:tcPr>
            <w:tcW w:w="1263" w:type="dxa"/>
          </w:tcPr>
          <w:p w14:paraId="3547F1A0" w14:textId="72D5D259" w:rsidR="009F12D6" w:rsidRPr="00FC6F2A" w:rsidRDefault="00FF2C22" w:rsidP="009F12D6">
            <w:pPr>
              <w:jc w:val="center"/>
            </w:pPr>
            <w:r w:rsidRPr="00FC6F2A">
              <w:t>33 (5.5)</w:t>
            </w:r>
          </w:p>
        </w:tc>
        <w:tc>
          <w:tcPr>
            <w:tcW w:w="2165" w:type="dxa"/>
          </w:tcPr>
          <w:p w14:paraId="240D690F" w14:textId="77777777" w:rsidR="009F12D6" w:rsidRPr="00FC6F2A" w:rsidRDefault="009F12D6" w:rsidP="009F12D6">
            <w:pPr>
              <w:jc w:val="center"/>
            </w:pPr>
          </w:p>
        </w:tc>
      </w:tr>
    </w:tbl>
    <w:p w14:paraId="4AF99C8C" w14:textId="3C6231A3" w:rsidR="0070431D" w:rsidRPr="00FC6F2A" w:rsidRDefault="0070431D" w:rsidP="0070431D">
      <w:pPr>
        <w:spacing w:line="276" w:lineRule="auto"/>
        <w:jc w:val="both"/>
      </w:pPr>
      <w:r w:rsidRPr="00FC6F2A">
        <w:t xml:space="preserve">Relationship between socioeconomic factors and internet addiction was highlighted in table </w:t>
      </w:r>
      <w:r w:rsidR="00EF5C3D">
        <w:t>6</w:t>
      </w:r>
      <w:r w:rsidRPr="00FC6F2A">
        <w:t xml:space="preserve">. Father’s age was significantly associated with internet usage as those with younger fathers (&lt;30 years age group were more addicted than those with older fathers. Similarly, about </w:t>
      </w:r>
      <w:r w:rsidR="00830071" w:rsidRPr="00FC6F2A">
        <w:t>48.5</w:t>
      </w:r>
      <w:r w:rsidRPr="00FC6F2A">
        <w:t>% of those with internet addiction were children of those fathers that were employed (paid job). Mothers level of education was also significantly associated with the internet addiction as mothers with tertiary level of education had children with higher internet addiction.</w:t>
      </w:r>
      <w:r w:rsidR="007D3653">
        <w:t xml:space="preserve"> (Table 6)</w:t>
      </w:r>
    </w:p>
    <w:p w14:paraId="2AEB2BCF" w14:textId="2DA6ABF7" w:rsidR="00C1745F" w:rsidRPr="00FC6F2A" w:rsidRDefault="00C1745F" w:rsidP="005B4496">
      <w:pPr>
        <w:spacing w:line="240" w:lineRule="auto"/>
        <w:jc w:val="both"/>
      </w:pPr>
      <w:r w:rsidRPr="00FC6F2A">
        <w:lastRenderedPageBreak/>
        <w:t xml:space="preserve">Table </w:t>
      </w:r>
      <w:r w:rsidR="007D3653">
        <w:t>7</w:t>
      </w:r>
      <w:r w:rsidR="00650370" w:rsidRPr="00FC6F2A">
        <w:t xml:space="preserve">: </w:t>
      </w:r>
      <w:r w:rsidR="00A76EA8" w:rsidRPr="00FC6F2A">
        <w:t xml:space="preserve">Logistic regression model of significant sociodemographic and socio-economic </w:t>
      </w:r>
      <w:r w:rsidR="005B4496" w:rsidRPr="00FC6F2A">
        <w:t>factors</w:t>
      </w:r>
      <w:r w:rsidR="000922E1" w:rsidRPr="00FC6F2A">
        <w:t xml:space="preserve"> that can predict substantial internet usage/addiction amongst secondary school students in Rivers State.</w:t>
      </w:r>
    </w:p>
    <w:tbl>
      <w:tblPr>
        <w:tblStyle w:val="TableGrid"/>
        <w:tblW w:w="101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350"/>
        <w:gridCol w:w="1890"/>
        <w:gridCol w:w="1800"/>
        <w:gridCol w:w="1890"/>
      </w:tblGrid>
      <w:tr w:rsidR="005B4496" w:rsidRPr="00FC6F2A" w14:paraId="34157F7C" w14:textId="77777777" w:rsidTr="00801D24">
        <w:trPr>
          <w:trHeight w:val="495"/>
        </w:trPr>
        <w:tc>
          <w:tcPr>
            <w:tcW w:w="3240" w:type="dxa"/>
            <w:tcBorders>
              <w:top w:val="single" w:sz="4" w:space="0" w:color="auto"/>
              <w:bottom w:val="single" w:sz="4" w:space="0" w:color="auto"/>
            </w:tcBorders>
          </w:tcPr>
          <w:p w14:paraId="3E0CDF0A" w14:textId="7F93050F" w:rsidR="005B4496" w:rsidRPr="00FC6F2A" w:rsidRDefault="005B4496" w:rsidP="005B4496">
            <w:pPr>
              <w:jc w:val="both"/>
              <w:rPr>
                <w:b/>
                <w:bCs/>
              </w:rPr>
            </w:pPr>
            <w:r w:rsidRPr="00FC6F2A">
              <w:rPr>
                <w:b/>
                <w:bCs/>
              </w:rPr>
              <w:t>Variables/factors</w:t>
            </w:r>
          </w:p>
        </w:tc>
        <w:tc>
          <w:tcPr>
            <w:tcW w:w="1350" w:type="dxa"/>
            <w:tcBorders>
              <w:top w:val="single" w:sz="4" w:space="0" w:color="auto"/>
              <w:bottom w:val="single" w:sz="4" w:space="0" w:color="auto"/>
            </w:tcBorders>
          </w:tcPr>
          <w:p w14:paraId="0ED5482B" w14:textId="0ACE1482" w:rsidR="005B4496" w:rsidRPr="00FC6F2A" w:rsidRDefault="00FD220C" w:rsidP="00FD220C">
            <w:pPr>
              <w:jc w:val="center"/>
              <w:rPr>
                <w:b/>
                <w:bCs/>
              </w:rPr>
            </w:pPr>
            <w:r w:rsidRPr="00FC6F2A">
              <w:rPr>
                <w:b/>
                <w:bCs/>
              </w:rPr>
              <w:t>Coefficient (B)</w:t>
            </w:r>
          </w:p>
        </w:tc>
        <w:tc>
          <w:tcPr>
            <w:tcW w:w="1890" w:type="dxa"/>
            <w:tcBorders>
              <w:top w:val="single" w:sz="4" w:space="0" w:color="auto"/>
              <w:bottom w:val="single" w:sz="4" w:space="0" w:color="auto"/>
            </w:tcBorders>
          </w:tcPr>
          <w:p w14:paraId="273E62AE" w14:textId="338E3CC7" w:rsidR="005B4496" w:rsidRPr="00FC6F2A" w:rsidRDefault="00FD220C" w:rsidP="00FD220C">
            <w:pPr>
              <w:jc w:val="center"/>
              <w:rPr>
                <w:b/>
                <w:bCs/>
              </w:rPr>
            </w:pPr>
            <w:r w:rsidRPr="00FC6F2A">
              <w:rPr>
                <w:b/>
                <w:bCs/>
              </w:rPr>
              <w:t>Adjusted Odds Ratio (AOR)</w:t>
            </w:r>
          </w:p>
        </w:tc>
        <w:tc>
          <w:tcPr>
            <w:tcW w:w="1800" w:type="dxa"/>
            <w:tcBorders>
              <w:top w:val="single" w:sz="4" w:space="0" w:color="auto"/>
              <w:bottom w:val="single" w:sz="4" w:space="0" w:color="auto"/>
            </w:tcBorders>
          </w:tcPr>
          <w:p w14:paraId="1F5C6483" w14:textId="767043CC" w:rsidR="005B4496" w:rsidRPr="00FC6F2A" w:rsidRDefault="00FD220C" w:rsidP="00FD220C">
            <w:pPr>
              <w:jc w:val="center"/>
              <w:rPr>
                <w:b/>
                <w:bCs/>
              </w:rPr>
            </w:pPr>
            <w:r w:rsidRPr="00FC6F2A">
              <w:rPr>
                <w:b/>
                <w:bCs/>
              </w:rPr>
              <w:t>95% CI</w:t>
            </w:r>
          </w:p>
        </w:tc>
        <w:tc>
          <w:tcPr>
            <w:tcW w:w="1890" w:type="dxa"/>
            <w:tcBorders>
              <w:top w:val="single" w:sz="4" w:space="0" w:color="auto"/>
              <w:bottom w:val="single" w:sz="4" w:space="0" w:color="auto"/>
            </w:tcBorders>
          </w:tcPr>
          <w:p w14:paraId="3688AB04" w14:textId="20F1F3D7" w:rsidR="005B4496" w:rsidRPr="00FC6F2A" w:rsidRDefault="00FD220C" w:rsidP="00FD220C">
            <w:pPr>
              <w:jc w:val="center"/>
              <w:rPr>
                <w:b/>
                <w:bCs/>
              </w:rPr>
            </w:pPr>
            <w:r w:rsidRPr="00FC6F2A">
              <w:rPr>
                <w:b/>
                <w:bCs/>
              </w:rPr>
              <w:t>p-value</w:t>
            </w:r>
          </w:p>
        </w:tc>
      </w:tr>
      <w:tr w:rsidR="005B4496" w:rsidRPr="00FC6F2A" w14:paraId="6069DACD" w14:textId="77777777" w:rsidTr="00801D24">
        <w:trPr>
          <w:trHeight w:val="247"/>
        </w:trPr>
        <w:tc>
          <w:tcPr>
            <w:tcW w:w="3240" w:type="dxa"/>
            <w:tcBorders>
              <w:top w:val="single" w:sz="4" w:space="0" w:color="auto"/>
            </w:tcBorders>
          </w:tcPr>
          <w:p w14:paraId="37C89961" w14:textId="3E43694D" w:rsidR="005B4496" w:rsidRPr="00FC6F2A" w:rsidRDefault="00641E44" w:rsidP="005B4496">
            <w:pPr>
              <w:jc w:val="both"/>
              <w:rPr>
                <w:b/>
                <w:bCs/>
              </w:rPr>
            </w:pPr>
            <w:r w:rsidRPr="00FC6F2A">
              <w:rPr>
                <w:b/>
                <w:bCs/>
              </w:rPr>
              <w:t>Sex</w:t>
            </w:r>
          </w:p>
        </w:tc>
        <w:tc>
          <w:tcPr>
            <w:tcW w:w="1350" w:type="dxa"/>
            <w:tcBorders>
              <w:top w:val="single" w:sz="4" w:space="0" w:color="auto"/>
            </w:tcBorders>
          </w:tcPr>
          <w:p w14:paraId="25B0F635" w14:textId="77777777" w:rsidR="005B4496" w:rsidRPr="00FC6F2A" w:rsidRDefault="005B4496" w:rsidP="00FD220C">
            <w:pPr>
              <w:jc w:val="center"/>
            </w:pPr>
          </w:p>
        </w:tc>
        <w:tc>
          <w:tcPr>
            <w:tcW w:w="1890" w:type="dxa"/>
            <w:tcBorders>
              <w:top w:val="single" w:sz="4" w:space="0" w:color="auto"/>
            </w:tcBorders>
          </w:tcPr>
          <w:p w14:paraId="10E20C2C" w14:textId="77777777" w:rsidR="005B4496" w:rsidRPr="00FC6F2A" w:rsidRDefault="005B4496" w:rsidP="00FD220C">
            <w:pPr>
              <w:jc w:val="center"/>
            </w:pPr>
          </w:p>
        </w:tc>
        <w:tc>
          <w:tcPr>
            <w:tcW w:w="1800" w:type="dxa"/>
            <w:tcBorders>
              <w:top w:val="single" w:sz="4" w:space="0" w:color="auto"/>
            </w:tcBorders>
          </w:tcPr>
          <w:p w14:paraId="4AF9C14F" w14:textId="77777777" w:rsidR="005B4496" w:rsidRPr="00FC6F2A" w:rsidRDefault="005B4496" w:rsidP="00FD220C">
            <w:pPr>
              <w:jc w:val="center"/>
            </w:pPr>
          </w:p>
        </w:tc>
        <w:tc>
          <w:tcPr>
            <w:tcW w:w="1890" w:type="dxa"/>
            <w:tcBorders>
              <w:top w:val="single" w:sz="4" w:space="0" w:color="auto"/>
            </w:tcBorders>
          </w:tcPr>
          <w:p w14:paraId="6A79DEEB" w14:textId="77777777" w:rsidR="005B4496" w:rsidRPr="00FC6F2A" w:rsidRDefault="005B4496" w:rsidP="00FD220C">
            <w:pPr>
              <w:jc w:val="center"/>
            </w:pPr>
          </w:p>
        </w:tc>
      </w:tr>
      <w:tr w:rsidR="005B4496" w:rsidRPr="00FC6F2A" w14:paraId="7FD99FA5" w14:textId="77777777" w:rsidTr="00801D24">
        <w:trPr>
          <w:trHeight w:val="259"/>
        </w:trPr>
        <w:tc>
          <w:tcPr>
            <w:tcW w:w="3240" w:type="dxa"/>
            <w:tcBorders>
              <w:bottom w:val="nil"/>
            </w:tcBorders>
          </w:tcPr>
          <w:p w14:paraId="57FBC6DC" w14:textId="7800DD9E" w:rsidR="005B4496" w:rsidRPr="00FC6F2A" w:rsidRDefault="00641E44" w:rsidP="00641E44">
            <w:pPr>
              <w:jc w:val="center"/>
            </w:pPr>
            <w:r w:rsidRPr="00FC6F2A">
              <w:t>Female</w:t>
            </w:r>
          </w:p>
        </w:tc>
        <w:tc>
          <w:tcPr>
            <w:tcW w:w="1350" w:type="dxa"/>
            <w:tcBorders>
              <w:bottom w:val="nil"/>
            </w:tcBorders>
          </w:tcPr>
          <w:p w14:paraId="7108BE56" w14:textId="46575C65" w:rsidR="005B4496" w:rsidRPr="00FC6F2A" w:rsidRDefault="00641E44" w:rsidP="00FD220C">
            <w:pPr>
              <w:jc w:val="center"/>
            </w:pPr>
            <w:r w:rsidRPr="00FC6F2A">
              <w:t>0</w:t>
            </w:r>
            <w:r w:rsidR="00ED6356" w:rsidRPr="00FC6F2A">
              <w:t>.370</w:t>
            </w:r>
          </w:p>
        </w:tc>
        <w:tc>
          <w:tcPr>
            <w:tcW w:w="1890" w:type="dxa"/>
            <w:tcBorders>
              <w:bottom w:val="nil"/>
            </w:tcBorders>
          </w:tcPr>
          <w:p w14:paraId="777ACFF7" w14:textId="42748707" w:rsidR="005B4496" w:rsidRPr="00FC6F2A" w:rsidRDefault="00641E44" w:rsidP="00FD220C">
            <w:pPr>
              <w:jc w:val="center"/>
            </w:pPr>
            <w:r w:rsidRPr="00FC6F2A">
              <w:t>1.557</w:t>
            </w:r>
          </w:p>
        </w:tc>
        <w:tc>
          <w:tcPr>
            <w:tcW w:w="1800" w:type="dxa"/>
            <w:tcBorders>
              <w:bottom w:val="nil"/>
            </w:tcBorders>
          </w:tcPr>
          <w:p w14:paraId="3D893822" w14:textId="350359C5" w:rsidR="005B4496" w:rsidRPr="00FC6F2A" w:rsidRDefault="00641E44" w:rsidP="00FD220C">
            <w:pPr>
              <w:jc w:val="center"/>
            </w:pPr>
            <w:r w:rsidRPr="00FC6F2A">
              <w:t xml:space="preserve">1.055 – 2.299 </w:t>
            </w:r>
          </w:p>
        </w:tc>
        <w:tc>
          <w:tcPr>
            <w:tcW w:w="1890" w:type="dxa"/>
            <w:tcBorders>
              <w:bottom w:val="nil"/>
            </w:tcBorders>
          </w:tcPr>
          <w:p w14:paraId="543B3E80" w14:textId="581943ED" w:rsidR="005B4496" w:rsidRPr="00FC6F2A" w:rsidRDefault="00641E44" w:rsidP="00FD220C">
            <w:pPr>
              <w:jc w:val="center"/>
            </w:pPr>
            <w:r w:rsidRPr="00FC6F2A">
              <w:t>0.</w:t>
            </w:r>
            <w:r w:rsidR="00ED6356" w:rsidRPr="00FC6F2A">
              <w:t>05</w:t>
            </w:r>
            <w:r w:rsidR="001C42B2">
              <w:t>9</w:t>
            </w:r>
          </w:p>
        </w:tc>
      </w:tr>
      <w:tr w:rsidR="005B4496" w:rsidRPr="00FC6F2A" w14:paraId="4945D9CA" w14:textId="77777777" w:rsidTr="00801D24">
        <w:trPr>
          <w:trHeight w:val="247"/>
        </w:trPr>
        <w:tc>
          <w:tcPr>
            <w:tcW w:w="3240" w:type="dxa"/>
            <w:tcBorders>
              <w:top w:val="nil"/>
              <w:bottom w:val="single" w:sz="4" w:space="0" w:color="auto"/>
            </w:tcBorders>
          </w:tcPr>
          <w:p w14:paraId="5ACE7367" w14:textId="02AB8408" w:rsidR="005B4496" w:rsidRPr="00FC6F2A" w:rsidRDefault="00641E44" w:rsidP="00641E44">
            <w:pPr>
              <w:jc w:val="center"/>
            </w:pPr>
            <w:r w:rsidRPr="00FC6F2A">
              <w:t>Male</w:t>
            </w:r>
          </w:p>
        </w:tc>
        <w:tc>
          <w:tcPr>
            <w:tcW w:w="1350" w:type="dxa"/>
            <w:tcBorders>
              <w:top w:val="nil"/>
              <w:bottom w:val="single" w:sz="4" w:space="0" w:color="auto"/>
            </w:tcBorders>
          </w:tcPr>
          <w:p w14:paraId="3D2E1700" w14:textId="77777777" w:rsidR="005B4496" w:rsidRPr="00FC6F2A" w:rsidRDefault="005B4496" w:rsidP="00FD220C">
            <w:pPr>
              <w:jc w:val="center"/>
            </w:pPr>
          </w:p>
        </w:tc>
        <w:tc>
          <w:tcPr>
            <w:tcW w:w="1890" w:type="dxa"/>
            <w:tcBorders>
              <w:top w:val="nil"/>
              <w:bottom w:val="single" w:sz="4" w:space="0" w:color="auto"/>
            </w:tcBorders>
          </w:tcPr>
          <w:p w14:paraId="2C353A03" w14:textId="0EC2F6B3" w:rsidR="005B4496" w:rsidRPr="00FC6F2A" w:rsidRDefault="00641E44" w:rsidP="00FD220C">
            <w:pPr>
              <w:jc w:val="center"/>
            </w:pPr>
            <w:r w:rsidRPr="00FC6F2A">
              <w:t>1</w:t>
            </w:r>
          </w:p>
        </w:tc>
        <w:tc>
          <w:tcPr>
            <w:tcW w:w="1800" w:type="dxa"/>
            <w:tcBorders>
              <w:top w:val="nil"/>
              <w:bottom w:val="single" w:sz="4" w:space="0" w:color="auto"/>
            </w:tcBorders>
          </w:tcPr>
          <w:p w14:paraId="10FF44DB" w14:textId="77777777" w:rsidR="005B4496" w:rsidRPr="00FC6F2A" w:rsidRDefault="005B4496" w:rsidP="00FD220C">
            <w:pPr>
              <w:jc w:val="center"/>
            </w:pPr>
          </w:p>
        </w:tc>
        <w:tc>
          <w:tcPr>
            <w:tcW w:w="1890" w:type="dxa"/>
            <w:tcBorders>
              <w:top w:val="nil"/>
              <w:bottom w:val="single" w:sz="4" w:space="0" w:color="auto"/>
            </w:tcBorders>
          </w:tcPr>
          <w:p w14:paraId="2C014F24" w14:textId="77777777" w:rsidR="005B4496" w:rsidRPr="00FC6F2A" w:rsidRDefault="005B4496" w:rsidP="00FD220C">
            <w:pPr>
              <w:jc w:val="center"/>
            </w:pPr>
          </w:p>
        </w:tc>
      </w:tr>
      <w:tr w:rsidR="00245C22" w:rsidRPr="00FC6F2A" w14:paraId="2A9B6251" w14:textId="77777777" w:rsidTr="00801D24">
        <w:trPr>
          <w:trHeight w:val="495"/>
        </w:trPr>
        <w:tc>
          <w:tcPr>
            <w:tcW w:w="3240" w:type="dxa"/>
            <w:tcBorders>
              <w:top w:val="single" w:sz="4" w:space="0" w:color="auto"/>
            </w:tcBorders>
          </w:tcPr>
          <w:p w14:paraId="19B49FDC" w14:textId="4B52D8AC" w:rsidR="00245C22" w:rsidRPr="00FC6F2A" w:rsidRDefault="00245C22" w:rsidP="00245C22">
            <w:pPr>
              <w:jc w:val="both"/>
            </w:pPr>
            <w:r w:rsidRPr="00FC6F2A">
              <w:rPr>
                <w:b/>
                <w:bCs/>
              </w:rPr>
              <w:t>Position amongst siblings</w:t>
            </w:r>
          </w:p>
        </w:tc>
        <w:tc>
          <w:tcPr>
            <w:tcW w:w="1350" w:type="dxa"/>
            <w:tcBorders>
              <w:top w:val="single" w:sz="4" w:space="0" w:color="auto"/>
            </w:tcBorders>
          </w:tcPr>
          <w:p w14:paraId="416574FE" w14:textId="77777777" w:rsidR="00245C22" w:rsidRPr="00FC6F2A" w:rsidRDefault="00245C22" w:rsidP="00245C22">
            <w:pPr>
              <w:jc w:val="center"/>
            </w:pPr>
          </w:p>
        </w:tc>
        <w:tc>
          <w:tcPr>
            <w:tcW w:w="1890" w:type="dxa"/>
            <w:tcBorders>
              <w:top w:val="single" w:sz="4" w:space="0" w:color="auto"/>
            </w:tcBorders>
          </w:tcPr>
          <w:p w14:paraId="6C460558" w14:textId="77777777" w:rsidR="00245C22" w:rsidRPr="00FC6F2A" w:rsidRDefault="00245C22" w:rsidP="00245C22">
            <w:pPr>
              <w:jc w:val="center"/>
            </w:pPr>
          </w:p>
        </w:tc>
        <w:tc>
          <w:tcPr>
            <w:tcW w:w="1800" w:type="dxa"/>
            <w:tcBorders>
              <w:top w:val="single" w:sz="4" w:space="0" w:color="auto"/>
            </w:tcBorders>
          </w:tcPr>
          <w:p w14:paraId="5547EF56" w14:textId="77777777" w:rsidR="00245C22" w:rsidRPr="00FC6F2A" w:rsidRDefault="00245C22" w:rsidP="00245C22">
            <w:pPr>
              <w:jc w:val="center"/>
            </w:pPr>
          </w:p>
        </w:tc>
        <w:tc>
          <w:tcPr>
            <w:tcW w:w="1890" w:type="dxa"/>
            <w:tcBorders>
              <w:top w:val="single" w:sz="4" w:space="0" w:color="auto"/>
            </w:tcBorders>
          </w:tcPr>
          <w:p w14:paraId="43B5A583" w14:textId="77777777" w:rsidR="00245C22" w:rsidRPr="00FC6F2A" w:rsidRDefault="00245C22" w:rsidP="00245C22">
            <w:pPr>
              <w:jc w:val="center"/>
            </w:pPr>
          </w:p>
        </w:tc>
      </w:tr>
      <w:tr w:rsidR="00245C22" w:rsidRPr="00FC6F2A" w14:paraId="04EAD458" w14:textId="77777777" w:rsidTr="00801D24">
        <w:trPr>
          <w:trHeight w:val="247"/>
        </w:trPr>
        <w:tc>
          <w:tcPr>
            <w:tcW w:w="3240" w:type="dxa"/>
          </w:tcPr>
          <w:p w14:paraId="20951407" w14:textId="444F2343" w:rsidR="00245C22" w:rsidRPr="00FC6F2A" w:rsidRDefault="00245C22" w:rsidP="00245C22">
            <w:pPr>
              <w:jc w:val="center"/>
            </w:pPr>
            <w:r w:rsidRPr="00FC6F2A">
              <w:t>First child</w:t>
            </w:r>
          </w:p>
        </w:tc>
        <w:tc>
          <w:tcPr>
            <w:tcW w:w="1350" w:type="dxa"/>
          </w:tcPr>
          <w:p w14:paraId="122E2404" w14:textId="20A4870A" w:rsidR="00245C22" w:rsidRPr="00FC6F2A" w:rsidRDefault="009061F5" w:rsidP="00245C22">
            <w:pPr>
              <w:jc w:val="center"/>
            </w:pPr>
            <w:r w:rsidRPr="00FC6F2A">
              <w:t>-0.709</w:t>
            </w:r>
          </w:p>
        </w:tc>
        <w:tc>
          <w:tcPr>
            <w:tcW w:w="1890" w:type="dxa"/>
          </w:tcPr>
          <w:p w14:paraId="0F286E45" w14:textId="43BFC7F9" w:rsidR="00245C22" w:rsidRPr="00FC6F2A" w:rsidRDefault="009061F5" w:rsidP="00245C22">
            <w:pPr>
              <w:jc w:val="center"/>
            </w:pPr>
            <w:r w:rsidRPr="00FC6F2A">
              <w:t>0.492</w:t>
            </w:r>
          </w:p>
        </w:tc>
        <w:tc>
          <w:tcPr>
            <w:tcW w:w="1800" w:type="dxa"/>
          </w:tcPr>
          <w:p w14:paraId="1D1B051D" w14:textId="626215F4" w:rsidR="00245C22" w:rsidRPr="00FC6F2A" w:rsidRDefault="009061F5" w:rsidP="00245C22">
            <w:pPr>
              <w:jc w:val="center"/>
            </w:pPr>
            <w:r w:rsidRPr="00FC6F2A">
              <w:t>0.135-1.793</w:t>
            </w:r>
          </w:p>
        </w:tc>
        <w:tc>
          <w:tcPr>
            <w:tcW w:w="1890" w:type="dxa"/>
          </w:tcPr>
          <w:p w14:paraId="309FFE48" w14:textId="47177D46" w:rsidR="00245C22" w:rsidRPr="00FC6F2A" w:rsidRDefault="00245C22" w:rsidP="00245C22">
            <w:pPr>
              <w:jc w:val="center"/>
            </w:pPr>
            <w:r w:rsidRPr="00FC6F2A">
              <w:t>0.785</w:t>
            </w:r>
          </w:p>
        </w:tc>
      </w:tr>
      <w:tr w:rsidR="00245C22" w:rsidRPr="00FC6F2A" w14:paraId="6D5C7562" w14:textId="77777777" w:rsidTr="00801D24">
        <w:trPr>
          <w:trHeight w:val="259"/>
        </w:trPr>
        <w:tc>
          <w:tcPr>
            <w:tcW w:w="3240" w:type="dxa"/>
          </w:tcPr>
          <w:p w14:paraId="57F12582" w14:textId="2B08A6F2" w:rsidR="00245C22" w:rsidRPr="00FC6F2A" w:rsidRDefault="00245C22" w:rsidP="00245C22">
            <w:pPr>
              <w:jc w:val="center"/>
            </w:pPr>
            <w:r w:rsidRPr="00FC6F2A">
              <w:t>Last child</w:t>
            </w:r>
          </w:p>
        </w:tc>
        <w:tc>
          <w:tcPr>
            <w:tcW w:w="1350" w:type="dxa"/>
          </w:tcPr>
          <w:p w14:paraId="5938D98C" w14:textId="4C4FA45F" w:rsidR="00245C22" w:rsidRPr="00FC6F2A" w:rsidRDefault="009061F5" w:rsidP="00245C22">
            <w:pPr>
              <w:jc w:val="center"/>
            </w:pPr>
            <w:r w:rsidRPr="00FC6F2A">
              <w:t>-0.851</w:t>
            </w:r>
          </w:p>
        </w:tc>
        <w:tc>
          <w:tcPr>
            <w:tcW w:w="1890" w:type="dxa"/>
          </w:tcPr>
          <w:p w14:paraId="74FEAA38" w14:textId="4D8A1BA6" w:rsidR="00245C22" w:rsidRPr="00FC6F2A" w:rsidRDefault="009061F5" w:rsidP="00245C22">
            <w:pPr>
              <w:jc w:val="center"/>
            </w:pPr>
            <w:r w:rsidRPr="00FC6F2A">
              <w:t>0.427</w:t>
            </w:r>
          </w:p>
        </w:tc>
        <w:tc>
          <w:tcPr>
            <w:tcW w:w="1800" w:type="dxa"/>
          </w:tcPr>
          <w:p w14:paraId="68D528CB" w14:textId="6BE6B927" w:rsidR="00245C22" w:rsidRPr="00FC6F2A" w:rsidRDefault="009061F5" w:rsidP="00245C22">
            <w:pPr>
              <w:jc w:val="center"/>
            </w:pPr>
            <w:r w:rsidRPr="00FC6F2A">
              <w:t>0.116-1.575</w:t>
            </w:r>
          </w:p>
        </w:tc>
        <w:tc>
          <w:tcPr>
            <w:tcW w:w="1890" w:type="dxa"/>
          </w:tcPr>
          <w:p w14:paraId="548AD6BA" w14:textId="455B054D" w:rsidR="00245C22" w:rsidRPr="00FC6F2A" w:rsidRDefault="00245C22" w:rsidP="00245C22">
            <w:pPr>
              <w:jc w:val="center"/>
            </w:pPr>
            <w:r w:rsidRPr="00FC6F2A">
              <w:t>0.583</w:t>
            </w:r>
          </w:p>
        </w:tc>
      </w:tr>
      <w:tr w:rsidR="00245C22" w:rsidRPr="00FC6F2A" w14:paraId="2EE2E306" w14:textId="77777777" w:rsidTr="00801D24">
        <w:trPr>
          <w:trHeight w:val="247"/>
        </w:trPr>
        <w:tc>
          <w:tcPr>
            <w:tcW w:w="3240" w:type="dxa"/>
            <w:tcBorders>
              <w:bottom w:val="nil"/>
            </w:tcBorders>
          </w:tcPr>
          <w:p w14:paraId="186A687B" w14:textId="05F95115" w:rsidR="00245C22" w:rsidRPr="00FC6F2A" w:rsidRDefault="00245C22" w:rsidP="00245C22">
            <w:pPr>
              <w:jc w:val="center"/>
            </w:pPr>
            <w:r w:rsidRPr="00FC6F2A">
              <w:t>Middle child</w:t>
            </w:r>
          </w:p>
        </w:tc>
        <w:tc>
          <w:tcPr>
            <w:tcW w:w="1350" w:type="dxa"/>
            <w:tcBorders>
              <w:bottom w:val="nil"/>
            </w:tcBorders>
          </w:tcPr>
          <w:p w14:paraId="45370668" w14:textId="098AC4B6" w:rsidR="00245C22" w:rsidRPr="00FC6F2A" w:rsidRDefault="009061F5" w:rsidP="00245C22">
            <w:pPr>
              <w:jc w:val="center"/>
            </w:pPr>
            <w:r w:rsidRPr="00FC6F2A">
              <w:t>-0.186</w:t>
            </w:r>
          </w:p>
        </w:tc>
        <w:tc>
          <w:tcPr>
            <w:tcW w:w="1890" w:type="dxa"/>
            <w:tcBorders>
              <w:bottom w:val="nil"/>
            </w:tcBorders>
          </w:tcPr>
          <w:p w14:paraId="6AFDA7CF" w14:textId="6E488264" w:rsidR="00245C22" w:rsidRPr="00FC6F2A" w:rsidRDefault="009061F5" w:rsidP="00245C22">
            <w:pPr>
              <w:jc w:val="center"/>
            </w:pPr>
            <w:r w:rsidRPr="00FC6F2A">
              <w:t>0.830</w:t>
            </w:r>
          </w:p>
        </w:tc>
        <w:tc>
          <w:tcPr>
            <w:tcW w:w="1800" w:type="dxa"/>
            <w:tcBorders>
              <w:bottom w:val="nil"/>
            </w:tcBorders>
          </w:tcPr>
          <w:p w14:paraId="201B9CD9" w14:textId="766CD893" w:rsidR="00245C22" w:rsidRPr="00FC6F2A" w:rsidRDefault="009061F5" w:rsidP="00245C22">
            <w:pPr>
              <w:jc w:val="center"/>
            </w:pPr>
            <w:r w:rsidRPr="00FC6F2A">
              <w:t>0.229-3.013</w:t>
            </w:r>
          </w:p>
        </w:tc>
        <w:tc>
          <w:tcPr>
            <w:tcW w:w="1890" w:type="dxa"/>
            <w:tcBorders>
              <w:bottom w:val="nil"/>
            </w:tcBorders>
          </w:tcPr>
          <w:p w14:paraId="5E5CF2FE" w14:textId="3165254A" w:rsidR="00245C22" w:rsidRPr="00FC6F2A" w:rsidRDefault="00245C22" w:rsidP="00245C22">
            <w:pPr>
              <w:jc w:val="center"/>
            </w:pPr>
            <w:r w:rsidRPr="00FC6F2A">
              <w:t>0.716</w:t>
            </w:r>
          </w:p>
        </w:tc>
      </w:tr>
      <w:tr w:rsidR="00245C22" w:rsidRPr="00FC6F2A" w14:paraId="2928A88D" w14:textId="77777777" w:rsidTr="00801D24">
        <w:trPr>
          <w:trHeight w:val="247"/>
        </w:trPr>
        <w:tc>
          <w:tcPr>
            <w:tcW w:w="3240" w:type="dxa"/>
            <w:tcBorders>
              <w:top w:val="nil"/>
              <w:bottom w:val="single" w:sz="4" w:space="0" w:color="auto"/>
            </w:tcBorders>
          </w:tcPr>
          <w:p w14:paraId="0883ADD1" w14:textId="48A84AD3" w:rsidR="00245C22" w:rsidRPr="00FC6F2A" w:rsidRDefault="00245C22" w:rsidP="00245C22">
            <w:pPr>
              <w:jc w:val="center"/>
            </w:pPr>
            <w:r w:rsidRPr="00FC6F2A">
              <w:t>Only child</w:t>
            </w:r>
          </w:p>
        </w:tc>
        <w:tc>
          <w:tcPr>
            <w:tcW w:w="1350" w:type="dxa"/>
            <w:tcBorders>
              <w:top w:val="nil"/>
              <w:bottom w:val="single" w:sz="4" w:space="0" w:color="auto"/>
            </w:tcBorders>
          </w:tcPr>
          <w:p w14:paraId="3EAFF27C" w14:textId="77777777" w:rsidR="00245C22" w:rsidRPr="00FC6F2A" w:rsidRDefault="00245C22" w:rsidP="00245C22">
            <w:pPr>
              <w:jc w:val="center"/>
            </w:pPr>
          </w:p>
        </w:tc>
        <w:tc>
          <w:tcPr>
            <w:tcW w:w="1890" w:type="dxa"/>
            <w:tcBorders>
              <w:top w:val="nil"/>
              <w:bottom w:val="single" w:sz="4" w:space="0" w:color="auto"/>
            </w:tcBorders>
          </w:tcPr>
          <w:p w14:paraId="7EF6446D" w14:textId="10545F07" w:rsidR="00245C22" w:rsidRPr="00FC6F2A" w:rsidRDefault="00245C22" w:rsidP="00245C22">
            <w:pPr>
              <w:jc w:val="center"/>
            </w:pPr>
            <w:r w:rsidRPr="00FC6F2A">
              <w:t>1</w:t>
            </w:r>
          </w:p>
        </w:tc>
        <w:tc>
          <w:tcPr>
            <w:tcW w:w="1800" w:type="dxa"/>
            <w:tcBorders>
              <w:top w:val="nil"/>
              <w:bottom w:val="single" w:sz="4" w:space="0" w:color="auto"/>
            </w:tcBorders>
          </w:tcPr>
          <w:p w14:paraId="48AC1171" w14:textId="77777777" w:rsidR="00245C22" w:rsidRPr="00FC6F2A" w:rsidRDefault="00245C22" w:rsidP="00245C22">
            <w:pPr>
              <w:jc w:val="center"/>
            </w:pPr>
          </w:p>
        </w:tc>
        <w:tc>
          <w:tcPr>
            <w:tcW w:w="1890" w:type="dxa"/>
            <w:tcBorders>
              <w:top w:val="nil"/>
              <w:bottom w:val="single" w:sz="4" w:space="0" w:color="auto"/>
            </w:tcBorders>
          </w:tcPr>
          <w:p w14:paraId="0C260208" w14:textId="77777777" w:rsidR="00245C22" w:rsidRPr="00FC6F2A" w:rsidRDefault="00245C22" w:rsidP="00245C22">
            <w:pPr>
              <w:jc w:val="center"/>
            </w:pPr>
          </w:p>
        </w:tc>
      </w:tr>
      <w:tr w:rsidR="00245C22" w:rsidRPr="00FC6F2A" w14:paraId="06B6071A" w14:textId="77777777" w:rsidTr="00801D24">
        <w:trPr>
          <w:trHeight w:val="247"/>
        </w:trPr>
        <w:tc>
          <w:tcPr>
            <w:tcW w:w="3240" w:type="dxa"/>
            <w:tcBorders>
              <w:top w:val="single" w:sz="4" w:space="0" w:color="auto"/>
            </w:tcBorders>
          </w:tcPr>
          <w:p w14:paraId="05DA22A8" w14:textId="43AACE4A" w:rsidR="00245C22" w:rsidRPr="00FC6F2A" w:rsidRDefault="00245C22" w:rsidP="00245C22">
            <w:pPr>
              <w:jc w:val="both"/>
            </w:pPr>
            <w:r w:rsidRPr="00FC6F2A">
              <w:rPr>
                <w:b/>
                <w:bCs/>
              </w:rPr>
              <w:t>Father’s age</w:t>
            </w:r>
          </w:p>
        </w:tc>
        <w:tc>
          <w:tcPr>
            <w:tcW w:w="1350" w:type="dxa"/>
            <w:tcBorders>
              <w:top w:val="single" w:sz="4" w:space="0" w:color="auto"/>
            </w:tcBorders>
          </w:tcPr>
          <w:p w14:paraId="1C703411" w14:textId="77777777" w:rsidR="00245C22" w:rsidRPr="00FC6F2A" w:rsidRDefault="00245C22" w:rsidP="00245C22">
            <w:pPr>
              <w:jc w:val="center"/>
            </w:pPr>
          </w:p>
        </w:tc>
        <w:tc>
          <w:tcPr>
            <w:tcW w:w="1890" w:type="dxa"/>
            <w:tcBorders>
              <w:top w:val="single" w:sz="4" w:space="0" w:color="auto"/>
            </w:tcBorders>
          </w:tcPr>
          <w:p w14:paraId="178A2A06" w14:textId="77777777" w:rsidR="00245C22" w:rsidRPr="00FC6F2A" w:rsidRDefault="00245C22" w:rsidP="00245C22">
            <w:pPr>
              <w:jc w:val="center"/>
            </w:pPr>
          </w:p>
        </w:tc>
        <w:tc>
          <w:tcPr>
            <w:tcW w:w="1800" w:type="dxa"/>
            <w:tcBorders>
              <w:top w:val="single" w:sz="4" w:space="0" w:color="auto"/>
            </w:tcBorders>
          </w:tcPr>
          <w:p w14:paraId="2A7AE459" w14:textId="77777777" w:rsidR="00245C22" w:rsidRPr="00FC6F2A" w:rsidRDefault="00245C22" w:rsidP="00245C22">
            <w:pPr>
              <w:jc w:val="center"/>
            </w:pPr>
          </w:p>
        </w:tc>
        <w:tc>
          <w:tcPr>
            <w:tcW w:w="1890" w:type="dxa"/>
            <w:tcBorders>
              <w:top w:val="single" w:sz="4" w:space="0" w:color="auto"/>
            </w:tcBorders>
          </w:tcPr>
          <w:p w14:paraId="4796FEB3" w14:textId="77777777" w:rsidR="00245C22" w:rsidRPr="00FC6F2A" w:rsidRDefault="00245C22" w:rsidP="00245C22">
            <w:pPr>
              <w:jc w:val="center"/>
            </w:pPr>
          </w:p>
        </w:tc>
      </w:tr>
      <w:tr w:rsidR="00245C22" w:rsidRPr="00FC6F2A" w14:paraId="644BA277" w14:textId="77777777" w:rsidTr="00801D24">
        <w:trPr>
          <w:trHeight w:val="259"/>
        </w:trPr>
        <w:tc>
          <w:tcPr>
            <w:tcW w:w="3240" w:type="dxa"/>
          </w:tcPr>
          <w:p w14:paraId="0E24C9A2" w14:textId="0AB8CC32" w:rsidR="00245C22" w:rsidRPr="00FC6F2A" w:rsidRDefault="00245C22" w:rsidP="00245C22">
            <w:pPr>
              <w:jc w:val="center"/>
            </w:pPr>
            <w:r w:rsidRPr="00FC6F2A">
              <w:t>&lt; 30 years</w:t>
            </w:r>
          </w:p>
        </w:tc>
        <w:tc>
          <w:tcPr>
            <w:tcW w:w="1350" w:type="dxa"/>
          </w:tcPr>
          <w:p w14:paraId="3457FCEE" w14:textId="299C991B" w:rsidR="00245C22" w:rsidRPr="00FC6F2A" w:rsidRDefault="00520EB6" w:rsidP="00245C22">
            <w:pPr>
              <w:jc w:val="center"/>
            </w:pPr>
            <w:r w:rsidRPr="00FC6F2A">
              <w:t>-1.376</w:t>
            </w:r>
          </w:p>
        </w:tc>
        <w:tc>
          <w:tcPr>
            <w:tcW w:w="1890" w:type="dxa"/>
          </w:tcPr>
          <w:p w14:paraId="2E8F0F54" w14:textId="498FA227" w:rsidR="00245C22" w:rsidRPr="00FC6F2A" w:rsidRDefault="00520EB6" w:rsidP="00245C22">
            <w:pPr>
              <w:jc w:val="center"/>
            </w:pPr>
            <w:r w:rsidRPr="00FC6F2A">
              <w:t>0.253</w:t>
            </w:r>
          </w:p>
        </w:tc>
        <w:tc>
          <w:tcPr>
            <w:tcW w:w="1800" w:type="dxa"/>
          </w:tcPr>
          <w:p w14:paraId="414BCD53" w14:textId="2ABB64E3" w:rsidR="00245C22" w:rsidRPr="00FC6F2A" w:rsidRDefault="008E0007" w:rsidP="00245C22">
            <w:pPr>
              <w:jc w:val="center"/>
            </w:pPr>
            <w:r w:rsidRPr="00FC6F2A">
              <w:t>0.067-0.952</w:t>
            </w:r>
          </w:p>
        </w:tc>
        <w:tc>
          <w:tcPr>
            <w:tcW w:w="1890" w:type="dxa"/>
          </w:tcPr>
          <w:p w14:paraId="1410D1C1" w14:textId="23BB3C85" w:rsidR="00245C22" w:rsidRPr="00FC6F2A" w:rsidRDefault="008E0007" w:rsidP="00245C22">
            <w:pPr>
              <w:jc w:val="center"/>
            </w:pPr>
            <w:r w:rsidRPr="00FC6F2A">
              <w:t>0.0</w:t>
            </w:r>
            <w:r w:rsidR="0008519F" w:rsidRPr="00FC6F2A">
              <w:t>6</w:t>
            </w:r>
            <w:r w:rsidRPr="00FC6F2A">
              <w:t>2</w:t>
            </w:r>
          </w:p>
        </w:tc>
      </w:tr>
      <w:tr w:rsidR="00245C22" w:rsidRPr="00FC6F2A" w14:paraId="37D69A86" w14:textId="77777777" w:rsidTr="00801D24">
        <w:trPr>
          <w:trHeight w:val="247"/>
        </w:trPr>
        <w:tc>
          <w:tcPr>
            <w:tcW w:w="3240" w:type="dxa"/>
          </w:tcPr>
          <w:p w14:paraId="1B8CA03F" w14:textId="6E7E4F70" w:rsidR="00245C22" w:rsidRPr="00FC6F2A" w:rsidRDefault="00245C22" w:rsidP="00245C22">
            <w:pPr>
              <w:jc w:val="center"/>
            </w:pPr>
            <w:r w:rsidRPr="00FC6F2A">
              <w:t>30-39 years</w:t>
            </w:r>
          </w:p>
        </w:tc>
        <w:tc>
          <w:tcPr>
            <w:tcW w:w="1350" w:type="dxa"/>
          </w:tcPr>
          <w:p w14:paraId="7CEC4C14" w14:textId="613EDF80" w:rsidR="00245C22" w:rsidRPr="00FC6F2A" w:rsidRDefault="00520EB6" w:rsidP="00245C22">
            <w:pPr>
              <w:jc w:val="center"/>
            </w:pPr>
            <w:r w:rsidRPr="00FC6F2A">
              <w:t>0.651</w:t>
            </w:r>
          </w:p>
        </w:tc>
        <w:tc>
          <w:tcPr>
            <w:tcW w:w="1890" w:type="dxa"/>
          </w:tcPr>
          <w:p w14:paraId="102F8824" w14:textId="0CFA1C52" w:rsidR="00245C22" w:rsidRPr="00FC6F2A" w:rsidRDefault="00520EB6" w:rsidP="00245C22">
            <w:pPr>
              <w:jc w:val="center"/>
            </w:pPr>
            <w:r w:rsidRPr="00FC6F2A">
              <w:t>1.917</w:t>
            </w:r>
          </w:p>
        </w:tc>
        <w:tc>
          <w:tcPr>
            <w:tcW w:w="1800" w:type="dxa"/>
          </w:tcPr>
          <w:p w14:paraId="0A867DB6" w14:textId="25853325" w:rsidR="00245C22" w:rsidRPr="00FC6F2A" w:rsidRDefault="008E0007" w:rsidP="00245C22">
            <w:pPr>
              <w:jc w:val="center"/>
            </w:pPr>
            <w:r w:rsidRPr="00FC6F2A">
              <w:t>0.928-3.959</w:t>
            </w:r>
          </w:p>
        </w:tc>
        <w:tc>
          <w:tcPr>
            <w:tcW w:w="1890" w:type="dxa"/>
          </w:tcPr>
          <w:p w14:paraId="64915E2C" w14:textId="427303AB" w:rsidR="00245C22" w:rsidRPr="00FC6F2A" w:rsidRDefault="008E0007" w:rsidP="00245C22">
            <w:pPr>
              <w:jc w:val="center"/>
            </w:pPr>
            <w:r w:rsidRPr="00FC6F2A">
              <w:t>0.079</w:t>
            </w:r>
          </w:p>
        </w:tc>
      </w:tr>
      <w:tr w:rsidR="00245C22" w:rsidRPr="00FC6F2A" w14:paraId="61071CAF" w14:textId="77777777" w:rsidTr="00801D24">
        <w:trPr>
          <w:trHeight w:val="247"/>
        </w:trPr>
        <w:tc>
          <w:tcPr>
            <w:tcW w:w="3240" w:type="dxa"/>
            <w:tcBorders>
              <w:bottom w:val="nil"/>
            </w:tcBorders>
          </w:tcPr>
          <w:p w14:paraId="521FC9B5" w14:textId="7EBA5B25" w:rsidR="00245C22" w:rsidRPr="00FC6F2A" w:rsidRDefault="00245C22" w:rsidP="00245C22">
            <w:pPr>
              <w:jc w:val="center"/>
            </w:pPr>
            <w:r w:rsidRPr="00FC6F2A">
              <w:t>40-49 years</w:t>
            </w:r>
          </w:p>
        </w:tc>
        <w:tc>
          <w:tcPr>
            <w:tcW w:w="1350" w:type="dxa"/>
            <w:tcBorders>
              <w:bottom w:val="nil"/>
            </w:tcBorders>
          </w:tcPr>
          <w:p w14:paraId="288A0C62" w14:textId="349CCF0B" w:rsidR="00245C22" w:rsidRPr="00FC6F2A" w:rsidRDefault="00520EB6" w:rsidP="00245C22">
            <w:pPr>
              <w:jc w:val="center"/>
            </w:pPr>
            <w:r w:rsidRPr="00FC6F2A">
              <w:t>0.147</w:t>
            </w:r>
          </w:p>
        </w:tc>
        <w:tc>
          <w:tcPr>
            <w:tcW w:w="1890" w:type="dxa"/>
            <w:tcBorders>
              <w:bottom w:val="nil"/>
            </w:tcBorders>
          </w:tcPr>
          <w:p w14:paraId="5309C718" w14:textId="6528CB11" w:rsidR="00245C22" w:rsidRPr="00FC6F2A" w:rsidRDefault="00520EB6" w:rsidP="00245C22">
            <w:pPr>
              <w:jc w:val="center"/>
            </w:pPr>
            <w:r w:rsidRPr="00FC6F2A">
              <w:t>1.158</w:t>
            </w:r>
          </w:p>
        </w:tc>
        <w:tc>
          <w:tcPr>
            <w:tcW w:w="1800" w:type="dxa"/>
            <w:tcBorders>
              <w:bottom w:val="nil"/>
            </w:tcBorders>
          </w:tcPr>
          <w:p w14:paraId="3927C61A" w14:textId="67B0B319" w:rsidR="00245C22" w:rsidRPr="00FC6F2A" w:rsidRDefault="008E0007" w:rsidP="00245C22">
            <w:pPr>
              <w:jc w:val="center"/>
            </w:pPr>
            <w:r w:rsidRPr="00FC6F2A">
              <w:t>0.773-1.736</w:t>
            </w:r>
          </w:p>
        </w:tc>
        <w:tc>
          <w:tcPr>
            <w:tcW w:w="1890" w:type="dxa"/>
            <w:tcBorders>
              <w:bottom w:val="nil"/>
            </w:tcBorders>
          </w:tcPr>
          <w:p w14:paraId="45E799E1" w14:textId="26F1D189" w:rsidR="00245C22" w:rsidRPr="00FC6F2A" w:rsidRDefault="008E0007" w:rsidP="00245C22">
            <w:pPr>
              <w:jc w:val="center"/>
            </w:pPr>
            <w:r w:rsidRPr="00FC6F2A">
              <w:t>0.476</w:t>
            </w:r>
          </w:p>
        </w:tc>
      </w:tr>
      <w:tr w:rsidR="00245C22" w:rsidRPr="00FC6F2A" w14:paraId="53EC093D" w14:textId="77777777" w:rsidTr="00801D24">
        <w:trPr>
          <w:trHeight w:val="247"/>
        </w:trPr>
        <w:tc>
          <w:tcPr>
            <w:tcW w:w="3240" w:type="dxa"/>
            <w:tcBorders>
              <w:top w:val="nil"/>
              <w:bottom w:val="single" w:sz="4" w:space="0" w:color="auto"/>
            </w:tcBorders>
          </w:tcPr>
          <w:p w14:paraId="375A1A9D" w14:textId="4E47842A" w:rsidR="00245C22" w:rsidRPr="00FC6F2A" w:rsidRDefault="00245C22" w:rsidP="00245C22">
            <w:pPr>
              <w:jc w:val="center"/>
            </w:pPr>
            <w:r w:rsidRPr="00FC6F2A">
              <w:rPr>
                <w:rFonts w:cs="Times New Roman"/>
              </w:rPr>
              <w:t>≥</w:t>
            </w:r>
            <w:r w:rsidRPr="00FC6F2A">
              <w:t>50 years</w:t>
            </w:r>
          </w:p>
        </w:tc>
        <w:tc>
          <w:tcPr>
            <w:tcW w:w="1350" w:type="dxa"/>
            <w:tcBorders>
              <w:top w:val="nil"/>
              <w:bottom w:val="single" w:sz="4" w:space="0" w:color="auto"/>
            </w:tcBorders>
          </w:tcPr>
          <w:p w14:paraId="16BBD0C7" w14:textId="77777777" w:rsidR="00245C22" w:rsidRPr="00FC6F2A" w:rsidRDefault="00245C22" w:rsidP="00245C22">
            <w:pPr>
              <w:jc w:val="center"/>
            </w:pPr>
          </w:p>
        </w:tc>
        <w:tc>
          <w:tcPr>
            <w:tcW w:w="1890" w:type="dxa"/>
            <w:tcBorders>
              <w:top w:val="nil"/>
              <w:bottom w:val="single" w:sz="4" w:space="0" w:color="auto"/>
            </w:tcBorders>
          </w:tcPr>
          <w:p w14:paraId="3E4530AB" w14:textId="32B964A1" w:rsidR="00245C22" w:rsidRPr="00FC6F2A" w:rsidRDefault="00245C22" w:rsidP="00245C22">
            <w:pPr>
              <w:jc w:val="center"/>
            </w:pPr>
            <w:r w:rsidRPr="00FC6F2A">
              <w:t>1</w:t>
            </w:r>
          </w:p>
        </w:tc>
        <w:tc>
          <w:tcPr>
            <w:tcW w:w="1800" w:type="dxa"/>
            <w:tcBorders>
              <w:top w:val="nil"/>
              <w:bottom w:val="single" w:sz="4" w:space="0" w:color="auto"/>
            </w:tcBorders>
          </w:tcPr>
          <w:p w14:paraId="7F68E9CF" w14:textId="77777777" w:rsidR="00245C22" w:rsidRPr="00FC6F2A" w:rsidRDefault="00245C22" w:rsidP="00245C22">
            <w:pPr>
              <w:jc w:val="center"/>
            </w:pPr>
          </w:p>
        </w:tc>
        <w:tc>
          <w:tcPr>
            <w:tcW w:w="1890" w:type="dxa"/>
            <w:tcBorders>
              <w:top w:val="nil"/>
              <w:bottom w:val="single" w:sz="4" w:space="0" w:color="auto"/>
            </w:tcBorders>
          </w:tcPr>
          <w:p w14:paraId="76DE944B" w14:textId="77777777" w:rsidR="00245C22" w:rsidRPr="00FC6F2A" w:rsidRDefault="00245C22" w:rsidP="00245C22">
            <w:pPr>
              <w:jc w:val="center"/>
            </w:pPr>
          </w:p>
        </w:tc>
      </w:tr>
      <w:tr w:rsidR="00245C22" w:rsidRPr="00FC6F2A" w14:paraId="68CEDE3F" w14:textId="77777777" w:rsidTr="00801D24">
        <w:trPr>
          <w:trHeight w:val="507"/>
        </w:trPr>
        <w:tc>
          <w:tcPr>
            <w:tcW w:w="3240" w:type="dxa"/>
            <w:tcBorders>
              <w:top w:val="single" w:sz="4" w:space="0" w:color="auto"/>
            </w:tcBorders>
          </w:tcPr>
          <w:p w14:paraId="4C9FEF85" w14:textId="27918DB3" w:rsidR="00245C22" w:rsidRPr="00FC6F2A" w:rsidRDefault="00245C22" w:rsidP="00245C22">
            <w:pPr>
              <w:jc w:val="both"/>
            </w:pPr>
            <w:r w:rsidRPr="00FC6F2A">
              <w:rPr>
                <w:b/>
                <w:bCs/>
              </w:rPr>
              <w:t>Father’s employment status</w:t>
            </w:r>
          </w:p>
        </w:tc>
        <w:tc>
          <w:tcPr>
            <w:tcW w:w="1350" w:type="dxa"/>
            <w:tcBorders>
              <w:top w:val="single" w:sz="4" w:space="0" w:color="auto"/>
            </w:tcBorders>
          </w:tcPr>
          <w:p w14:paraId="2EB4A8F2" w14:textId="77777777" w:rsidR="00245C22" w:rsidRPr="00FC6F2A" w:rsidRDefault="00245C22" w:rsidP="00245C22">
            <w:pPr>
              <w:jc w:val="center"/>
            </w:pPr>
          </w:p>
        </w:tc>
        <w:tc>
          <w:tcPr>
            <w:tcW w:w="1890" w:type="dxa"/>
            <w:tcBorders>
              <w:top w:val="single" w:sz="4" w:space="0" w:color="auto"/>
            </w:tcBorders>
          </w:tcPr>
          <w:p w14:paraId="63C20768" w14:textId="77777777" w:rsidR="00245C22" w:rsidRPr="00FC6F2A" w:rsidRDefault="00245C22" w:rsidP="00245C22">
            <w:pPr>
              <w:jc w:val="center"/>
            </w:pPr>
          </w:p>
        </w:tc>
        <w:tc>
          <w:tcPr>
            <w:tcW w:w="1800" w:type="dxa"/>
            <w:tcBorders>
              <w:top w:val="single" w:sz="4" w:space="0" w:color="auto"/>
            </w:tcBorders>
          </w:tcPr>
          <w:p w14:paraId="25A3032A" w14:textId="77777777" w:rsidR="00245C22" w:rsidRPr="00FC6F2A" w:rsidRDefault="00245C22" w:rsidP="00245C22">
            <w:pPr>
              <w:jc w:val="center"/>
            </w:pPr>
          </w:p>
        </w:tc>
        <w:tc>
          <w:tcPr>
            <w:tcW w:w="1890" w:type="dxa"/>
            <w:tcBorders>
              <w:top w:val="single" w:sz="4" w:space="0" w:color="auto"/>
            </w:tcBorders>
          </w:tcPr>
          <w:p w14:paraId="79BD28B0" w14:textId="77777777" w:rsidR="00245C22" w:rsidRPr="00FC6F2A" w:rsidRDefault="00245C22" w:rsidP="00245C22">
            <w:pPr>
              <w:jc w:val="center"/>
            </w:pPr>
          </w:p>
        </w:tc>
      </w:tr>
      <w:tr w:rsidR="00245C22" w:rsidRPr="00FC6F2A" w14:paraId="46548FC1" w14:textId="77777777" w:rsidTr="00801D24">
        <w:trPr>
          <w:trHeight w:val="247"/>
        </w:trPr>
        <w:tc>
          <w:tcPr>
            <w:tcW w:w="3240" w:type="dxa"/>
          </w:tcPr>
          <w:p w14:paraId="0F528C2C" w14:textId="15F5CA39" w:rsidR="00245C22" w:rsidRPr="00FC6F2A" w:rsidRDefault="00245C22" w:rsidP="00245C22">
            <w:pPr>
              <w:jc w:val="center"/>
            </w:pPr>
            <w:r w:rsidRPr="00FC6F2A">
              <w:t>Employed</w:t>
            </w:r>
          </w:p>
        </w:tc>
        <w:tc>
          <w:tcPr>
            <w:tcW w:w="1350" w:type="dxa"/>
          </w:tcPr>
          <w:p w14:paraId="6CD83AF0" w14:textId="4884B315" w:rsidR="00245C22" w:rsidRPr="00FC6F2A" w:rsidRDefault="00DB6131" w:rsidP="00245C22">
            <w:pPr>
              <w:jc w:val="center"/>
            </w:pPr>
            <w:r w:rsidRPr="00FC6F2A">
              <w:t>0.110</w:t>
            </w:r>
          </w:p>
        </w:tc>
        <w:tc>
          <w:tcPr>
            <w:tcW w:w="1890" w:type="dxa"/>
          </w:tcPr>
          <w:p w14:paraId="3E5A09EA" w14:textId="2F88309D" w:rsidR="00245C22" w:rsidRPr="00FC6F2A" w:rsidRDefault="00DB6131" w:rsidP="00245C22">
            <w:pPr>
              <w:jc w:val="center"/>
            </w:pPr>
            <w:r w:rsidRPr="00FC6F2A">
              <w:t>1.116</w:t>
            </w:r>
          </w:p>
        </w:tc>
        <w:tc>
          <w:tcPr>
            <w:tcW w:w="1800" w:type="dxa"/>
          </w:tcPr>
          <w:p w14:paraId="1F3B323F" w14:textId="3CA42327" w:rsidR="00245C22" w:rsidRPr="00FC6F2A" w:rsidRDefault="00DB6131" w:rsidP="00245C22">
            <w:pPr>
              <w:jc w:val="center"/>
            </w:pPr>
            <w:r w:rsidRPr="00FC6F2A">
              <w:t>0.229-5.434</w:t>
            </w:r>
          </w:p>
        </w:tc>
        <w:tc>
          <w:tcPr>
            <w:tcW w:w="1890" w:type="dxa"/>
          </w:tcPr>
          <w:p w14:paraId="3D03655E" w14:textId="0C1CC6DC" w:rsidR="00245C22" w:rsidRPr="00FC6F2A" w:rsidRDefault="00DB6131" w:rsidP="00245C22">
            <w:pPr>
              <w:jc w:val="center"/>
            </w:pPr>
            <w:r w:rsidRPr="00FC6F2A">
              <w:t>0.892</w:t>
            </w:r>
          </w:p>
        </w:tc>
      </w:tr>
      <w:tr w:rsidR="00245C22" w:rsidRPr="00FC6F2A" w14:paraId="7D0B2059" w14:textId="77777777" w:rsidTr="00801D24">
        <w:trPr>
          <w:trHeight w:val="247"/>
        </w:trPr>
        <w:tc>
          <w:tcPr>
            <w:tcW w:w="3240" w:type="dxa"/>
          </w:tcPr>
          <w:p w14:paraId="77B0AD6D" w14:textId="115B970B" w:rsidR="00245C22" w:rsidRPr="00FC6F2A" w:rsidRDefault="00245C22" w:rsidP="00245C22">
            <w:pPr>
              <w:jc w:val="center"/>
            </w:pPr>
            <w:r w:rsidRPr="00FC6F2A">
              <w:t>Deceased</w:t>
            </w:r>
          </w:p>
        </w:tc>
        <w:tc>
          <w:tcPr>
            <w:tcW w:w="1350" w:type="dxa"/>
          </w:tcPr>
          <w:p w14:paraId="4FFA18D8" w14:textId="52287C76" w:rsidR="00245C22" w:rsidRPr="00FC6F2A" w:rsidRDefault="00DB6131" w:rsidP="00245C22">
            <w:pPr>
              <w:jc w:val="center"/>
            </w:pPr>
            <w:r w:rsidRPr="00FC6F2A">
              <w:t>2.355</w:t>
            </w:r>
          </w:p>
        </w:tc>
        <w:tc>
          <w:tcPr>
            <w:tcW w:w="1890" w:type="dxa"/>
          </w:tcPr>
          <w:p w14:paraId="48980630" w14:textId="255A09A6" w:rsidR="00245C22" w:rsidRPr="00FC6F2A" w:rsidRDefault="00DB6131" w:rsidP="00245C22">
            <w:pPr>
              <w:jc w:val="center"/>
            </w:pPr>
            <w:r w:rsidRPr="00FC6F2A">
              <w:t>10.536</w:t>
            </w:r>
          </w:p>
        </w:tc>
        <w:tc>
          <w:tcPr>
            <w:tcW w:w="1800" w:type="dxa"/>
          </w:tcPr>
          <w:p w14:paraId="0B32329D" w14:textId="3108BF8E" w:rsidR="00245C22" w:rsidRPr="00FC6F2A" w:rsidRDefault="00DB6131" w:rsidP="00245C22">
            <w:pPr>
              <w:jc w:val="center"/>
            </w:pPr>
            <w:r w:rsidRPr="00FC6F2A">
              <w:t>0.841-132.014</w:t>
            </w:r>
          </w:p>
        </w:tc>
        <w:tc>
          <w:tcPr>
            <w:tcW w:w="1890" w:type="dxa"/>
          </w:tcPr>
          <w:p w14:paraId="1FCC55FA" w14:textId="1DF8B164" w:rsidR="00245C22" w:rsidRPr="00FC6F2A" w:rsidRDefault="00DB6131" w:rsidP="00245C22">
            <w:pPr>
              <w:jc w:val="center"/>
            </w:pPr>
            <w:r w:rsidRPr="00FC6F2A">
              <w:t>0.068</w:t>
            </w:r>
          </w:p>
        </w:tc>
      </w:tr>
      <w:tr w:rsidR="00245C22" w:rsidRPr="00FC6F2A" w14:paraId="6C902042" w14:textId="77777777" w:rsidTr="00801D24">
        <w:trPr>
          <w:trHeight w:val="259"/>
        </w:trPr>
        <w:tc>
          <w:tcPr>
            <w:tcW w:w="3240" w:type="dxa"/>
          </w:tcPr>
          <w:p w14:paraId="69F8A570" w14:textId="01BE4C87" w:rsidR="00245C22" w:rsidRPr="00FC6F2A" w:rsidRDefault="00245C22" w:rsidP="00245C22">
            <w:pPr>
              <w:jc w:val="center"/>
            </w:pPr>
            <w:r w:rsidRPr="00FC6F2A">
              <w:t>Retired</w:t>
            </w:r>
          </w:p>
        </w:tc>
        <w:tc>
          <w:tcPr>
            <w:tcW w:w="1350" w:type="dxa"/>
          </w:tcPr>
          <w:p w14:paraId="02EFA0F1" w14:textId="5092F769" w:rsidR="00245C22" w:rsidRPr="00FC6F2A" w:rsidRDefault="00DB6131" w:rsidP="00245C22">
            <w:pPr>
              <w:jc w:val="center"/>
            </w:pPr>
            <w:r w:rsidRPr="00FC6F2A">
              <w:t>-0.458</w:t>
            </w:r>
          </w:p>
        </w:tc>
        <w:tc>
          <w:tcPr>
            <w:tcW w:w="1890" w:type="dxa"/>
          </w:tcPr>
          <w:p w14:paraId="3DFDFC91" w14:textId="6CD11779" w:rsidR="00245C22" w:rsidRPr="00FC6F2A" w:rsidRDefault="00DB6131" w:rsidP="00245C22">
            <w:pPr>
              <w:jc w:val="center"/>
            </w:pPr>
            <w:r w:rsidRPr="00FC6F2A">
              <w:t>0.632</w:t>
            </w:r>
          </w:p>
        </w:tc>
        <w:tc>
          <w:tcPr>
            <w:tcW w:w="1800" w:type="dxa"/>
          </w:tcPr>
          <w:p w14:paraId="53CF174D" w14:textId="74E526CC" w:rsidR="00245C22" w:rsidRPr="00FC6F2A" w:rsidRDefault="00DB6131" w:rsidP="00245C22">
            <w:pPr>
              <w:jc w:val="center"/>
            </w:pPr>
            <w:r w:rsidRPr="00FC6F2A">
              <w:t>0.066-6.037</w:t>
            </w:r>
          </w:p>
        </w:tc>
        <w:tc>
          <w:tcPr>
            <w:tcW w:w="1890" w:type="dxa"/>
          </w:tcPr>
          <w:p w14:paraId="4ABDC089" w14:textId="0DCE3428" w:rsidR="00245C22" w:rsidRPr="00FC6F2A" w:rsidRDefault="00DB6131" w:rsidP="00245C22">
            <w:pPr>
              <w:jc w:val="center"/>
            </w:pPr>
            <w:r w:rsidRPr="00FC6F2A">
              <w:t>0.691</w:t>
            </w:r>
          </w:p>
        </w:tc>
      </w:tr>
      <w:tr w:rsidR="00245C22" w:rsidRPr="00FC6F2A" w14:paraId="6F9D261B" w14:textId="77777777" w:rsidTr="00801D24">
        <w:trPr>
          <w:trHeight w:val="247"/>
        </w:trPr>
        <w:tc>
          <w:tcPr>
            <w:tcW w:w="3240" w:type="dxa"/>
            <w:tcBorders>
              <w:bottom w:val="nil"/>
            </w:tcBorders>
          </w:tcPr>
          <w:p w14:paraId="0317DDE8" w14:textId="7C8A8E1D" w:rsidR="00245C22" w:rsidRPr="00FC6F2A" w:rsidRDefault="00245C22" w:rsidP="00245C22">
            <w:pPr>
              <w:jc w:val="center"/>
            </w:pPr>
            <w:r w:rsidRPr="00FC6F2A">
              <w:t>Self employed</w:t>
            </w:r>
          </w:p>
        </w:tc>
        <w:tc>
          <w:tcPr>
            <w:tcW w:w="1350" w:type="dxa"/>
            <w:tcBorders>
              <w:bottom w:val="nil"/>
            </w:tcBorders>
          </w:tcPr>
          <w:p w14:paraId="45A8C1F5" w14:textId="41FE2A2B" w:rsidR="00245C22" w:rsidRPr="00FC6F2A" w:rsidRDefault="00DB6131" w:rsidP="00245C22">
            <w:pPr>
              <w:jc w:val="center"/>
            </w:pPr>
            <w:r w:rsidRPr="00FC6F2A">
              <w:t>0.511</w:t>
            </w:r>
          </w:p>
        </w:tc>
        <w:tc>
          <w:tcPr>
            <w:tcW w:w="1890" w:type="dxa"/>
            <w:tcBorders>
              <w:bottom w:val="nil"/>
            </w:tcBorders>
          </w:tcPr>
          <w:p w14:paraId="7625B913" w14:textId="79567A5F" w:rsidR="00245C22" w:rsidRPr="00FC6F2A" w:rsidRDefault="00DB6131" w:rsidP="00245C22">
            <w:pPr>
              <w:jc w:val="center"/>
            </w:pPr>
            <w:r w:rsidRPr="00FC6F2A">
              <w:t>1.667</w:t>
            </w:r>
          </w:p>
        </w:tc>
        <w:tc>
          <w:tcPr>
            <w:tcW w:w="1800" w:type="dxa"/>
            <w:tcBorders>
              <w:bottom w:val="nil"/>
            </w:tcBorders>
          </w:tcPr>
          <w:p w14:paraId="203A07BD" w14:textId="693AA7CB" w:rsidR="00245C22" w:rsidRPr="00FC6F2A" w:rsidRDefault="00DB6131" w:rsidP="00245C22">
            <w:pPr>
              <w:jc w:val="center"/>
            </w:pPr>
            <w:r w:rsidRPr="00FC6F2A">
              <w:t>0.346-8.024</w:t>
            </w:r>
          </w:p>
        </w:tc>
        <w:tc>
          <w:tcPr>
            <w:tcW w:w="1890" w:type="dxa"/>
            <w:tcBorders>
              <w:bottom w:val="nil"/>
            </w:tcBorders>
          </w:tcPr>
          <w:p w14:paraId="6D479E9F" w14:textId="278A063F" w:rsidR="00245C22" w:rsidRPr="00FC6F2A" w:rsidRDefault="00DB6131" w:rsidP="00245C22">
            <w:pPr>
              <w:jc w:val="center"/>
            </w:pPr>
            <w:r w:rsidRPr="00FC6F2A">
              <w:t>0.524</w:t>
            </w:r>
          </w:p>
        </w:tc>
      </w:tr>
      <w:tr w:rsidR="00245C22" w:rsidRPr="00FC6F2A" w14:paraId="75C042FE" w14:textId="77777777" w:rsidTr="00801D24">
        <w:trPr>
          <w:trHeight w:val="247"/>
        </w:trPr>
        <w:tc>
          <w:tcPr>
            <w:tcW w:w="3240" w:type="dxa"/>
            <w:tcBorders>
              <w:top w:val="nil"/>
              <w:bottom w:val="single" w:sz="4" w:space="0" w:color="auto"/>
            </w:tcBorders>
          </w:tcPr>
          <w:p w14:paraId="631E8FDC" w14:textId="6A7ADBC8" w:rsidR="00245C22" w:rsidRPr="00FC6F2A" w:rsidRDefault="00245C22" w:rsidP="00245C22">
            <w:pPr>
              <w:jc w:val="center"/>
            </w:pPr>
            <w:r w:rsidRPr="00FC6F2A">
              <w:t>Unemployed</w:t>
            </w:r>
          </w:p>
        </w:tc>
        <w:tc>
          <w:tcPr>
            <w:tcW w:w="1350" w:type="dxa"/>
            <w:tcBorders>
              <w:top w:val="nil"/>
              <w:bottom w:val="single" w:sz="4" w:space="0" w:color="auto"/>
            </w:tcBorders>
          </w:tcPr>
          <w:p w14:paraId="2681D193" w14:textId="77777777" w:rsidR="00245C22" w:rsidRPr="00FC6F2A" w:rsidRDefault="00245C22" w:rsidP="00245C22">
            <w:pPr>
              <w:jc w:val="center"/>
            </w:pPr>
          </w:p>
        </w:tc>
        <w:tc>
          <w:tcPr>
            <w:tcW w:w="1890" w:type="dxa"/>
            <w:tcBorders>
              <w:top w:val="nil"/>
              <w:bottom w:val="single" w:sz="4" w:space="0" w:color="auto"/>
            </w:tcBorders>
          </w:tcPr>
          <w:p w14:paraId="5D51C865" w14:textId="670CD62C" w:rsidR="00245C22" w:rsidRPr="00FC6F2A" w:rsidRDefault="00245C22" w:rsidP="00245C22">
            <w:pPr>
              <w:jc w:val="center"/>
            </w:pPr>
            <w:r w:rsidRPr="00FC6F2A">
              <w:t>1</w:t>
            </w:r>
          </w:p>
        </w:tc>
        <w:tc>
          <w:tcPr>
            <w:tcW w:w="1800" w:type="dxa"/>
            <w:tcBorders>
              <w:top w:val="nil"/>
              <w:bottom w:val="single" w:sz="4" w:space="0" w:color="auto"/>
            </w:tcBorders>
          </w:tcPr>
          <w:p w14:paraId="2581BC49" w14:textId="77777777" w:rsidR="00245C22" w:rsidRPr="00FC6F2A" w:rsidRDefault="00245C22" w:rsidP="00245C22">
            <w:pPr>
              <w:jc w:val="center"/>
            </w:pPr>
          </w:p>
        </w:tc>
        <w:tc>
          <w:tcPr>
            <w:tcW w:w="1890" w:type="dxa"/>
            <w:tcBorders>
              <w:top w:val="nil"/>
              <w:bottom w:val="single" w:sz="4" w:space="0" w:color="auto"/>
            </w:tcBorders>
          </w:tcPr>
          <w:p w14:paraId="7D20FE14" w14:textId="77777777" w:rsidR="00245C22" w:rsidRPr="00FC6F2A" w:rsidRDefault="00245C22" w:rsidP="00245C22">
            <w:pPr>
              <w:jc w:val="center"/>
            </w:pPr>
          </w:p>
        </w:tc>
      </w:tr>
      <w:tr w:rsidR="00245C22" w:rsidRPr="00FC6F2A" w14:paraId="08E1FF78" w14:textId="77777777" w:rsidTr="00801D24">
        <w:trPr>
          <w:trHeight w:val="247"/>
        </w:trPr>
        <w:tc>
          <w:tcPr>
            <w:tcW w:w="3240" w:type="dxa"/>
            <w:tcBorders>
              <w:top w:val="single" w:sz="4" w:space="0" w:color="auto"/>
            </w:tcBorders>
          </w:tcPr>
          <w:p w14:paraId="4497AA9F" w14:textId="6B542672" w:rsidR="00245C22" w:rsidRPr="00FC6F2A" w:rsidRDefault="00245C22" w:rsidP="00245C22">
            <w:pPr>
              <w:jc w:val="both"/>
            </w:pPr>
            <w:r w:rsidRPr="00FC6F2A">
              <w:rPr>
                <w:b/>
                <w:bCs/>
              </w:rPr>
              <w:t>Mother’s LOE</w:t>
            </w:r>
          </w:p>
        </w:tc>
        <w:tc>
          <w:tcPr>
            <w:tcW w:w="1350" w:type="dxa"/>
            <w:tcBorders>
              <w:top w:val="single" w:sz="4" w:space="0" w:color="auto"/>
            </w:tcBorders>
          </w:tcPr>
          <w:p w14:paraId="0979674A" w14:textId="77777777" w:rsidR="00245C22" w:rsidRPr="00FC6F2A" w:rsidRDefault="00245C22" w:rsidP="00245C22">
            <w:pPr>
              <w:jc w:val="center"/>
            </w:pPr>
          </w:p>
        </w:tc>
        <w:tc>
          <w:tcPr>
            <w:tcW w:w="1890" w:type="dxa"/>
            <w:tcBorders>
              <w:top w:val="single" w:sz="4" w:space="0" w:color="auto"/>
            </w:tcBorders>
          </w:tcPr>
          <w:p w14:paraId="117C26FA" w14:textId="77777777" w:rsidR="00245C22" w:rsidRPr="00FC6F2A" w:rsidRDefault="00245C22" w:rsidP="00245C22">
            <w:pPr>
              <w:jc w:val="center"/>
            </w:pPr>
          </w:p>
        </w:tc>
        <w:tc>
          <w:tcPr>
            <w:tcW w:w="1800" w:type="dxa"/>
            <w:tcBorders>
              <w:top w:val="single" w:sz="4" w:space="0" w:color="auto"/>
            </w:tcBorders>
          </w:tcPr>
          <w:p w14:paraId="62EFF4EC" w14:textId="77777777" w:rsidR="00245C22" w:rsidRPr="00FC6F2A" w:rsidRDefault="00245C22" w:rsidP="00245C22">
            <w:pPr>
              <w:jc w:val="center"/>
            </w:pPr>
          </w:p>
        </w:tc>
        <w:tc>
          <w:tcPr>
            <w:tcW w:w="1890" w:type="dxa"/>
            <w:tcBorders>
              <w:top w:val="single" w:sz="4" w:space="0" w:color="auto"/>
            </w:tcBorders>
          </w:tcPr>
          <w:p w14:paraId="2A93F31A" w14:textId="77777777" w:rsidR="00245C22" w:rsidRPr="00FC6F2A" w:rsidRDefault="00245C22" w:rsidP="00245C22">
            <w:pPr>
              <w:jc w:val="center"/>
            </w:pPr>
          </w:p>
        </w:tc>
      </w:tr>
      <w:tr w:rsidR="00245C22" w:rsidRPr="00FC6F2A" w14:paraId="6037EF07" w14:textId="77777777" w:rsidTr="00801D24">
        <w:trPr>
          <w:trHeight w:val="259"/>
        </w:trPr>
        <w:tc>
          <w:tcPr>
            <w:tcW w:w="3240" w:type="dxa"/>
          </w:tcPr>
          <w:p w14:paraId="5E8DA751" w14:textId="1653C5CC" w:rsidR="00245C22" w:rsidRPr="00FC6F2A" w:rsidRDefault="00245C22" w:rsidP="00245C22">
            <w:pPr>
              <w:jc w:val="center"/>
            </w:pPr>
            <w:r w:rsidRPr="00FC6F2A">
              <w:t>No formal education</w:t>
            </w:r>
          </w:p>
        </w:tc>
        <w:tc>
          <w:tcPr>
            <w:tcW w:w="1350" w:type="dxa"/>
          </w:tcPr>
          <w:p w14:paraId="7B58C063" w14:textId="7D154623" w:rsidR="00245C22" w:rsidRPr="00FC6F2A" w:rsidRDefault="002C06B7" w:rsidP="00245C22">
            <w:pPr>
              <w:jc w:val="center"/>
            </w:pPr>
            <w:r w:rsidRPr="00FC6F2A">
              <w:t>0.193</w:t>
            </w:r>
          </w:p>
        </w:tc>
        <w:tc>
          <w:tcPr>
            <w:tcW w:w="1890" w:type="dxa"/>
          </w:tcPr>
          <w:p w14:paraId="16D9A0BC" w14:textId="4D3711CB" w:rsidR="00245C22" w:rsidRPr="00FC6F2A" w:rsidRDefault="002C06B7" w:rsidP="00245C22">
            <w:pPr>
              <w:jc w:val="center"/>
            </w:pPr>
            <w:r w:rsidRPr="00FC6F2A">
              <w:t>1.213</w:t>
            </w:r>
          </w:p>
        </w:tc>
        <w:tc>
          <w:tcPr>
            <w:tcW w:w="1800" w:type="dxa"/>
          </w:tcPr>
          <w:p w14:paraId="35F80F0F" w14:textId="50A4427F" w:rsidR="00245C22" w:rsidRPr="00FC6F2A" w:rsidRDefault="00F71190" w:rsidP="00245C22">
            <w:pPr>
              <w:jc w:val="center"/>
            </w:pPr>
            <w:r w:rsidRPr="00FC6F2A">
              <w:t>0.484-3.044</w:t>
            </w:r>
          </w:p>
        </w:tc>
        <w:tc>
          <w:tcPr>
            <w:tcW w:w="1890" w:type="dxa"/>
          </w:tcPr>
          <w:p w14:paraId="08668639" w14:textId="6EAF9BE7" w:rsidR="00245C22" w:rsidRPr="00FC6F2A" w:rsidRDefault="00245C22" w:rsidP="00245C22">
            <w:pPr>
              <w:jc w:val="center"/>
            </w:pPr>
            <w:r w:rsidRPr="00FC6F2A">
              <w:t>0.688</w:t>
            </w:r>
          </w:p>
        </w:tc>
      </w:tr>
      <w:tr w:rsidR="00245C22" w:rsidRPr="00FC6F2A" w14:paraId="517EB5AE" w14:textId="77777777" w:rsidTr="00801D24">
        <w:trPr>
          <w:trHeight w:val="247"/>
        </w:trPr>
        <w:tc>
          <w:tcPr>
            <w:tcW w:w="3240" w:type="dxa"/>
          </w:tcPr>
          <w:p w14:paraId="6EAECEB4" w14:textId="26D7E99E" w:rsidR="00245C22" w:rsidRPr="00FC6F2A" w:rsidRDefault="00245C22" w:rsidP="00245C22">
            <w:pPr>
              <w:jc w:val="center"/>
            </w:pPr>
            <w:r w:rsidRPr="00FC6F2A">
              <w:t>Primary</w:t>
            </w:r>
          </w:p>
        </w:tc>
        <w:tc>
          <w:tcPr>
            <w:tcW w:w="1350" w:type="dxa"/>
          </w:tcPr>
          <w:p w14:paraId="433CB957" w14:textId="003925B2" w:rsidR="00245C22" w:rsidRPr="00FC6F2A" w:rsidRDefault="002C06B7" w:rsidP="00245C22">
            <w:pPr>
              <w:jc w:val="center"/>
            </w:pPr>
            <w:r w:rsidRPr="00FC6F2A">
              <w:t>2.001</w:t>
            </w:r>
          </w:p>
        </w:tc>
        <w:tc>
          <w:tcPr>
            <w:tcW w:w="1890" w:type="dxa"/>
          </w:tcPr>
          <w:p w14:paraId="0B9F1274" w14:textId="00DFA83E" w:rsidR="00245C22" w:rsidRPr="00FC6F2A" w:rsidRDefault="002C06B7" w:rsidP="00245C22">
            <w:pPr>
              <w:jc w:val="center"/>
            </w:pPr>
            <w:r w:rsidRPr="00FC6F2A">
              <w:t>4.854</w:t>
            </w:r>
          </w:p>
        </w:tc>
        <w:tc>
          <w:tcPr>
            <w:tcW w:w="1800" w:type="dxa"/>
          </w:tcPr>
          <w:p w14:paraId="7093A96E" w14:textId="2FD7434C" w:rsidR="00245C22" w:rsidRPr="00FC6F2A" w:rsidRDefault="00F71190" w:rsidP="00245C22">
            <w:pPr>
              <w:jc w:val="center"/>
            </w:pPr>
            <w:r w:rsidRPr="00FC6F2A">
              <w:t>0.998-11.384</w:t>
            </w:r>
          </w:p>
        </w:tc>
        <w:tc>
          <w:tcPr>
            <w:tcW w:w="1890" w:type="dxa"/>
          </w:tcPr>
          <w:p w14:paraId="6BD7D120" w14:textId="3FBE4742" w:rsidR="00245C22" w:rsidRPr="00FC6F2A" w:rsidRDefault="00F71190" w:rsidP="00245C22">
            <w:pPr>
              <w:jc w:val="center"/>
            </w:pPr>
            <w:r w:rsidRPr="00FC6F2A">
              <w:t>0.</w:t>
            </w:r>
            <w:r w:rsidR="0008519F" w:rsidRPr="00FC6F2A">
              <w:t>08</w:t>
            </w:r>
            <w:r w:rsidRPr="00FC6F2A">
              <w:t>1</w:t>
            </w:r>
          </w:p>
        </w:tc>
      </w:tr>
      <w:tr w:rsidR="00245C22" w:rsidRPr="00FC6F2A" w14:paraId="783EA1F2" w14:textId="77777777" w:rsidTr="00801D24">
        <w:trPr>
          <w:trHeight w:val="247"/>
        </w:trPr>
        <w:tc>
          <w:tcPr>
            <w:tcW w:w="3240" w:type="dxa"/>
          </w:tcPr>
          <w:p w14:paraId="24821172" w14:textId="442A2951" w:rsidR="00245C22" w:rsidRPr="00FC6F2A" w:rsidRDefault="00245C22" w:rsidP="00245C22">
            <w:pPr>
              <w:jc w:val="center"/>
            </w:pPr>
            <w:r w:rsidRPr="00FC6F2A">
              <w:t>Secondary</w:t>
            </w:r>
          </w:p>
        </w:tc>
        <w:tc>
          <w:tcPr>
            <w:tcW w:w="1350" w:type="dxa"/>
          </w:tcPr>
          <w:p w14:paraId="2CE40421" w14:textId="2D0F010D" w:rsidR="00245C22" w:rsidRPr="00FC6F2A" w:rsidRDefault="002C06B7" w:rsidP="00245C22">
            <w:pPr>
              <w:jc w:val="center"/>
            </w:pPr>
            <w:r w:rsidRPr="00FC6F2A">
              <w:t>0.111</w:t>
            </w:r>
          </w:p>
        </w:tc>
        <w:tc>
          <w:tcPr>
            <w:tcW w:w="1890" w:type="dxa"/>
          </w:tcPr>
          <w:p w14:paraId="427F24EE" w14:textId="229A9765" w:rsidR="00245C22" w:rsidRPr="00FC6F2A" w:rsidRDefault="002C06B7" w:rsidP="00245C22">
            <w:pPr>
              <w:jc w:val="center"/>
            </w:pPr>
            <w:r w:rsidRPr="00FC6F2A">
              <w:t>0.627</w:t>
            </w:r>
          </w:p>
        </w:tc>
        <w:tc>
          <w:tcPr>
            <w:tcW w:w="1800" w:type="dxa"/>
          </w:tcPr>
          <w:p w14:paraId="22B8881E" w14:textId="7829AF95" w:rsidR="00245C22" w:rsidRPr="00FC6F2A" w:rsidRDefault="00F71190" w:rsidP="00245C22">
            <w:pPr>
              <w:jc w:val="center"/>
            </w:pPr>
            <w:r w:rsidRPr="00FC6F2A">
              <w:t>0.714-1.751</w:t>
            </w:r>
          </w:p>
        </w:tc>
        <w:tc>
          <w:tcPr>
            <w:tcW w:w="1890" w:type="dxa"/>
          </w:tcPr>
          <w:p w14:paraId="1C4AAF95" w14:textId="2CFFA465" w:rsidR="00245C22" w:rsidRPr="00FC6F2A" w:rsidRDefault="00245C22" w:rsidP="00245C22">
            <w:pPr>
              <w:jc w:val="center"/>
            </w:pPr>
            <w:r w:rsidRPr="00FC6F2A">
              <w:t>0.841</w:t>
            </w:r>
          </w:p>
        </w:tc>
      </w:tr>
      <w:tr w:rsidR="00245C22" w:rsidRPr="00FC6F2A" w14:paraId="496200FA" w14:textId="77777777" w:rsidTr="00801D24">
        <w:trPr>
          <w:trHeight w:val="259"/>
        </w:trPr>
        <w:tc>
          <w:tcPr>
            <w:tcW w:w="3240" w:type="dxa"/>
          </w:tcPr>
          <w:p w14:paraId="0F858C47" w14:textId="63633008" w:rsidR="00245C22" w:rsidRPr="00FC6F2A" w:rsidRDefault="00245C22" w:rsidP="00245C22">
            <w:pPr>
              <w:jc w:val="center"/>
            </w:pPr>
            <w:r w:rsidRPr="00FC6F2A">
              <w:t>Postgraduate</w:t>
            </w:r>
          </w:p>
        </w:tc>
        <w:tc>
          <w:tcPr>
            <w:tcW w:w="1350" w:type="dxa"/>
          </w:tcPr>
          <w:p w14:paraId="11632C27" w14:textId="7BB74531" w:rsidR="00245C22" w:rsidRPr="00FC6F2A" w:rsidRDefault="002C06B7" w:rsidP="00245C22">
            <w:pPr>
              <w:jc w:val="center"/>
            </w:pPr>
            <w:r w:rsidRPr="00FC6F2A">
              <w:t>0.514</w:t>
            </w:r>
          </w:p>
        </w:tc>
        <w:tc>
          <w:tcPr>
            <w:tcW w:w="1890" w:type="dxa"/>
          </w:tcPr>
          <w:p w14:paraId="24A19C07" w14:textId="632E2C8C" w:rsidR="00245C22" w:rsidRPr="00FC6F2A" w:rsidRDefault="002C06B7" w:rsidP="00245C22">
            <w:pPr>
              <w:jc w:val="center"/>
            </w:pPr>
            <w:r w:rsidRPr="00FC6F2A">
              <w:t>1.672</w:t>
            </w:r>
          </w:p>
        </w:tc>
        <w:tc>
          <w:tcPr>
            <w:tcW w:w="1800" w:type="dxa"/>
          </w:tcPr>
          <w:p w14:paraId="66EB736F" w14:textId="594BC5E9" w:rsidR="00245C22" w:rsidRPr="00FC6F2A" w:rsidRDefault="00F71190" w:rsidP="00245C22">
            <w:pPr>
              <w:jc w:val="center"/>
            </w:pPr>
            <w:r w:rsidRPr="00FC6F2A">
              <w:t>0.951-2.939</w:t>
            </w:r>
          </w:p>
        </w:tc>
        <w:tc>
          <w:tcPr>
            <w:tcW w:w="1890" w:type="dxa"/>
          </w:tcPr>
          <w:p w14:paraId="71B860AF" w14:textId="632B2F79" w:rsidR="00245C22" w:rsidRPr="00FC6F2A" w:rsidRDefault="00245C22" w:rsidP="00245C22">
            <w:pPr>
              <w:jc w:val="center"/>
            </w:pPr>
            <w:r w:rsidRPr="00FC6F2A">
              <w:t>0.167</w:t>
            </w:r>
          </w:p>
        </w:tc>
      </w:tr>
      <w:tr w:rsidR="00245C22" w:rsidRPr="00FC6F2A" w14:paraId="5D4B5E52" w14:textId="77777777" w:rsidTr="00801D24">
        <w:trPr>
          <w:trHeight w:val="247"/>
        </w:trPr>
        <w:tc>
          <w:tcPr>
            <w:tcW w:w="3240" w:type="dxa"/>
          </w:tcPr>
          <w:p w14:paraId="0A0B4464" w14:textId="3646868C" w:rsidR="00245C22" w:rsidRPr="00FC6F2A" w:rsidRDefault="00245C22" w:rsidP="00245C22">
            <w:pPr>
              <w:jc w:val="center"/>
            </w:pPr>
            <w:r w:rsidRPr="00FC6F2A">
              <w:t>Tertiary</w:t>
            </w:r>
          </w:p>
        </w:tc>
        <w:tc>
          <w:tcPr>
            <w:tcW w:w="1350" w:type="dxa"/>
          </w:tcPr>
          <w:p w14:paraId="6D4B6E4B" w14:textId="77777777" w:rsidR="00245C22" w:rsidRPr="00FC6F2A" w:rsidRDefault="00245C22" w:rsidP="00245C22">
            <w:pPr>
              <w:jc w:val="center"/>
            </w:pPr>
          </w:p>
        </w:tc>
        <w:tc>
          <w:tcPr>
            <w:tcW w:w="1890" w:type="dxa"/>
          </w:tcPr>
          <w:p w14:paraId="01D31568" w14:textId="4AA46F11" w:rsidR="00245C22" w:rsidRPr="00FC6F2A" w:rsidRDefault="00245C22" w:rsidP="00245C22">
            <w:pPr>
              <w:jc w:val="center"/>
            </w:pPr>
            <w:r w:rsidRPr="00FC6F2A">
              <w:t>1</w:t>
            </w:r>
          </w:p>
        </w:tc>
        <w:tc>
          <w:tcPr>
            <w:tcW w:w="1800" w:type="dxa"/>
          </w:tcPr>
          <w:p w14:paraId="19E8E876" w14:textId="77777777" w:rsidR="00245C22" w:rsidRPr="00FC6F2A" w:rsidRDefault="00245C22" w:rsidP="00245C22">
            <w:pPr>
              <w:jc w:val="center"/>
            </w:pPr>
          </w:p>
        </w:tc>
        <w:tc>
          <w:tcPr>
            <w:tcW w:w="1890" w:type="dxa"/>
          </w:tcPr>
          <w:p w14:paraId="172ABAC2" w14:textId="77777777" w:rsidR="00245C22" w:rsidRPr="00FC6F2A" w:rsidRDefault="00245C22" w:rsidP="00245C22">
            <w:pPr>
              <w:jc w:val="center"/>
            </w:pPr>
          </w:p>
        </w:tc>
      </w:tr>
    </w:tbl>
    <w:p w14:paraId="2AEDA0C2" w14:textId="1A27EFA4" w:rsidR="00992957" w:rsidRPr="00FC6F2A" w:rsidRDefault="00992957" w:rsidP="00992957">
      <w:pPr>
        <w:spacing w:line="360" w:lineRule="auto"/>
        <w:jc w:val="both"/>
      </w:pPr>
      <w:r w:rsidRPr="00FC6F2A">
        <w:t xml:space="preserve">The logistic regression (table </w:t>
      </w:r>
      <w:r w:rsidR="007D3653">
        <w:t>7</w:t>
      </w:r>
      <w:r w:rsidRPr="00FC6F2A">
        <w:t>) displays possible sociodemographic and socioeconomic predictors of internet usage. Sex</w:t>
      </w:r>
      <w:r w:rsidR="001C42B2">
        <w:t xml:space="preserve"> (OR=1.557; p=0.059</w:t>
      </w:r>
      <w:proofErr w:type="gramStart"/>
      <w:r w:rsidR="001C42B2">
        <w:t>).</w:t>
      </w:r>
      <w:r w:rsidRPr="00FC6F2A">
        <w:t>.</w:t>
      </w:r>
      <w:proofErr w:type="gramEnd"/>
    </w:p>
    <w:p w14:paraId="08DD7037" w14:textId="77777777" w:rsidR="0064501D" w:rsidRPr="00FC6F2A" w:rsidRDefault="0064501D" w:rsidP="00992957">
      <w:pPr>
        <w:spacing w:line="360" w:lineRule="auto"/>
        <w:jc w:val="both"/>
      </w:pPr>
    </w:p>
    <w:p w14:paraId="10BC03C8" w14:textId="77777777" w:rsidR="0064501D" w:rsidRPr="00FC6F2A" w:rsidRDefault="0064501D" w:rsidP="00992957">
      <w:pPr>
        <w:spacing w:line="360" w:lineRule="auto"/>
        <w:jc w:val="both"/>
      </w:pPr>
    </w:p>
    <w:p w14:paraId="7D37C94C" w14:textId="77777777" w:rsidR="0064501D" w:rsidRPr="00FC6F2A" w:rsidRDefault="0064501D" w:rsidP="00992957">
      <w:pPr>
        <w:spacing w:line="360" w:lineRule="auto"/>
        <w:jc w:val="both"/>
      </w:pPr>
    </w:p>
    <w:p w14:paraId="08228E5E" w14:textId="77777777" w:rsidR="0064501D" w:rsidRPr="00FC6F2A" w:rsidRDefault="0064501D" w:rsidP="00992957">
      <w:pPr>
        <w:spacing w:line="360" w:lineRule="auto"/>
        <w:jc w:val="both"/>
      </w:pPr>
    </w:p>
    <w:p w14:paraId="43E4435C" w14:textId="77777777" w:rsidR="0064501D" w:rsidRPr="00FC6F2A" w:rsidRDefault="0064501D" w:rsidP="00992957">
      <w:pPr>
        <w:spacing w:line="360" w:lineRule="auto"/>
        <w:jc w:val="both"/>
      </w:pPr>
    </w:p>
    <w:p w14:paraId="60431D23" w14:textId="55B5525E" w:rsidR="004D39A8" w:rsidRDefault="004D39A8" w:rsidP="0035265B">
      <w:pPr>
        <w:spacing w:line="480" w:lineRule="auto"/>
        <w:jc w:val="both"/>
      </w:pPr>
      <w:r w:rsidRPr="004D39A8">
        <w:rPr>
          <w:highlight w:val="red"/>
        </w:rPr>
        <w:lastRenderedPageBreak/>
        <w:t>Discussion</w:t>
      </w:r>
    </w:p>
    <w:p w14:paraId="3C2E36AE" w14:textId="354AABE2" w:rsidR="0057411A" w:rsidRPr="00FC6F2A" w:rsidRDefault="00BE4EE1" w:rsidP="0035265B">
      <w:pPr>
        <w:spacing w:line="480" w:lineRule="auto"/>
        <w:jc w:val="both"/>
      </w:pPr>
      <w:r w:rsidRPr="004D39A8">
        <w:rPr>
          <w:highlight w:val="red"/>
        </w:rPr>
        <w:t>T</w:t>
      </w:r>
      <w:r w:rsidR="004D39A8" w:rsidRPr="004D39A8">
        <w:rPr>
          <w:highlight w:val="red"/>
        </w:rPr>
        <w:t>he</w:t>
      </w:r>
      <w:r w:rsidR="0064501D" w:rsidRPr="004D39A8">
        <w:rPr>
          <w:highlight w:val="red"/>
        </w:rPr>
        <w:t xml:space="preserve"> adolescents</w:t>
      </w:r>
      <w:r w:rsidR="004D39A8" w:rsidRPr="004D39A8">
        <w:rPr>
          <w:highlight w:val="red"/>
        </w:rPr>
        <w:t xml:space="preserve"> of today</w:t>
      </w:r>
      <w:r w:rsidRPr="00FC6F2A">
        <w:t>,</w:t>
      </w:r>
      <w:r w:rsidR="0064501D" w:rsidRPr="00FC6F2A">
        <w:t xml:space="preserve"> described as the gen Zs</w:t>
      </w:r>
      <w:r w:rsidRPr="00FC6F2A">
        <w:t xml:space="preserve"> or </w:t>
      </w:r>
      <w:r w:rsidR="0064501D" w:rsidRPr="00FC6F2A">
        <w:t>the digital natives globally</w:t>
      </w:r>
      <w:r w:rsidR="004D39A8">
        <w:t>,</w:t>
      </w:r>
      <w:r w:rsidR="0064501D" w:rsidRPr="00FC6F2A">
        <w:t xml:space="preserve"> are at risk for internet addiction, which has been described as a public health problem worldwide</w:t>
      </w:r>
      <w:r w:rsidR="0057411A" w:rsidRPr="00FC6F2A">
        <w:t>.</w:t>
      </w:r>
      <w:r w:rsidR="004D39A8">
        <w:t xml:space="preserve"> </w:t>
      </w:r>
      <w:r w:rsidR="0057411A" w:rsidRPr="00FC6F2A">
        <w:t xml:space="preserve">The prevalence </w:t>
      </w:r>
      <w:r w:rsidR="004D39A8">
        <w:t xml:space="preserve">  </w:t>
      </w:r>
      <w:r w:rsidR="0057411A" w:rsidRPr="00FC6F2A">
        <w:t xml:space="preserve">of internet addiction found in this study was 27.8%, </w:t>
      </w:r>
      <w:r w:rsidR="0057411A" w:rsidRPr="004D39A8">
        <w:rPr>
          <w:highlight w:val="red"/>
        </w:rPr>
        <w:t>a finding much lower</w:t>
      </w:r>
      <w:r w:rsidR="0057411A" w:rsidRPr="00FC6F2A">
        <w:t xml:space="preserve"> than that of Afolabi et al</w:t>
      </w:r>
      <w:proofErr w:type="gramStart"/>
      <w:r w:rsidR="0057411A" w:rsidRPr="00FC6F2A">
        <w:rPr>
          <w:vertAlign w:val="superscript"/>
        </w:rPr>
        <w:t>2</w:t>
      </w:r>
      <w:r w:rsidR="00AB4569">
        <w:rPr>
          <w:vertAlign w:val="superscript"/>
        </w:rPr>
        <w:t>8</w:t>
      </w:r>
      <w:r w:rsidR="0057411A" w:rsidRPr="00FC6F2A">
        <w:t xml:space="preserve"> </w:t>
      </w:r>
      <w:r w:rsidR="00FA5583">
        <w:t>,</w:t>
      </w:r>
      <w:proofErr w:type="spellStart"/>
      <w:r w:rsidR="0057411A" w:rsidRPr="00FC6F2A">
        <w:t>Odinka</w:t>
      </w:r>
      <w:proofErr w:type="spellEnd"/>
      <w:proofErr w:type="gramEnd"/>
      <w:r w:rsidR="0057411A" w:rsidRPr="00FC6F2A">
        <w:t xml:space="preserve"> et al</w:t>
      </w:r>
      <w:r w:rsidR="00EC0D4C">
        <w:rPr>
          <w:vertAlign w:val="superscript"/>
        </w:rPr>
        <w:t>10</w:t>
      </w:r>
      <w:r w:rsidR="00FA5583">
        <w:rPr>
          <w:vertAlign w:val="superscript"/>
        </w:rPr>
        <w:t xml:space="preserve"> </w:t>
      </w:r>
      <w:r w:rsidR="00FA5583">
        <w:t xml:space="preserve">and </w:t>
      </w:r>
      <w:proofErr w:type="spellStart"/>
      <w:r w:rsidR="00FA5583">
        <w:t>Funmito</w:t>
      </w:r>
      <w:proofErr w:type="spellEnd"/>
      <w:r w:rsidR="00FA5583">
        <w:t xml:space="preserve"> et al</w:t>
      </w:r>
      <w:r w:rsidR="00FA5583">
        <w:rPr>
          <w:vertAlign w:val="superscript"/>
        </w:rPr>
        <w:t>12</w:t>
      </w:r>
      <w:r w:rsidR="0057411A" w:rsidRPr="00FC6F2A">
        <w:t xml:space="preserve"> but however agrees with finding</w:t>
      </w:r>
      <w:r w:rsidR="004D39A8" w:rsidRPr="004D39A8">
        <w:rPr>
          <w:highlight w:val="red"/>
        </w:rPr>
        <w:t>s</w:t>
      </w:r>
      <w:r w:rsidR="0057411A" w:rsidRPr="00FC6F2A">
        <w:t xml:space="preserve"> by </w:t>
      </w:r>
      <w:proofErr w:type="spellStart"/>
      <w:r w:rsidR="0057411A" w:rsidRPr="00FC6F2A">
        <w:t>Okeafor</w:t>
      </w:r>
      <w:proofErr w:type="spellEnd"/>
      <w:r w:rsidR="0057411A" w:rsidRPr="00FC6F2A">
        <w:t xml:space="preserve"> et al</w:t>
      </w:r>
      <w:r w:rsidR="00EC0D4C">
        <w:rPr>
          <w:vertAlign w:val="superscript"/>
        </w:rPr>
        <w:t>11</w:t>
      </w:r>
      <w:r w:rsidR="0057411A" w:rsidRPr="00FC6F2A">
        <w:t xml:space="preserve"> who reported a prevalence of 21.9%. </w:t>
      </w:r>
      <w:r w:rsidR="00633EBA" w:rsidRPr="00FC6F2A">
        <w:t>These variations in prevalence rates observed in the previous studies and the present study could be due to</w:t>
      </w:r>
      <w:r w:rsidR="00AA4D64" w:rsidRPr="00FC6F2A">
        <w:t xml:space="preserve"> the time of the study,</w:t>
      </w:r>
      <w:r w:rsidR="00633EBA" w:rsidRPr="00FC6F2A">
        <w:t xml:space="preserve"> methodological differences as well as the level of severity </w:t>
      </w:r>
      <w:r w:rsidR="00AA4D64" w:rsidRPr="00FC6F2A">
        <w:t>of internet</w:t>
      </w:r>
      <w:r w:rsidR="00633EBA" w:rsidRPr="00FC6F2A">
        <w:t xml:space="preserve"> use that is classified </w:t>
      </w:r>
      <w:r w:rsidR="00633EBA" w:rsidRPr="00FA5583">
        <w:rPr>
          <w:highlight w:val="red"/>
        </w:rPr>
        <w:t>as addiction</w:t>
      </w:r>
      <w:r w:rsidR="00633EBA" w:rsidRPr="00FC6F2A">
        <w:t xml:space="preserve">. </w:t>
      </w:r>
      <w:r w:rsidR="00AA4D64" w:rsidRPr="00FC6F2A">
        <w:t xml:space="preserve"> </w:t>
      </w:r>
      <w:r w:rsidR="00AA4D64" w:rsidRPr="00FA5583">
        <w:rPr>
          <w:highlight w:val="red"/>
        </w:rPr>
        <w:t>Afolabi</w:t>
      </w:r>
      <w:r w:rsidR="0035265B" w:rsidRPr="00FA5583">
        <w:rPr>
          <w:highlight w:val="red"/>
        </w:rPr>
        <w:t xml:space="preserve"> et al</w:t>
      </w:r>
      <w:r w:rsidR="0035265B" w:rsidRPr="00FA5583">
        <w:rPr>
          <w:highlight w:val="red"/>
          <w:vertAlign w:val="superscript"/>
        </w:rPr>
        <w:t>2</w:t>
      </w:r>
      <w:r w:rsidR="00AB4569" w:rsidRPr="00FA5583">
        <w:rPr>
          <w:highlight w:val="red"/>
          <w:vertAlign w:val="superscript"/>
        </w:rPr>
        <w:t>8</w:t>
      </w:r>
      <w:r w:rsidR="00AA4D64" w:rsidRPr="00FA5583">
        <w:rPr>
          <w:highlight w:val="red"/>
        </w:rPr>
        <w:t xml:space="preserve"> and </w:t>
      </w:r>
      <w:proofErr w:type="spellStart"/>
      <w:r w:rsidR="00AA4D64" w:rsidRPr="00FA5583">
        <w:rPr>
          <w:highlight w:val="red"/>
        </w:rPr>
        <w:t>Odinka</w:t>
      </w:r>
      <w:proofErr w:type="spellEnd"/>
      <w:r w:rsidR="0035265B" w:rsidRPr="00FA5583">
        <w:rPr>
          <w:highlight w:val="red"/>
        </w:rPr>
        <w:t xml:space="preserve"> et al</w:t>
      </w:r>
      <w:r w:rsidR="00EC0D4C" w:rsidRPr="00FA5583">
        <w:rPr>
          <w:highlight w:val="red"/>
          <w:vertAlign w:val="superscript"/>
        </w:rPr>
        <w:t>10</w:t>
      </w:r>
      <w:r w:rsidR="00AA4D64" w:rsidRPr="00FA5583">
        <w:rPr>
          <w:highlight w:val="red"/>
        </w:rPr>
        <w:t xml:space="preserve"> who reported prevalence rates above 50%</w:t>
      </w:r>
      <w:r w:rsidR="00FA5583" w:rsidRPr="00FA5583">
        <w:rPr>
          <w:highlight w:val="red"/>
        </w:rPr>
        <w:t xml:space="preserve"> could</w:t>
      </w:r>
      <w:r w:rsidR="00AA4D64" w:rsidRPr="00FA5583">
        <w:rPr>
          <w:highlight w:val="red"/>
        </w:rPr>
        <w:t xml:space="preserve"> possibly </w:t>
      </w:r>
      <w:r w:rsidR="00FA5583" w:rsidRPr="00FA5583">
        <w:rPr>
          <w:highlight w:val="red"/>
        </w:rPr>
        <w:t xml:space="preserve">be </w:t>
      </w:r>
      <w:r w:rsidR="00AA4D64" w:rsidRPr="00FA5583">
        <w:rPr>
          <w:highlight w:val="red"/>
        </w:rPr>
        <w:t xml:space="preserve">due to the fact that their studies were </w:t>
      </w:r>
      <w:r w:rsidR="006C1923" w:rsidRPr="00FA5583">
        <w:rPr>
          <w:highlight w:val="red"/>
        </w:rPr>
        <w:t xml:space="preserve">conducted </w:t>
      </w:r>
      <w:r w:rsidR="00AA4D64" w:rsidRPr="00FA5583">
        <w:rPr>
          <w:highlight w:val="red"/>
        </w:rPr>
        <w:t>just after the</w:t>
      </w:r>
      <w:r w:rsidR="00FA5583" w:rsidRPr="00FA5583">
        <w:rPr>
          <w:highlight w:val="red"/>
        </w:rPr>
        <w:t xml:space="preserve"> lifting of the</w:t>
      </w:r>
      <w:r w:rsidR="00AA4D64" w:rsidRPr="00FA5583">
        <w:rPr>
          <w:highlight w:val="red"/>
        </w:rPr>
        <w:t xml:space="preserve"> </w:t>
      </w:r>
      <w:r w:rsidR="0035265B" w:rsidRPr="00FA5583">
        <w:rPr>
          <w:highlight w:val="red"/>
        </w:rPr>
        <w:t xml:space="preserve">restriction of public gathering due to </w:t>
      </w:r>
      <w:r w:rsidR="00AA4D64" w:rsidRPr="00FA5583">
        <w:rPr>
          <w:highlight w:val="red"/>
        </w:rPr>
        <w:t>Covid-19 pandemic</w:t>
      </w:r>
      <w:r w:rsidR="0035265B" w:rsidRPr="00FA5583">
        <w:rPr>
          <w:highlight w:val="red"/>
        </w:rPr>
        <w:t>.</w:t>
      </w:r>
      <w:r w:rsidR="0035265B" w:rsidRPr="00FC6F2A">
        <w:t xml:space="preserve"> This era was marked by high internet use for both learning and social interactions. </w:t>
      </w:r>
      <w:r w:rsidR="00AA4D64" w:rsidRPr="00FC6F2A">
        <w:t xml:space="preserve"> </w:t>
      </w:r>
    </w:p>
    <w:p w14:paraId="08E3C2CD" w14:textId="6A7A619E" w:rsidR="00BE4EE1" w:rsidRPr="00FC6F2A" w:rsidRDefault="0035265B" w:rsidP="0035265B">
      <w:pPr>
        <w:spacing w:line="480" w:lineRule="auto"/>
        <w:jc w:val="both"/>
      </w:pPr>
      <w:r w:rsidRPr="00FC6F2A">
        <w:t xml:space="preserve">Notably, the higher prevalence of internet addiction among males in the present study is consistent with </w:t>
      </w:r>
      <w:proofErr w:type="spellStart"/>
      <w:r w:rsidRPr="00FC6F2A">
        <w:t>Mbachu</w:t>
      </w:r>
      <w:proofErr w:type="spellEnd"/>
      <w:r w:rsidRPr="00FC6F2A">
        <w:t xml:space="preserve"> et al</w:t>
      </w:r>
      <w:r w:rsidR="00EC0D4C">
        <w:rPr>
          <w:vertAlign w:val="superscript"/>
        </w:rPr>
        <w:t>9</w:t>
      </w:r>
      <w:r w:rsidRPr="00FC6F2A">
        <w:t xml:space="preserve"> and Adiele et al</w:t>
      </w:r>
      <w:r w:rsidR="00A44885">
        <w:rPr>
          <w:vertAlign w:val="superscript"/>
        </w:rPr>
        <w:t>29</w:t>
      </w:r>
      <w:r w:rsidRPr="00FC6F2A">
        <w:t xml:space="preserve"> among adolescent</w:t>
      </w:r>
      <w:r w:rsidR="009157F3" w:rsidRPr="009157F3">
        <w:rPr>
          <w:highlight w:val="red"/>
        </w:rPr>
        <w:t>s</w:t>
      </w:r>
      <w:r w:rsidRPr="00FC6F2A">
        <w:t xml:space="preserve"> in South East and South West Nigerian. </w:t>
      </w:r>
      <w:r w:rsidR="008A20F5" w:rsidRPr="00FC6F2A">
        <w:t xml:space="preserve">Similarly, </w:t>
      </w:r>
      <w:r w:rsidR="008A20F5" w:rsidRPr="009157F3">
        <w:rPr>
          <w:highlight w:val="red"/>
        </w:rPr>
        <w:t>th</w:t>
      </w:r>
      <w:r w:rsidR="009157F3" w:rsidRPr="009157F3">
        <w:rPr>
          <w:highlight w:val="red"/>
        </w:rPr>
        <w:t>e</w:t>
      </w:r>
      <w:r w:rsidR="008A20F5" w:rsidRPr="00FC6F2A">
        <w:t xml:space="preserve"> index study reports a much greater odds of male</w:t>
      </w:r>
      <w:r w:rsidR="009157F3" w:rsidRPr="009157F3">
        <w:rPr>
          <w:highlight w:val="red"/>
        </w:rPr>
        <w:t>s</w:t>
      </w:r>
      <w:r w:rsidR="008A20F5" w:rsidRPr="00FC6F2A">
        <w:t xml:space="preserve"> being addicted to</w:t>
      </w:r>
      <w:r w:rsidR="009157F3">
        <w:t xml:space="preserve"> </w:t>
      </w:r>
      <w:r w:rsidR="009157F3" w:rsidRPr="009157F3">
        <w:rPr>
          <w:highlight w:val="red"/>
        </w:rPr>
        <w:t>the</w:t>
      </w:r>
      <w:r w:rsidR="008A20F5" w:rsidRPr="00FC6F2A">
        <w:t xml:space="preserve"> internet than females, this is not surprising as boys have been known to have higher tendency to exhibit risky behaviours.</w:t>
      </w:r>
      <w:r w:rsidR="00EC0D4C">
        <w:rPr>
          <w:vertAlign w:val="superscript"/>
        </w:rPr>
        <w:t>9</w:t>
      </w:r>
      <w:r w:rsidR="008A20F5" w:rsidRPr="00FC6F2A">
        <w:t xml:space="preserve">  </w:t>
      </w:r>
      <w:r w:rsidR="00243DE7" w:rsidRPr="00FC6F2A">
        <w:t xml:space="preserve">However, compared to the severity of internet addiction, our finding is at variance with </w:t>
      </w:r>
      <w:proofErr w:type="spellStart"/>
      <w:r w:rsidR="00243DE7" w:rsidRPr="00FC6F2A">
        <w:t>Mbachu</w:t>
      </w:r>
      <w:proofErr w:type="spellEnd"/>
      <w:r w:rsidR="00243DE7" w:rsidRPr="00FC6F2A">
        <w:t xml:space="preserve"> et al</w:t>
      </w:r>
      <w:r w:rsidR="00EC0D4C">
        <w:rPr>
          <w:vertAlign w:val="superscript"/>
        </w:rPr>
        <w:t>9</w:t>
      </w:r>
      <w:r w:rsidR="009157F3">
        <w:rPr>
          <w:vertAlign w:val="superscript"/>
        </w:rPr>
        <w:t xml:space="preserve"> </w:t>
      </w:r>
      <w:r w:rsidR="009157F3" w:rsidRPr="009157F3">
        <w:rPr>
          <w:highlight w:val="red"/>
        </w:rPr>
        <w:t>as</w:t>
      </w:r>
      <w:r w:rsidR="00243DE7" w:rsidRPr="00FC6F2A">
        <w:t xml:space="preserve"> the prevalence of severe internet addiction was higher among female</w:t>
      </w:r>
      <w:r w:rsidR="00BE4EE1" w:rsidRPr="00FC6F2A">
        <w:t xml:space="preserve">s </w:t>
      </w:r>
      <w:r w:rsidR="00243DE7" w:rsidRPr="00FC6F2A">
        <w:t>in th</w:t>
      </w:r>
      <w:r w:rsidR="00BE4EE1" w:rsidRPr="00FC6F2A">
        <w:t xml:space="preserve">e present </w:t>
      </w:r>
      <w:r w:rsidR="00243DE7" w:rsidRPr="00FC6F2A">
        <w:t xml:space="preserve">study </w:t>
      </w:r>
      <w:r w:rsidR="009157F3" w:rsidRPr="009157F3">
        <w:rPr>
          <w:highlight w:val="red"/>
        </w:rPr>
        <w:t>while</w:t>
      </w:r>
      <w:r w:rsidR="009157F3">
        <w:t xml:space="preserve"> </w:t>
      </w:r>
      <w:proofErr w:type="spellStart"/>
      <w:r w:rsidR="00BE4EE1" w:rsidRPr="00FC6F2A">
        <w:t>Mbachu</w:t>
      </w:r>
      <w:proofErr w:type="spellEnd"/>
      <w:r w:rsidR="00BE4EE1" w:rsidRPr="00FC6F2A">
        <w:t xml:space="preserve"> et al</w:t>
      </w:r>
      <w:r w:rsidR="000B6F94">
        <w:rPr>
          <w:vertAlign w:val="superscript"/>
        </w:rPr>
        <w:t>9</w:t>
      </w:r>
      <w:r w:rsidR="00BE4EE1" w:rsidRPr="00FC6F2A">
        <w:rPr>
          <w:vertAlign w:val="superscript"/>
        </w:rPr>
        <w:t xml:space="preserve"> </w:t>
      </w:r>
      <w:r w:rsidR="00BE4EE1" w:rsidRPr="00FC6F2A">
        <w:t>reported more severe addiction levels among males. This highlights the fact that adolescent girls are also at risk of very risk</w:t>
      </w:r>
      <w:r w:rsidR="008A5A18">
        <w:t>y social</w:t>
      </w:r>
      <w:r w:rsidR="00BE4EE1" w:rsidRPr="00FC6F2A">
        <w:t xml:space="preserve"> behaviours</w:t>
      </w:r>
      <w:r w:rsidR="00BE4EE1" w:rsidRPr="009157F3">
        <w:rPr>
          <w:highlight w:val="red"/>
        </w:rPr>
        <w:t>.</w:t>
      </w:r>
      <w:r w:rsidR="00CD299C" w:rsidRPr="009157F3">
        <w:rPr>
          <w:highlight w:val="red"/>
        </w:rPr>
        <w:t xml:space="preserve"> </w:t>
      </w:r>
      <w:r w:rsidR="009157F3" w:rsidRPr="009157F3">
        <w:rPr>
          <w:highlight w:val="red"/>
        </w:rPr>
        <w:t>I</w:t>
      </w:r>
      <w:r w:rsidR="00BE4EE1" w:rsidRPr="009157F3">
        <w:rPr>
          <w:highlight w:val="red"/>
        </w:rPr>
        <w:t>n contrast to our finding</w:t>
      </w:r>
      <w:r w:rsidR="009157F3" w:rsidRPr="009157F3">
        <w:rPr>
          <w:highlight w:val="red"/>
        </w:rPr>
        <w:t>s however</w:t>
      </w:r>
      <w:r w:rsidR="00BE4EE1" w:rsidRPr="00FC6F2A">
        <w:t>, some scholars have reported that there is no sex predilection to internet addiction among adolescents and young adults.</w:t>
      </w:r>
      <w:r w:rsidR="000B6F94">
        <w:rPr>
          <w:vertAlign w:val="superscript"/>
        </w:rPr>
        <w:t>3</w:t>
      </w:r>
      <w:r w:rsidR="00AB4569">
        <w:rPr>
          <w:vertAlign w:val="superscript"/>
        </w:rPr>
        <w:t>0</w:t>
      </w:r>
      <w:r w:rsidR="00BE4EE1" w:rsidRPr="00FC6F2A">
        <w:t xml:space="preserve"> </w:t>
      </w:r>
    </w:p>
    <w:p w14:paraId="7F6E7CB3" w14:textId="332E5DFD" w:rsidR="003A28F9" w:rsidRPr="0048090B" w:rsidRDefault="00405A5C" w:rsidP="003A28F9">
      <w:pPr>
        <w:spacing w:line="480" w:lineRule="auto"/>
        <w:jc w:val="both"/>
        <w:rPr>
          <w:color w:val="000000" w:themeColor="text1"/>
        </w:rPr>
      </w:pPr>
      <w:r w:rsidRPr="0048090B">
        <w:rPr>
          <w:color w:val="000000" w:themeColor="text1"/>
        </w:rPr>
        <w:t>The index study showed a positive correlation between internet addiction and daytimes sleepiness. This finding agrees with Waheed et al,</w:t>
      </w:r>
      <w:r w:rsidR="000B6F94">
        <w:rPr>
          <w:color w:val="000000" w:themeColor="text1"/>
          <w:vertAlign w:val="superscript"/>
        </w:rPr>
        <w:t>3</w:t>
      </w:r>
      <w:r w:rsidR="00AB4569">
        <w:rPr>
          <w:color w:val="000000" w:themeColor="text1"/>
          <w:vertAlign w:val="superscript"/>
        </w:rPr>
        <w:t>1</w:t>
      </w:r>
      <w:r w:rsidRPr="0048090B">
        <w:rPr>
          <w:color w:val="000000" w:themeColor="text1"/>
          <w:vertAlign w:val="superscript"/>
        </w:rPr>
        <w:t xml:space="preserve"> </w:t>
      </w:r>
      <w:r w:rsidR="00C900E6" w:rsidRPr="00C37359">
        <w:rPr>
          <w:color w:val="000000" w:themeColor="text1"/>
          <w:highlight w:val="red"/>
        </w:rPr>
        <w:t>who</w:t>
      </w:r>
      <w:r w:rsidRPr="0048090B">
        <w:rPr>
          <w:color w:val="000000" w:themeColor="text1"/>
        </w:rPr>
        <w:t xml:space="preserve"> opined that internet addiction causes excessive </w:t>
      </w:r>
      <w:r w:rsidRPr="0048090B">
        <w:rPr>
          <w:color w:val="000000" w:themeColor="text1"/>
        </w:rPr>
        <w:lastRenderedPageBreak/>
        <w:t xml:space="preserve">daytime sleepiness and </w:t>
      </w:r>
      <w:r w:rsidR="00E17743" w:rsidRPr="0048090B">
        <w:rPr>
          <w:color w:val="000000" w:themeColor="text1"/>
        </w:rPr>
        <w:t xml:space="preserve">it is the excessive daytime sleepiness that contributes to the depressive symptoms the participants present with. </w:t>
      </w:r>
      <w:r w:rsidR="00AA3D51" w:rsidRPr="0048090B">
        <w:rPr>
          <w:color w:val="000000" w:themeColor="text1"/>
        </w:rPr>
        <w:t>Similarly,</w:t>
      </w:r>
      <w:r w:rsidR="00CD299C" w:rsidRPr="0048090B">
        <w:rPr>
          <w:color w:val="000000" w:themeColor="text1"/>
        </w:rPr>
        <w:t xml:space="preserve"> Semenova et al</w:t>
      </w:r>
      <w:r w:rsidR="000B6F94">
        <w:rPr>
          <w:color w:val="000000" w:themeColor="text1"/>
          <w:vertAlign w:val="superscript"/>
        </w:rPr>
        <w:t>18</w:t>
      </w:r>
      <w:r w:rsidR="00AA3D51" w:rsidRPr="0048090B">
        <w:rPr>
          <w:color w:val="000000" w:themeColor="text1"/>
        </w:rPr>
        <w:t xml:space="preserve"> reported a higher prevalence of </w:t>
      </w:r>
      <w:r w:rsidR="00CD299C" w:rsidRPr="0048090B">
        <w:rPr>
          <w:color w:val="000000" w:themeColor="text1"/>
        </w:rPr>
        <w:t>EDS among</w:t>
      </w:r>
      <w:r w:rsidR="00AA3D51" w:rsidRPr="0048090B">
        <w:rPr>
          <w:color w:val="000000" w:themeColor="text1"/>
        </w:rPr>
        <w:t xml:space="preserve"> adolescents who </w:t>
      </w:r>
      <w:r w:rsidR="00CD299C" w:rsidRPr="0048090B">
        <w:rPr>
          <w:color w:val="000000" w:themeColor="text1"/>
        </w:rPr>
        <w:t xml:space="preserve">had </w:t>
      </w:r>
      <w:r w:rsidR="00AA3D51" w:rsidRPr="0048090B">
        <w:rPr>
          <w:color w:val="000000" w:themeColor="text1"/>
        </w:rPr>
        <w:t xml:space="preserve">internet addiction. They opined that </w:t>
      </w:r>
      <w:r w:rsidR="00CD299C" w:rsidRPr="0048090B">
        <w:rPr>
          <w:color w:val="000000" w:themeColor="text1"/>
        </w:rPr>
        <w:t xml:space="preserve">the severity of </w:t>
      </w:r>
      <w:r w:rsidR="00AA3D51" w:rsidRPr="0048090B">
        <w:rPr>
          <w:color w:val="000000" w:themeColor="text1"/>
        </w:rPr>
        <w:t xml:space="preserve">EDS increases as the severity of internet use increases among adolescents. </w:t>
      </w:r>
      <w:r w:rsidR="002626D4" w:rsidRPr="002626D4">
        <w:rPr>
          <w:color w:val="000000" w:themeColor="text1"/>
          <w:highlight w:val="red"/>
        </w:rPr>
        <w:t>Perhaps, this could account for why females had a higher burden of EDS compared to males in this present study</w:t>
      </w:r>
      <w:r w:rsidR="002626D4">
        <w:rPr>
          <w:color w:val="000000" w:themeColor="text1"/>
        </w:rPr>
        <w:t xml:space="preserve">. </w:t>
      </w:r>
      <w:r w:rsidR="00AA3D51" w:rsidRPr="0048090B">
        <w:rPr>
          <w:color w:val="000000" w:themeColor="text1"/>
        </w:rPr>
        <w:t xml:space="preserve">These two studies made use of the PDSS which was also used in the index study. </w:t>
      </w:r>
      <w:r w:rsidR="00E17743" w:rsidRPr="0048090B">
        <w:rPr>
          <w:color w:val="000000" w:themeColor="text1"/>
        </w:rPr>
        <w:t>Internet addiction can lead to excessive daytime sleepiness among adolescents because</w:t>
      </w:r>
      <w:r w:rsidR="00AA3D51" w:rsidRPr="0048090B">
        <w:rPr>
          <w:color w:val="000000" w:themeColor="text1"/>
        </w:rPr>
        <w:t xml:space="preserve"> of </w:t>
      </w:r>
      <w:r w:rsidR="003A28F9" w:rsidRPr="0048090B">
        <w:rPr>
          <w:color w:val="000000" w:themeColor="text1"/>
        </w:rPr>
        <w:t xml:space="preserve">possible </w:t>
      </w:r>
      <w:r w:rsidR="00AA3D51" w:rsidRPr="0048090B">
        <w:rPr>
          <w:color w:val="000000" w:themeColor="text1"/>
        </w:rPr>
        <w:t xml:space="preserve">high use of internet at night, </w:t>
      </w:r>
      <w:r w:rsidR="00E17743" w:rsidRPr="0048090B">
        <w:rPr>
          <w:color w:val="000000" w:themeColor="text1"/>
        </w:rPr>
        <w:t xml:space="preserve">delayed </w:t>
      </w:r>
      <w:r w:rsidR="00860E04" w:rsidRPr="0048090B">
        <w:rPr>
          <w:color w:val="000000" w:themeColor="text1"/>
        </w:rPr>
        <w:t>bedtime and</w:t>
      </w:r>
      <w:r w:rsidR="003A28F9" w:rsidRPr="0048090B">
        <w:rPr>
          <w:color w:val="000000" w:themeColor="text1"/>
        </w:rPr>
        <w:t xml:space="preserve"> sleep disturbance </w:t>
      </w:r>
      <w:r w:rsidR="00E17743" w:rsidRPr="0048090B">
        <w:rPr>
          <w:color w:val="000000" w:themeColor="text1"/>
        </w:rPr>
        <w:t xml:space="preserve">as well as reduced sleep quality. Poor sleep leads to excessive fatigue, reduced level of concentration and overall poor health. </w:t>
      </w:r>
      <w:r w:rsidR="000B6F94">
        <w:rPr>
          <w:color w:val="000000" w:themeColor="text1"/>
          <w:vertAlign w:val="superscript"/>
        </w:rPr>
        <w:t>18</w:t>
      </w:r>
      <w:r w:rsidR="005C7535" w:rsidRPr="0048090B">
        <w:rPr>
          <w:color w:val="000000" w:themeColor="text1"/>
        </w:rPr>
        <w:t xml:space="preserve"> </w:t>
      </w:r>
      <w:r w:rsidR="00E17743" w:rsidRPr="0048090B">
        <w:rPr>
          <w:color w:val="000000" w:themeColor="text1"/>
        </w:rPr>
        <w:t>Th</w:t>
      </w:r>
      <w:r w:rsidR="003A28F9" w:rsidRPr="0048090B">
        <w:rPr>
          <w:color w:val="000000" w:themeColor="text1"/>
        </w:rPr>
        <w:t>e</w:t>
      </w:r>
      <w:r w:rsidR="00E17743" w:rsidRPr="0048090B">
        <w:rPr>
          <w:color w:val="000000" w:themeColor="text1"/>
        </w:rPr>
        <w:t xml:space="preserve"> </w:t>
      </w:r>
      <w:r w:rsidR="003A28F9" w:rsidRPr="0048090B">
        <w:rPr>
          <w:color w:val="000000" w:themeColor="text1"/>
        </w:rPr>
        <w:t>finding</w:t>
      </w:r>
      <w:r w:rsidR="00E17743" w:rsidRPr="0048090B">
        <w:rPr>
          <w:color w:val="000000" w:themeColor="text1"/>
        </w:rPr>
        <w:t xml:space="preserve"> </w:t>
      </w:r>
      <w:r w:rsidR="003A28F9" w:rsidRPr="0048090B">
        <w:rPr>
          <w:color w:val="000000" w:themeColor="text1"/>
        </w:rPr>
        <w:t>of this study i</w:t>
      </w:r>
      <w:r w:rsidR="00E17743" w:rsidRPr="0048090B">
        <w:rPr>
          <w:color w:val="000000" w:themeColor="text1"/>
        </w:rPr>
        <w:t xml:space="preserve">s also in tandem with that of </w:t>
      </w:r>
      <w:proofErr w:type="spellStart"/>
      <w:r w:rsidR="00E17743" w:rsidRPr="0048090B">
        <w:rPr>
          <w:color w:val="000000" w:themeColor="text1"/>
        </w:rPr>
        <w:t>Okeafor</w:t>
      </w:r>
      <w:proofErr w:type="spellEnd"/>
      <w:r w:rsidR="00E17743" w:rsidRPr="0048090B">
        <w:rPr>
          <w:color w:val="000000" w:themeColor="text1"/>
        </w:rPr>
        <w:t xml:space="preserve"> et al</w:t>
      </w:r>
      <w:r w:rsidR="000B6F94">
        <w:rPr>
          <w:color w:val="000000" w:themeColor="text1"/>
          <w:vertAlign w:val="superscript"/>
        </w:rPr>
        <w:t>11</w:t>
      </w:r>
      <w:r w:rsidR="00E17743" w:rsidRPr="0048090B">
        <w:rPr>
          <w:color w:val="000000" w:themeColor="text1"/>
        </w:rPr>
        <w:t xml:space="preserve">, who reported poor sleep quality using the </w:t>
      </w:r>
      <w:proofErr w:type="spellStart"/>
      <w:r w:rsidR="003A28F9" w:rsidRPr="0048090B">
        <w:rPr>
          <w:color w:val="000000" w:themeColor="text1"/>
        </w:rPr>
        <w:t>Pittsburge</w:t>
      </w:r>
      <w:proofErr w:type="spellEnd"/>
      <w:r w:rsidR="003A28F9" w:rsidRPr="0048090B">
        <w:rPr>
          <w:color w:val="000000" w:themeColor="text1"/>
        </w:rPr>
        <w:t xml:space="preserve"> Sleep Quality Index (PSQI) among</w:t>
      </w:r>
      <w:r w:rsidR="00E17743" w:rsidRPr="0048090B">
        <w:rPr>
          <w:color w:val="000000" w:themeColor="text1"/>
        </w:rPr>
        <w:t xml:space="preserve"> university undergraduate students addicted to</w:t>
      </w:r>
      <w:r w:rsidR="00C37359">
        <w:rPr>
          <w:color w:val="000000" w:themeColor="text1"/>
        </w:rPr>
        <w:t xml:space="preserve"> </w:t>
      </w:r>
      <w:r w:rsidR="00C37359" w:rsidRPr="00C37359">
        <w:rPr>
          <w:color w:val="000000" w:themeColor="text1"/>
          <w:highlight w:val="red"/>
        </w:rPr>
        <w:t>the</w:t>
      </w:r>
      <w:r w:rsidR="00E17743" w:rsidRPr="0048090B">
        <w:rPr>
          <w:color w:val="000000" w:themeColor="text1"/>
        </w:rPr>
        <w:t xml:space="preserve"> internet. </w:t>
      </w:r>
    </w:p>
    <w:p w14:paraId="0FA7E8D2" w14:textId="7D13BED5" w:rsidR="005C7535" w:rsidRPr="0048090B" w:rsidRDefault="005C7535" w:rsidP="0035265B">
      <w:pPr>
        <w:spacing w:line="480" w:lineRule="auto"/>
        <w:jc w:val="both"/>
        <w:rPr>
          <w:color w:val="000000" w:themeColor="text1"/>
        </w:rPr>
      </w:pPr>
      <w:r w:rsidRPr="0048090B">
        <w:rPr>
          <w:color w:val="000000" w:themeColor="text1"/>
        </w:rPr>
        <w:t xml:space="preserve">Other than the significant sex difference in internet addiction among the participants, our study did not find any other significant relationship between internet addiction and other socioeconomic and demographic </w:t>
      </w:r>
      <w:proofErr w:type="gramStart"/>
      <w:r w:rsidRPr="0048090B">
        <w:rPr>
          <w:color w:val="000000" w:themeColor="text1"/>
        </w:rPr>
        <w:t>variables</w:t>
      </w:r>
      <w:r w:rsidR="0083021F" w:rsidRPr="0083021F">
        <w:rPr>
          <w:color w:val="000000" w:themeColor="text1"/>
        </w:rPr>
        <w:t xml:space="preserve"> </w:t>
      </w:r>
      <w:r w:rsidR="0083021F">
        <w:rPr>
          <w:color w:val="000000" w:themeColor="text1"/>
        </w:rPr>
        <w:t>.This</w:t>
      </w:r>
      <w:proofErr w:type="gramEnd"/>
      <w:r w:rsidR="0083021F">
        <w:rPr>
          <w:color w:val="000000" w:themeColor="text1"/>
        </w:rPr>
        <w:t xml:space="preserve"> </w:t>
      </w:r>
      <w:r w:rsidR="0083021F" w:rsidRPr="0048090B">
        <w:rPr>
          <w:color w:val="000000" w:themeColor="text1"/>
        </w:rPr>
        <w:t xml:space="preserve">is similar to that of </w:t>
      </w:r>
      <w:proofErr w:type="spellStart"/>
      <w:r w:rsidR="0083021F" w:rsidRPr="0048090B">
        <w:rPr>
          <w:color w:val="000000" w:themeColor="text1"/>
        </w:rPr>
        <w:t>Okeafor</w:t>
      </w:r>
      <w:proofErr w:type="spellEnd"/>
      <w:r w:rsidR="0083021F" w:rsidRPr="0048090B">
        <w:rPr>
          <w:color w:val="000000" w:themeColor="text1"/>
        </w:rPr>
        <w:t xml:space="preserve"> et al</w:t>
      </w:r>
      <w:r w:rsidR="0083021F">
        <w:rPr>
          <w:color w:val="000000" w:themeColor="text1"/>
          <w:vertAlign w:val="superscript"/>
        </w:rPr>
        <w:t>11</w:t>
      </w:r>
      <w:r w:rsidR="0083021F" w:rsidRPr="0048090B">
        <w:rPr>
          <w:color w:val="000000" w:themeColor="text1"/>
        </w:rPr>
        <w:t xml:space="preserve"> who did not report any significant relationship between socioeconomic status of students and the prevalence of internet addiction.</w:t>
      </w:r>
      <w:r w:rsidRPr="0048090B">
        <w:rPr>
          <w:color w:val="000000" w:themeColor="text1"/>
        </w:rPr>
        <w:t xml:space="preserve"> This shows </w:t>
      </w:r>
      <w:r w:rsidR="00AC0056" w:rsidRPr="0048090B">
        <w:rPr>
          <w:color w:val="000000" w:themeColor="text1"/>
        </w:rPr>
        <w:t>that</w:t>
      </w:r>
      <w:r w:rsidRPr="0048090B">
        <w:rPr>
          <w:color w:val="000000" w:themeColor="text1"/>
        </w:rPr>
        <w:t xml:space="preserve"> internet addiction is </w:t>
      </w:r>
      <w:r w:rsidR="00AC0056" w:rsidRPr="0048090B">
        <w:rPr>
          <w:color w:val="000000" w:themeColor="text1"/>
        </w:rPr>
        <w:t>widespread</w:t>
      </w:r>
      <w:r w:rsidR="00763381" w:rsidRPr="0048090B">
        <w:rPr>
          <w:color w:val="000000" w:themeColor="text1"/>
        </w:rPr>
        <w:t xml:space="preserve"> irrespective of the sociodemographic or economic class of an individual. </w:t>
      </w:r>
      <w:r w:rsidR="00763381" w:rsidRPr="0083021F">
        <w:rPr>
          <w:color w:val="000000" w:themeColor="text1"/>
          <w:highlight w:val="red"/>
        </w:rPr>
        <w:t>Perhaps</w:t>
      </w:r>
      <w:r w:rsidR="00763381" w:rsidRPr="0048090B">
        <w:rPr>
          <w:color w:val="000000" w:themeColor="text1"/>
        </w:rPr>
        <w:t xml:space="preserve"> the difference could be in the degree of addiction. Thus, preventive modalities should be put in place to reduce this form of addiction.</w:t>
      </w:r>
    </w:p>
    <w:p w14:paraId="61E1F5C3" w14:textId="75A0176A" w:rsidR="00E17743" w:rsidRPr="00193DD1" w:rsidRDefault="00763381" w:rsidP="0035265B">
      <w:pPr>
        <w:spacing w:line="480" w:lineRule="auto"/>
        <w:jc w:val="both"/>
        <w:rPr>
          <w:color w:val="000000" w:themeColor="text1"/>
        </w:rPr>
      </w:pPr>
      <w:r w:rsidRPr="0048090B">
        <w:rPr>
          <w:color w:val="000000" w:themeColor="text1"/>
        </w:rPr>
        <w:t xml:space="preserve">This study found that internet addiction is not uncommon among adolescents, which is not surprising as Nigeria is ranked the highest user of </w:t>
      </w:r>
      <w:r w:rsidR="001E5780" w:rsidRPr="001E5780">
        <w:rPr>
          <w:color w:val="000000" w:themeColor="text1"/>
          <w:highlight w:val="red"/>
        </w:rPr>
        <w:t>the</w:t>
      </w:r>
      <w:r w:rsidR="001E5780">
        <w:rPr>
          <w:color w:val="000000" w:themeColor="text1"/>
        </w:rPr>
        <w:t xml:space="preserve"> </w:t>
      </w:r>
      <w:r w:rsidRPr="0048090B">
        <w:rPr>
          <w:color w:val="000000" w:themeColor="text1"/>
        </w:rPr>
        <w:t>internet in Africa.</w:t>
      </w:r>
      <w:r w:rsidR="00CD2DE7" w:rsidRPr="00CD2DE7">
        <w:rPr>
          <w:color w:val="000000" w:themeColor="text1"/>
          <w:vertAlign w:val="superscript"/>
        </w:rPr>
        <w:t>11</w:t>
      </w:r>
      <w:r w:rsidRPr="0048090B">
        <w:rPr>
          <w:color w:val="000000" w:themeColor="text1"/>
        </w:rPr>
        <w:t xml:space="preserve"> </w:t>
      </w:r>
      <w:r w:rsidR="007204A4" w:rsidRPr="0048090B">
        <w:rPr>
          <w:color w:val="000000" w:themeColor="text1"/>
        </w:rPr>
        <w:t xml:space="preserve">Thus, with this rising trend of internet addiction among adolescents and the untoward consequences, there is need for timely </w:t>
      </w:r>
      <w:r w:rsidR="007204A4" w:rsidRPr="00193DD1">
        <w:rPr>
          <w:color w:val="000000" w:themeColor="text1"/>
        </w:rPr>
        <w:t xml:space="preserve">interventions including early screening and techniques to reduce the negative impact of </w:t>
      </w:r>
      <w:r w:rsidR="007204A4" w:rsidRPr="00193DD1">
        <w:rPr>
          <w:color w:val="000000" w:themeColor="text1"/>
        </w:rPr>
        <w:lastRenderedPageBreak/>
        <w:t xml:space="preserve">internet use, while ensuring that adolescents can interact with the digital world in a much healthier way. </w:t>
      </w:r>
    </w:p>
    <w:p w14:paraId="252462D2" w14:textId="139AA1C1" w:rsidR="009901D6" w:rsidRPr="00193DD1" w:rsidRDefault="00A57CB7" w:rsidP="009647DA">
      <w:pPr>
        <w:spacing w:line="480" w:lineRule="auto"/>
        <w:jc w:val="both"/>
        <w:rPr>
          <w:color w:val="000000" w:themeColor="text1"/>
        </w:rPr>
      </w:pPr>
      <w:r w:rsidRPr="00193DD1">
        <w:rPr>
          <w:b/>
          <w:bCs/>
          <w:color w:val="000000" w:themeColor="text1"/>
        </w:rPr>
        <w:t>Conclusion:</w:t>
      </w:r>
      <w:r w:rsidRPr="00193DD1">
        <w:rPr>
          <w:color w:val="000000" w:themeColor="text1"/>
        </w:rPr>
        <w:t xml:space="preserve"> </w:t>
      </w:r>
      <w:r w:rsidR="00E964EB" w:rsidRPr="00193DD1">
        <w:rPr>
          <w:color w:val="000000" w:themeColor="text1"/>
        </w:rPr>
        <w:t xml:space="preserve">This cross-sectional study highlights the prevalence of internet addiction and how it is becoming a </w:t>
      </w:r>
      <w:r w:rsidR="009647DA" w:rsidRPr="00193DD1">
        <w:rPr>
          <w:color w:val="000000" w:themeColor="text1"/>
        </w:rPr>
        <w:t xml:space="preserve">growing </w:t>
      </w:r>
      <w:r w:rsidR="00E964EB" w:rsidRPr="00193DD1">
        <w:rPr>
          <w:color w:val="000000" w:themeColor="text1"/>
        </w:rPr>
        <w:t>problem among adolescents in Rivers State.</w:t>
      </w:r>
      <w:r w:rsidR="009647DA" w:rsidRPr="00193DD1">
        <w:rPr>
          <w:color w:val="000000" w:themeColor="text1"/>
        </w:rPr>
        <w:t xml:space="preserve"> </w:t>
      </w:r>
      <w:r w:rsidR="009901D6" w:rsidRPr="00193DD1">
        <w:rPr>
          <w:color w:val="000000" w:themeColor="text1"/>
        </w:rPr>
        <w:t xml:space="preserve">Furthermore, this </w:t>
      </w:r>
      <w:r w:rsidR="00E0492C" w:rsidRPr="00193DD1">
        <w:rPr>
          <w:color w:val="000000" w:themeColor="text1"/>
        </w:rPr>
        <w:t>study shows</w:t>
      </w:r>
      <w:r w:rsidR="00E964EB" w:rsidRPr="00193DD1">
        <w:rPr>
          <w:color w:val="000000" w:themeColor="text1"/>
        </w:rPr>
        <w:t xml:space="preserve"> how serious an impact internet addiction can have on the sleep quality of adolescents. </w:t>
      </w:r>
    </w:p>
    <w:p w14:paraId="6F3C7F08" w14:textId="69B2D58F" w:rsidR="009647DA" w:rsidRPr="00193DD1" w:rsidRDefault="00456021" w:rsidP="009647DA">
      <w:pPr>
        <w:spacing w:line="480" w:lineRule="auto"/>
        <w:jc w:val="both"/>
        <w:rPr>
          <w:color w:val="000000" w:themeColor="text1"/>
        </w:rPr>
      </w:pPr>
      <w:r w:rsidRPr="00193DD1">
        <w:rPr>
          <w:color w:val="000000" w:themeColor="text1"/>
        </w:rPr>
        <w:t xml:space="preserve">There is need to create public awareness, initiate early recognition of </w:t>
      </w:r>
      <w:r w:rsidR="009901D6" w:rsidRPr="00193DD1">
        <w:rPr>
          <w:color w:val="000000" w:themeColor="text1"/>
        </w:rPr>
        <w:t xml:space="preserve">internet </w:t>
      </w:r>
      <w:r w:rsidRPr="00193DD1">
        <w:rPr>
          <w:color w:val="000000" w:themeColor="text1"/>
        </w:rPr>
        <w:t xml:space="preserve">addiction and establish specialized preventive </w:t>
      </w:r>
      <w:r w:rsidR="009647DA" w:rsidRPr="00193DD1">
        <w:rPr>
          <w:color w:val="000000" w:themeColor="text1"/>
        </w:rPr>
        <w:t>programs</w:t>
      </w:r>
      <w:r w:rsidRPr="00193DD1">
        <w:rPr>
          <w:color w:val="000000" w:themeColor="text1"/>
        </w:rPr>
        <w:t xml:space="preserve"> </w:t>
      </w:r>
      <w:r w:rsidRPr="001E5780">
        <w:rPr>
          <w:color w:val="000000" w:themeColor="text1"/>
          <w:highlight w:val="red"/>
        </w:rPr>
        <w:t xml:space="preserve">aimed </w:t>
      </w:r>
      <w:r w:rsidR="001E5780" w:rsidRPr="001E5780">
        <w:rPr>
          <w:color w:val="000000" w:themeColor="text1"/>
          <w:highlight w:val="red"/>
        </w:rPr>
        <w:t>at</w:t>
      </w:r>
      <w:r w:rsidRPr="001E5780">
        <w:rPr>
          <w:color w:val="000000" w:themeColor="text1"/>
          <w:highlight w:val="red"/>
        </w:rPr>
        <w:t xml:space="preserve"> address</w:t>
      </w:r>
      <w:r w:rsidR="001E5780" w:rsidRPr="001E5780">
        <w:rPr>
          <w:color w:val="000000" w:themeColor="text1"/>
          <w:highlight w:val="red"/>
        </w:rPr>
        <w:t>ing</w:t>
      </w:r>
      <w:r w:rsidRPr="001E5780">
        <w:rPr>
          <w:color w:val="000000" w:themeColor="text1"/>
          <w:highlight w:val="red"/>
        </w:rPr>
        <w:t xml:space="preserve"> all class</w:t>
      </w:r>
      <w:r w:rsidR="001E5780" w:rsidRPr="001E5780">
        <w:rPr>
          <w:color w:val="000000" w:themeColor="text1"/>
          <w:highlight w:val="red"/>
        </w:rPr>
        <w:t>es</w:t>
      </w:r>
      <w:r w:rsidRPr="00193DD1">
        <w:rPr>
          <w:color w:val="000000" w:themeColor="text1"/>
        </w:rPr>
        <w:t xml:space="preserve"> of adolescents irrespective of their socioeconomic status. While all stakeholders including teachers, healthcare professionals and policy makers can reduce the long-term effects of this disorder on adolescents </w:t>
      </w:r>
      <w:r w:rsidR="009647DA" w:rsidRPr="00193DD1">
        <w:rPr>
          <w:color w:val="000000" w:themeColor="text1"/>
        </w:rPr>
        <w:t xml:space="preserve">through the implementation of early intervention targeting </w:t>
      </w:r>
      <w:r w:rsidR="009901D6" w:rsidRPr="00193DD1">
        <w:rPr>
          <w:color w:val="000000" w:themeColor="text1"/>
        </w:rPr>
        <w:t xml:space="preserve">the </w:t>
      </w:r>
      <w:r w:rsidR="009647DA" w:rsidRPr="00193DD1">
        <w:rPr>
          <w:color w:val="000000" w:themeColor="text1"/>
        </w:rPr>
        <w:t xml:space="preserve">individual needs of adolescents.   </w:t>
      </w:r>
    </w:p>
    <w:p w14:paraId="3CEEBD76" w14:textId="5E206B81" w:rsidR="009647DA" w:rsidRDefault="00E0492C" w:rsidP="009647DA">
      <w:pPr>
        <w:spacing w:line="480" w:lineRule="auto"/>
        <w:jc w:val="both"/>
        <w:rPr>
          <w:color w:val="000000" w:themeColor="text1"/>
        </w:rPr>
      </w:pPr>
      <w:r w:rsidRPr="00193DD1">
        <w:rPr>
          <w:b/>
          <w:bCs/>
          <w:color w:val="000000" w:themeColor="text1"/>
        </w:rPr>
        <w:t>Limitation</w:t>
      </w:r>
      <w:r w:rsidR="001E5780">
        <w:rPr>
          <w:b/>
          <w:bCs/>
          <w:color w:val="000000" w:themeColor="text1"/>
        </w:rPr>
        <w:t>s</w:t>
      </w:r>
      <w:r w:rsidRPr="00193DD1">
        <w:rPr>
          <w:b/>
          <w:bCs/>
          <w:color w:val="000000" w:themeColor="text1"/>
        </w:rPr>
        <w:t xml:space="preserve"> of this study:</w:t>
      </w:r>
      <w:r w:rsidRPr="00193DD1">
        <w:rPr>
          <w:color w:val="000000" w:themeColor="text1"/>
        </w:rPr>
        <w:t xml:space="preserve"> This study </w:t>
      </w:r>
      <w:r w:rsidR="007744F4">
        <w:rPr>
          <w:color w:val="000000" w:themeColor="text1"/>
        </w:rPr>
        <w:t xml:space="preserve">was conducted in </w:t>
      </w:r>
      <w:r w:rsidRPr="00193DD1">
        <w:rPr>
          <w:color w:val="000000" w:themeColor="text1"/>
        </w:rPr>
        <w:t>two secondary schools in Rivers State</w:t>
      </w:r>
      <w:r w:rsidR="007744F4">
        <w:rPr>
          <w:color w:val="000000" w:themeColor="text1"/>
        </w:rPr>
        <w:t>;</w:t>
      </w:r>
      <w:r w:rsidRPr="00193DD1">
        <w:rPr>
          <w:color w:val="000000" w:themeColor="text1"/>
        </w:rPr>
        <w:t xml:space="preserve"> hence</w:t>
      </w:r>
      <w:r w:rsidR="007744F4">
        <w:rPr>
          <w:color w:val="000000" w:themeColor="text1"/>
        </w:rPr>
        <w:t>,</w:t>
      </w:r>
      <w:r w:rsidRPr="00193DD1">
        <w:rPr>
          <w:color w:val="000000" w:themeColor="text1"/>
        </w:rPr>
        <w:t xml:space="preserve"> the findings </w:t>
      </w:r>
      <w:r w:rsidR="00193DD1" w:rsidRPr="00193DD1">
        <w:rPr>
          <w:color w:val="000000" w:themeColor="text1"/>
        </w:rPr>
        <w:t>cannot</w:t>
      </w:r>
      <w:r w:rsidRPr="00193DD1">
        <w:rPr>
          <w:color w:val="000000" w:themeColor="text1"/>
        </w:rPr>
        <w:t xml:space="preserve"> be generalized for </w:t>
      </w:r>
      <w:r w:rsidR="007744F4">
        <w:rPr>
          <w:color w:val="000000" w:themeColor="text1"/>
        </w:rPr>
        <w:t xml:space="preserve">the </w:t>
      </w:r>
      <w:r w:rsidR="007744F4" w:rsidRPr="00193DD1">
        <w:rPr>
          <w:color w:val="000000" w:themeColor="text1"/>
        </w:rPr>
        <w:t>adolescent’s</w:t>
      </w:r>
      <w:r w:rsidR="007744F4">
        <w:rPr>
          <w:color w:val="000000" w:themeColor="text1"/>
        </w:rPr>
        <w:t xml:space="preserve"> population</w:t>
      </w:r>
      <w:r w:rsidRPr="00193DD1">
        <w:rPr>
          <w:color w:val="000000" w:themeColor="text1"/>
        </w:rPr>
        <w:t xml:space="preserve"> in the state. </w:t>
      </w:r>
      <w:r w:rsidR="007744F4">
        <w:rPr>
          <w:color w:val="000000" w:themeColor="text1"/>
        </w:rPr>
        <w:t xml:space="preserve">Furthermore, being a cross-sectional study design causal relationships between the examined variables cannot be established. </w:t>
      </w:r>
    </w:p>
    <w:p w14:paraId="717F5A31" w14:textId="77777777" w:rsidR="00A57010" w:rsidRDefault="00A57010" w:rsidP="009647DA">
      <w:pPr>
        <w:spacing w:line="480" w:lineRule="auto"/>
        <w:jc w:val="both"/>
        <w:rPr>
          <w:color w:val="000000" w:themeColor="text1"/>
        </w:rPr>
      </w:pPr>
    </w:p>
    <w:p w14:paraId="7C1C0965" w14:textId="77777777" w:rsidR="00A57010" w:rsidRPr="00A57010" w:rsidRDefault="00A57010" w:rsidP="00A57010">
      <w:pPr>
        <w:spacing w:after="200" w:line="276" w:lineRule="auto"/>
        <w:rPr>
          <w:rFonts w:ascii="Arial" w:eastAsia="Times New Roman" w:hAnsi="Arial" w:cs="Arial"/>
          <w:b/>
          <w:bCs/>
          <w:sz w:val="22"/>
          <w:lang w:eastAsia="en-GB"/>
        </w:rPr>
      </w:pPr>
      <w:r w:rsidRPr="00A57010">
        <w:rPr>
          <w:rFonts w:ascii="Arial" w:eastAsia="Times New Roman" w:hAnsi="Arial" w:cs="Arial"/>
          <w:b/>
          <w:bCs/>
          <w:sz w:val="22"/>
          <w:lang w:eastAsia="en-GB"/>
        </w:rPr>
        <w:t>COMPETING INTERESTS DISCLAIMER:</w:t>
      </w:r>
    </w:p>
    <w:p w14:paraId="5AA15A41" w14:textId="77777777" w:rsidR="00A57010" w:rsidRPr="00A57010" w:rsidRDefault="00A57010" w:rsidP="00A57010">
      <w:pPr>
        <w:spacing w:after="200" w:line="276" w:lineRule="auto"/>
        <w:rPr>
          <w:rFonts w:ascii="Calibri" w:eastAsia="Times New Roman" w:hAnsi="Calibri" w:cs="Times New Roman"/>
          <w:sz w:val="22"/>
          <w:lang w:eastAsia="en-GB"/>
        </w:rPr>
      </w:pPr>
      <w:r w:rsidRPr="00A57010">
        <w:rPr>
          <w:rFonts w:ascii="Arial" w:eastAsia="Times New Roman" w:hAnsi="Arial" w:cs="Arial"/>
          <w:sz w:val="22"/>
          <w:lang w:eastAsia="en-GB"/>
        </w:rPr>
        <w:t>Authors have declared that they have no known competing financial interests OR non-financial interests OR personal relationships that could have appeared to influence the work reported in this paper.</w:t>
      </w:r>
    </w:p>
    <w:p w14:paraId="3A7B6D87" w14:textId="77777777" w:rsidR="00A57010" w:rsidRDefault="00A57010" w:rsidP="009647DA">
      <w:pPr>
        <w:spacing w:line="480" w:lineRule="auto"/>
        <w:jc w:val="both"/>
        <w:rPr>
          <w:color w:val="000000" w:themeColor="text1"/>
        </w:rPr>
      </w:pPr>
    </w:p>
    <w:p w14:paraId="1A34FE5A" w14:textId="77777777" w:rsidR="00501928" w:rsidRPr="00CA3906" w:rsidRDefault="00501928" w:rsidP="00501928">
      <w:pPr>
        <w:rPr>
          <w:b/>
          <w:highlight w:val="yellow"/>
        </w:rPr>
      </w:pPr>
      <w:r w:rsidRPr="00CA3906">
        <w:rPr>
          <w:b/>
          <w:highlight w:val="yellow"/>
        </w:rPr>
        <w:t>Disclaimer (Artificial intelligence)</w:t>
      </w:r>
    </w:p>
    <w:p w14:paraId="7E0E90B1" w14:textId="77777777" w:rsidR="00501928" w:rsidRPr="00740879" w:rsidRDefault="00501928" w:rsidP="00501928">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53548F5B" w14:textId="77777777" w:rsidR="007744F4" w:rsidRDefault="007744F4" w:rsidP="009647DA">
      <w:pPr>
        <w:spacing w:line="480" w:lineRule="auto"/>
        <w:jc w:val="both"/>
        <w:rPr>
          <w:color w:val="000000" w:themeColor="text1"/>
        </w:rPr>
      </w:pPr>
    </w:p>
    <w:p w14:paraId="5D3AC332" w14:textId="77777777" w:rsidR="00567705" w:rsidRDefault="00567705" w:rsidP="009647DA">
      <w:pPr>
        <w:spacing w:line="480" w:lineRule="auto"/>
        <w:jc w:val="both"/>
        <w:rPr>
          <w:color w:val="000000" w:themeColor="text1"/>
        </w:rPr>
      </w:pPr>
    </w:p>
    <w:p w14:paraId="2AA39906" w14:textId="1EC095AD" w:rsidR="008E1290" w:rsidRDefault="008E1290" w:rsidP="009647DA">
      <w:pPr>
        <w:spacing w:line="480" w:lineRule="auto"/>
        <w:jc w:val="both"/>
        <w:rPr>
          <w:color w:val="000000" w:themeColor="text1"/>
        </w:rPr>
      </w:pPr>
      <w:r>
        <w:rPr>
          <w:color w:val="000000" w:themeColor="text1"/>
        </w:rPr>
        <w:t xml:space="preserve">References </w:t>
      </w:r>
    </w:p>
    <w:p w14:paraId="7F87F280" w14:textId="6B00263F" w:rsidR="008E1290" w:rsidRPr="00E64EA2" w:rsidRDefault="008E1290" w:rsidP="008E1290">
      <w:pPr>
        <w:pStyle w:val="Bibliography"/>
        <w:numPr>
          <w:ilvl w:val="0"/>
          <w:numId w:val="2"/>
        </w:numPr>
        <w:spacing w:after="0" w:line="240" w:lineRule="auto"/>
        <w:rPr>
          <w:rFonts w:cs="Times New Roman"/>
          <w:szCs w:val="24"/>
        </w:rPr>
      </w:pPr>
      <w:r w:rsidRPr="008E1290">
        <w:rPr>
          <w:rFonts w:cs="Times New Roman"/>
          <w:szCs w:val="24"/>
        </w:rPr>
        <w:fldChar w:fldCharType="begin"/>
      </w:r>
      <w:r w:rsidRPr="008E1290">
        <w:rPr>
          <w:rFonts w:cs="Times New Roman"/>
          <w:szCs w:val="24"/>
        </w:rPr>
        <w:instrText xml:space="preserve"> ADDIN ZOTERO_BIBL {"uncited":[],"omitted":[],"custom":[]} CSL_BIBLIOGRAPHY </w:instrText>
      </w:r>
      <w:r w:rsidRPr="008E1290">
        <w:rPr>
          <w:rFonts w:cs="Times New Roman"/>
          <w:szCs w:val="24"/>
        </w:rPr>
        <w:fldChar w:fldCharType="separate"/>
      </w:r>
      <w:r w:rsidRPr="00E64EA2">
        <w:rPr>
          <w:rFonts w:cs="Times New Roman"/>
          <w:szCs w:val="24"/>
        </w:rPr>
        <w:t>Leiner BM, Cerf VG, Clark DD, Kahn RE, Kleinrock L, Lynch DC, Postel J, Roberts LG, Wolff S. A brief history of the internet. ACM SIGCOMM Computer Communication Review [Internet]. 2009;39(5):22–31. Available from: https://doi.org/10.1145/1629607.1629613</w:t>
      </w:r>
    </w:p>
    <w:p w14:paraId="1D6F1FBF" w14:textId="77777777" w:rsidR="008E1290" w:rsidRPr="008E1290" w:rsidRDefault="008E1290" w:rsidP="008E1290">
      <w:pPr>
        <w:pStyle w:val="Bibliography"/>
        <w:numPr>
          <w:ilvl w:val="0"/>
          <w:numId w:val="2"/>
        </w:numPr>
        <w:spacing w:after="0" w:line="240" w:lineRule="auto"/>
        <w:rPr>
          <w:rFonts w:cs="Times New Roman"/>
          <w:szCs w:val="24"/>
        </w:rPr>
      </w:pPr>
      <w:r w:rsidRPr="008E1290">
        <w:rPr>
          <w:rFonts w:cs="Times New Roman"/>
          <w:szCs w:val="24"/>
        </w:rPr>
        <w:t xml:space="preserve">Global Internet use continues to rise but disparities remain | Division for Inclusive Social Development (DISD) [Internet]. Available from: https://social.desa.un.org/sdn/global-internet-use-continues-to-rise-but-disparities-remain </w:t>
      </w:r>
    </w:p>
    <w:p w14:paraId="4B21B6FB" w14:textId="77777777" w:rsidR="008E1290" w:rsidRPr="008E1290" w:rsidRDefault="008E1290" w:rsidP="008E1290">
      <w:pPr>
        <w:pStyle w:val="Bibliography"/>
        <w:numPr>
          <w:ilvl w:val="0"/>
          <w:numId w:val="2"/>
        </w:numPr>
        <w:spacing w:after="0" w:line="240" w:lineRule="auto"/>
        <w:rPr>
          <w:rFonts w:cs="Times New Roman"/>
          <w:szCs w:val="24"/>
        </w:rPr>
      </w:pPr>
      <w:r w:rsidRPr="008E1290">
        <w:rPr>
          <w:rFonts w:cs="Times New Roman"/>
          <w:szCs w:val="24"/>
        </w:rPr>
        <w:t>Tila C. Nigeria internet user penetration 2018-2027| Statista [Internet]. Statista. 2025. Available from: https://www.statista.com/statistics/484918/internet-user-reach-nigeria/?srsltid=AfmBOoq2cdjEu-QtHHx6-f3lfRCM-HJBfdqDkyFIULF-OCZTNzRNowAS</w:t>
      </w:r>
    </w:p>
    <w:p w14:paraId="677597CB" w14:textId="77777777" w:rsidR="008E1290" w:rsidRPr="008E1290" w:rsidRDefault="008E1290" w:rsidP="008E1290">
      <w:pPr>
        <w:pStyle w:val="ListParagraph"/>
        <w:numPr>
          <w:ilvl w:val="0"/>
          <w:numId w:val="2"/>
        </w:numPr>
        <w:spacing w:after="0" w:line="240" w:lineRule="auto"/>
        <w:rPr>
          <w:rFonts w:cs="Times New Roman"/>
          <w:kern w:val="2"/>
          <w:szCs w:val="24"/>
          <w14:ligatures w14:val="standardContextual"/>
        </w:rPr>
      </w:pPr>
      <w:r w:rsidRPr="008E1290">
        <w:rPr>
          <w:rFonts w:cs="Times New Roman"/>
          <w:szCs w:val="24"/>
        </w:rPr>
        <w:fldChar w:fldCharType="end"/>
      </w:r>
      <w:r w:rsidRPr="008E1290">
        <w:rPr>
          <w:rFonts w:eastAsia="Times New Roman" w:cs="Times New Roman"/>
          <w:szCs w:val="24"/>
          <w:lang w:eastAsia="en-GB"/>
        </w:rPr>
        <w:t xml:space="preserve"> </w:t>
      </w:r>
      <w:r w:rsidRPr="008E1290">
        <w:rPr>
          <w:rFonts w:cs="Times New Roman"/>
          <w:kern w:val="2"/>
          <w:szCs w:val="24"/>
          <w14:ligatures w14:val="standardContextual"/>
        </w:rPr>
        <w:t xml:space="preserve">Youth Statistics: Internet and social Media - ACT for Youth [Internet]. Available from: </w:t>
      </w:r>
      <w:hyperlink r:id="rId11" w:history="1">
        <w:r w:rsidRPr="008E1290">
          <w:rPr>
            <w:rStyle w:val="Hyperlink"/>
            <w:rFonts w:cs="Times New Roman"/>
            <w:szCs w:val="24"/>
          </w:rPr>
          <w:t>https://actforyouth.org/adolescence/demographics/internet.cfm</w:t>
        </w:r>
      </w:hyperlink>
      <w:r w:rsidRPr="008E1290">
        <w:rPr>
          <w:rFonts w:cs="Times New Roman"/>
          <w:szCs w:val="24"/>
        </w:rPr>
        <w:t xml:space="preserve">. </w:t>
      </w:r>
    </w:p>
    <w:p w14:paraId="254D3412" w14:textId="387621CA" w:rsidR="008E1290" w:rsidRPr="008E1290" w:rsidRDefault="008E1290" w:rsidP="008E1290">
      <w:pPr>
        <w:pStyle w:val="ListParagraph"/>
        <w:numPr>
          <w:ilvl w:val="0"/>
          <w:numId w:val="2"/>
        </w:numPr>
        <w:spacing w:after="0" w:line="240" w:lineRule="auto"/>
        <w:rPr>
          <w:rFonts w:cs="Times New Roman"/>
          <w:kern w:val="2"/>
          <w:szCs w:val="24"/>
          <w14:ligatures w14:val="standardContextual"/>
        </w:rPr>
      </w:pPr>
      <w:r w:rsidRPr="008E1290">
        <w:rPr>
          <w:rFonts w:cs="Times New Roman"/>
          <w:szCs w:val="24"/>
        </w:rPr>
        <w:t>Youth Internet use- Statistics</w:t>
      </w:r>
      <w:r w:rsidRPr="008E1290">
        <w:rPr>
          <w:rFonts w:cs="Times New Roman"/>
          <w:kern w:val="2"/>
          <w:szCs w:val="24"/>
          <w14:ligatures w14:val="standardContextual"/>
        </w:rPr>
        <w:t xml:space="preserve"> [Internet]. 2025. </w:t>
      </w:r>
      <w:r w:rsidR="00C23B53">
        <w:rPr>
          <w:rFonts w:cs="Times New Roman"/>
          <w:kern w:val="2"/>
          <w:szCs w:val="24"/>
          <w14:ligatures w14:val="standardContextual"/>
        </w:rPr>
        <w:t xml:space="preserve">Accessed 3/3/2026. </w:t>
      </w:r>
      <w:r w:rsidRPr="008E1290">
        <w:rPr>
          <w:rFonts w:cs="Times New Roman"/>
          <w:kern w:val="2"/>
          <w:szCs w:val="24"/>
          <w14:ligatures w14:val="standardContextual"/>
        </w:rPr>
        <w:t xml:space="preserve">Available from: </w:t>
      </w:r>
      <w:hyperlink r:id="rId12" w:history="1">
        <w:r w:rsidR="00EC2B9F" w:rsidRPr="00700E51">
          <w:rPr>
            <w:rStyle w:val="Hyperlink"/>
            <w:rFonts w:cs="Times New Roman"/>
            <w:kern w:val="2"/>
            <w:szCs w:val="24"/>
            <w14:ligatures w14:val="standardContextual"/>
          </w:rPr>
          <w:t>https://www.itu.int/itu-d/reports/statistics/2025/10/15/ff25-youth-internet-use/</w:t>
        </w:r>
      </w:hyperlink>
      <w:r w:rsidR="00EC2B9F">
        <w:rPr>
          <w:rFonts w:cs="Times New Roman"/>
          <w:kern w:val="2"/>
          <w:szCs w:val="24"/>
          <w14:ligatures w14:val="standardContextual"/>
        </w:rPr>
        <w:t xml:space="preserve"> </w:t>
      </w:r>
    </w:p>
    <w:p w14:paraId="1DD34A8B" w14:textId="77777777" w:rsidR="008E1290" w:rsidRPr="008E1290" w:rsidRDefault="008E1290" w:rsidP="008E1290">
      <w:pPr>
        <w:pStyle w:val="ListParagraph"/>
        <w:numPr>
          <w:ilvl w:val="0"/>
          <w:numId w:val="2"/>
        </w:numPr>
        <w:spacing w:after="0" w:line="240" w:lineRule="auto"/>
        <w:rPr>
          <w:rFonts w:cs="Times New Roman"/>
          <w:kern w:val="2"/>
          <w:szCs w:val="24"/>
          <w14:ligatures w14:val="standardContextual"/>
        </w:rPr>
      </w:pPr>
      <w:r w:rsidRPr="008E1290">
        <w:rPr>
          <w:rFonts w:cs="Times New Roman"/>
          <w:szCs w:val="24"/>
        </w:rPr>
        <w:t xml:space="preserve">American Psychological Association. Dictionary of Psychology [Internet]. Accessed 3/3/2026 from </w:t>
      </w:r>
      <w:hyperlink r:id="rId13" w:history="1">
        <w:r w:rsidRPr="008E1290">
          <w:rPr>
            <w:rStyle w:val="Hyperlink"/>
            <w:rFonts w:cs="Times New Roman"/>
            <w:szCs w:val="24"/>
          </w:rPr>
          <w:t>https://dictionary.apa.org/internet-addiction</w:t>
        </w:r>
      </w:hyperlink>
      <w:r w:rsidRPr="008E1290">
        <w:rPr>
          <w:rFonts w:cs="Times New Roman"/>
          <w:szCs w:val="24"/>
        </w:rPr>
        <w:t xml:space="preserve">. </w:t>
      </w:r>
    </w:p>
    <w:p w14:paraId="4DDF6C38"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Mishra J, Behera M, Mitra R, Samanta P, Mahapatra P, Kar S. Prevalence and Impact of Internet Addiction Disorder Among Adolescents and Young </w:t>
      </w:r>
      <w:proofErr w:type="gramStart"/>
      <w:r w:rsidRPr="008E1290">
        <w:rPr>
          <w:rFonts w:cs="Times New Roman"/>
          <w:szCs w:val="24"/>
        </w:rPr>
        <w:t>Adults .</w:t>
      </w:r>
      <w:proofErr w:type="gramEnd"/>
      <w:r w:rsidRPr="008E1290">
        <w:rPr>
          <w:rFonts w:cs="Times New Roman"/>
          <w:szCs w:val="24"/>
        </w:rPr>
        <w:t xml:space="preserve"> Open Public Health J, 2024; 17: e18749445345806. </w:t>
      </w:r>
      <w:hyperlink r:id="rId14" w:tgtFrame="_blank" w:history="1">
        <w:r w:rsidRPr="008E1290">
          <w:rPr>
            <w:rStyle w:val="Hyperlink"/>
            <w:rFonts w:cs="Times New Roman"/>
            <w:szCs w:val="24"/>
          </w:rPr>
          <w:t>http://dx.doi.org/10.2174/0118749445345806241010081642</w:t>
        </w:r>
      </w:hyperlink>
    </w:p>
    <w:p w14:paraId="0F478341"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Meng SQ, Cheng JL, Li YY, Yang XQ, Zheng JW et al. Global prevalence of digital addiction in general population: A systematic review and meta-analysis. Clinical Psychology Review [Internet]. 2022 Jan </w:t>
      </w:r>
      <w:proofErr w:type="gramStart"/>
      <w:r w:rsidRPr="008E1290">
        <w:rPr>
          <w:rFonts w:cs="Times New Roman"/>
          <w:szCs w:val="24"/>
        </w:rPr>
        <w:t>24;92:102128</w:t>
      </w:r>
      <w:proofErr w:type="gramEnd"/>
      <w:r w:rsidRPr="008E1290">
        <w:rPr>
          <w:rFonts w:cs="Times New Roman"/>
          <w:szCs w:val="24"/>
        </w:rPr>
        <w:t xml:space="preserve">. Available from: </w:t>
      </w:r>
      <w:hyperlink r:id="rId15" w:history="1">
        <w:r w:rsidRPr="008E1290">
          <w:rPr>
            <w:rStyle w:val="Hyperlink"/>
            <w:rFonts w:cs="Times New Roman"/>
            <w:szCs w:val="24"/>
          </w:rPr>
          <w:t>https://doi.org/10.1016/j.cpr.2022.102128</w:t>
        </w:r>
      </w:hyperlink>
    </w:p>
    <w:p w14:paraId="4582FF19"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Mbachu</w:t>
      </w:r>
      <w:proofErr w:type="spellEnd"/>
      <w:r w:rsidRPr="008E1290">
        <w:rPr>
          <w:rFonts w:cs="Times New Roman"/>
          <w:szCs w:val="24"/>
        </w:rPr>
        <w:t xml:space="preserve">, Chioma N.; </w:t>
      </w:r>
      <w:proofErr w:type="spellStart"/>
      <w:r w:rsidRPr="008E1290">
        <w:rPr>
          <w:rFonts w:cs="Times New Roman"/>
          <w:szCs w:val="24"/>
        </w:rPr>
        <w:t>Udigwe</w:t>
      </w:r>
      <w:proofErr w:type="spellEnd"/>
      <w:r w:rsidRPr="008E1290">
        <w:rPr>
          <w:rFonts w:cs="Times New Roman"/>
          <w:szCs w:val="24"/>
        </w:rPr>
        <w:t>, Ifeoma B.</w:t>
      </w:r>
      <w:r w:rsidRPr="008E1290">
        <w:rPr>
          <w:rFonts w:cs="Times New Roman"/>
          <w:szCs w:val="24"/>
          <w:vertAlign w:val="superscript"/>
        </w:rPr>
        <w:t>1</w:t>
      </w:r>
      <w:r w:rsidRPr="008E1290">
        <w:rPr>
          <w:rFonts w:cs="Times New Roman"/>
          <w:szCs w:val="24"/>
        </w:rPr>
        <w:t>; Okoh, Emeka</w:t>
      </w:r>
      <w:r w:rsidRPr="008E1290">
        <w:rPr>
          <w:rFonts w:cs="Times New Roman"/>
          <w:szCs w:val="24"/>
          <w:vertAlign w:val="superscript"/>
        </w:rPr>
        <w:t>2</w:t>
      </w:r>
      <w:r w:rsidRPr="008E1290">
        <w:rPr>
          <w:rFonts w:cs="Times New Roman"/>
          <w:szCs w:val="24"/>
        </w:rPr>
        <w:t xml:space="preserve">; </w:t>
      </w:r>
      <w:proofErr w:type="spellStart"/>
      <w:r w:rsidRPr="008E1290">
        <w:rPr>
          <w:rFonts w:cs="Times New Roman"/>
          <w:szCs w:val="24"/>
        </w:rPr>
        <w:t>Mbachu</w:t>
      </w:r>
      <w:proofErr w:type="spellEnd"/>
      <w:r w:rsidRPr="008E1290">
        <w:rPr>
          <w:rFonts w:cs="Times New Roman"/>
          <w:szCs w:val="24"/>
        </w:rPr>
        <w:t>, Ikechukwu I.</w:t>
      </w:r>
      <w:r w:rsidRPr="008E1290">
        <w:rPr>
          <w:rFonts w:cs="Times New Roman"/>
          <w:szCs w:val="24"/>
          <w:vertAlign w:val="superscript"/>
        </w:rPr>
        <w:t>3</w:t>
      </w:r>
      <w:r w:rsidRPr="008E1290">
        <w:rPr>
          <w:rFonts w:cs="Times New Roman"/>
          <w:szCs w:val="24"/>
        </w:rPr>
        <w:t xml:space="preserve">; Onah, Stanley K.; </w:t>
      </w:r>
      <w:proofErr w:type="spellStart"/>
      <w:r w:rsidRPr="008E1290">
        <w:rPr>
          <w:rFonts w:cs="Times New Roman"/>
          <w:szCs w:val="24"/>
        </w:rPr>
        <w:t>Ndukwu</w:t>
      </w:r>
      <w:proofErr w:type="spellEnd"/>
      <w:r w:rsidRPr="008E1290">
        <w:rPr>
          <w:rFonts w:cs="Times New Roman"/>
          <w:szCs w:val="24"/>
        </w:rPr>
        <w:t xml:space="preserve">, </w:t>
      </w:r>
      <w:proofErr w:type="spellStart"/>
      <w:r w:rsidRPr="008E1290">
        <w:rPr>
          <w:rFonts w:cs="Times New Roman"/>
          <w:szCs w:val="24"/>
        </w:rPr>
        <w:t>Chizalu</w:t>
      </w:r>
      <w:proofErr w:type="spellEnd"/>
      <w:r w:rsidRPr="008E1290">
        <w:rPr>
          <w:rFonts w:cs="Times New Roman"/>
          <w:szCs w:val="24"/>
        </w:rPr>
        <w:t xml:space="preserve"> I.; Umeh, Uche M.</w:t>
      </w:r>
      <w:r w:rsidRPr="008E1290">
        <w:rPr>
          <w:rFonts w:cs="Times New Roman"/>
          <w:szCs w:val="24"/>
          <w:vertAlign w:val="superscript"/>
        </w:rPr>
        <w:t>4</w:t>
      </w:r>
      <w:r w:rsidRPr="008E1290">
        <w:rPr>
          <w:rFonts w:cs="Times New Roman"/>
          <w:szCs w:val="24"/>
        </w:rPr>
        <w:t>; Clive-Opara, Chioma</w:t>
      </w:r>
      <w:r w:rsidRPr="008E1290">
        <w:rPr>
          <w:rFonts w:cs="Times New Roman"/>
          <w:szCs w:val="24"/>
          <w:vertAlign w:val="superscript"/>
        </w:rPr>
        <w:t>5</w:t>
      </w:r>
      <w:r w:rsidRPr="008E1290">
        <w:rPr>
          <w:rFonts w:cs="Times New Roman"/>
          <w:szCs w:val="24"/>
        </w:rPr>
        <w:t xml:space="preserve">; </w:t>
      </w:r>
      <w:proofErr w:type="spellStart"/>
      <w:r w:rsidRPr="008E1290">
        <w:rPr>
          <w:rFonts w:cs="Times New Roman"/>
          <w:szCs w:val="24"/>
        </w:rPr>
        <w:t>Ebenebe</w:t>
      </w:r>
      <w:proofErr w:type="spellEnd"/>
      <w:r w:rsidRPr="008E1290">
        <w:rPr>
          <w:rFonts w:cs="Times New Roman"/>
          <w:szCs w:val="24"/>
        </w:rPr>
        <w:t>, Joy C.; Uwakwe, Richard</w:t>
      </w:r>
      <w:r w:rsidRPr="008E1290">
        <w:rPr>
          <w:rFonts w:cs="Times New Roman"/>
          <w:szCs w:val="24"/>
          <w:vertAlign w:val="superscript"/>
        </w:rPr>
        <w:t>6</w:t>
      </w:r>
      <w:r w:rsidRPr="008E1290">
        <w:rPr>
          <w:rFonts w:cs="Times New Roman"/>
          <w:szCs w:val="24"/>
        </w:rPr>
        <w:t>. Prevalence and Pattern of Internet Addiction among Adolescents in a Holiday Camp in Nigeria Post-COVID-19 Pandemic. International Journal of Medicine and Health Development 29(3</w:t>
      </w:r>
      <w:proofErr w:type="gramStart"/>
      <w:r w:rsidRPr="008E1290">
        <w:rPr>
          <w:rFonts w:cs="Times New Roman"/>
          <w:szCs w:val="24"/>
        </w:rPr>
        <w:t>):p</w:t>
      </w:r>
      <w:proofErr w:type="gramEnd"/>
      <w:r w:rsidRPr="008E1290">
        <w:rPr>
          <w:rFonts w:cs="Times New Roman"/>
          <w:szCs w:val="24"/>
        </w:rPr>
        <w:t xml:space="preserve"> 191-198, July-September 2024. | DOI: 10.4103/ijmh.ijmh_68_23</w:t>
      </w:r>
    </w:p>
    <w:p w14:paraId="4D813B8C"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 </w:t>
      </w:r>
      <w:proofErr w:type="spellStart"/>
      <w:r w:rsidRPr="008E1290">
        <w:rPr>
          <w:rFonts w:cs="Times New Roman"/>
          <w:szCs w:val="24"/>
        </w:rPr>
        <w:t>Odinka</w:t>
      </w:r>
      <w:proofErr w:type="spellEnd"/>
      <w:r w:rsidRPr="008E1290">
        <w:rPr>
          <w:rFonts w:cs="Times New Roman"/>
          <w:szCs w:val="24"/>
        </w:rPr>
        <w:t xml:space="preserve"> JI, </w:t>
      </w:r>
      <w:proofErr w:type="spellStart"/>
      <w:r w:rsidRPr="008E1290">
        <w:rPr>
          <w:rFonts w:cs="Times New Roman"/>
          <w:szCs w:val="24"/>
        </w:rPr>
        <w:t>Chinawa</w:t>
      </w:r>
      <w:proofErr w:type="spellEnd"/>
      <w:r w:rsidRPr="008E1290">
        <w:rPr>
          <w:rFonts w:cs="Times New Roman"/>
          <w:szCs w:val="24"/>
        </w:rPr>
        <w:t xml:space="preserve"> AT, </w:t>
      </w:r>
      <w:proofErr w:type="spellStart"/>
      <w:r w:rsidRPr="008E1290">
        <w:rPr>
          <w:rFonts w:cs="Times New Roman"/>
          <w:szCs w:val="24"/>
        </w:rPr>
        <w:t>Nduagubam</w:t>
      </w:r>
      <w:proofErr w:type="spellEnd"/>
      <w:r w:rsidRPr="008E1290">
        <w:rPr>
          <w:rFonts w:cs="Times New Roman"/>
          <w:szCs w:val="24"/>
        </w:rPr>
        <w:t xml:space="preserve"> OC, Ossai EN, </w:t>
      </w:r>
      <w:proofErr w:type="spellStart"/>
      <w:r w:rsidRPr="008E1290">
        <w:rPr>
          <w:rFonts w:cs="Times New Roman"/>
          <w:szCs w:val="24"/>
        </w:rPr>
        <w:t>Odinka</w:t>
      </w:r>
      <w:proofErr w:type="spellEnd"/>
      <w:r w:rsidRPr="008E1290">
        <w:rPr>
          <w:rFonts w:cs="Times New Roman"/>
          <w:szCs w:val="24"/>
        </w:rPr>
        <w:t xml:space="preserve"> PC, </w:t>
      </w:r>
      <w:proofErr w:type="spellStart"/>
      <w:r w:rsidRPr="008E1290">
        <w:rPr>
          <w:rFonts w:cs="Times New Roman"/>
          <w:szCs w:val="24"/>
        </w:rPr>
        <w:t>Ugwunna</w:t>
      </w:r>
      <w:proofErr w:type="spellEnd"/>
      <w:r w:rsidRPr="008E1290">
        <w:rPr>
          <w:rFonts w:cs="Times New Roman"/>
          <w:szCs w:val="24"/>
        </w:rPr>
        <w:t xml:space="preserve"> NC, et al. Pattern and predictors of internet addiction among secondary school adolescents in Enugu, Nigeria. Niger J Clin </w:t>
      </w:r>
      <w:proofErr w:type="spellStart"/>
      <w:r w:rsidRPr="008E1290">
        <w:rPr>
          <w:rFonts w:cs="Times New Roman"/>
          <w:szCs w:val="24"/>
        </w:rPr>
        <w:t>Pract</w:t>
      </w:r>
      <w:proofErr w:type="spellEnd"/>
      <w:r w:rsidRPr="008E1290">
        <w:rPr>
          <w:rFonts w:cs="Times New Roman"/>
          <w:szCs w:val="24"/>
        </w:rPr>
        <w:t xml:space="preserve"> </w:t>
      </w:r>
      <w:proofErr w:type="gramStart"/>
      <w:r w:rsidRPr="008E1290">
        <w:rPr>
          <w:rFonts w:cs="Times New Roman"/>
          <w:szCs w:val="24"/>
        </w:rPr>
        <w:t>2023;26:383</w:t>
      </w:r>
      <w:proofErr w:type="gramEnd"/>
      <w:r w:rsidRPr="008E1290">
        <w:rPr>
          <w:rFonts w:cs="Times New Roman"/>
          <w:szCs w:val="24"/>
        </w:rPr>
        <w:t>-90.</w:t>
      </w:r>
    </w:p>
    <w:p w14:paraId="71D63F0D"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Okeafor</w:t>
      </w:r>
      <w:proofErr w:type="spellEnd"/>
      <w:r w:rsidRPr="008E1290">
        <w:rPr>
          <w:rFonts w:cs="Times New Roman"/>
          <w:szCs w:val="24"/>
        </w:rPr>
        <w:t xml:space="preserve"> CU, </w:t>
      </w:r>
      <w:proofErr w:type="spellStart"/>
      <w:r w:rsidRPr="008E1290">
        <w:rPr>
          <w:rFonts w:cs="Times New Roman"/>
          <w:szCs w:val="24"/>
        </w:rPr>
        <w:t>Achonye</w:t>
      </w:r>
      <w:proofErr w:type="spellEnd"/>
      <w:r w:rsidRPr="008E1290">
        <w:rPr>
          <w:rFonts w:cs="Times New Roman"/>
          <w:szCs w:val="24"/>
        </w:rPr>
        <w:t xml:space="preserve"> TM. Association between internet addiction and quality of sleep among undergraduate students in a public university in Nigeria. Niger Delta J Med </w:t>
      </w:r>
      <w:proofErr w:type="spellStart"/>
      <w:r w:rsidRPr="008E1290">
        <w:rPr>
          <w:rFonts w:cs="Times New Roman"/>
          <w:szCs w:val="24"/>
        </w:rPr>
        <w:t>Med</w:t>
      </w:r>
      <w:proofErr w:type="spellEnd"/>
      <w:r w:rsidRPr="008E1290">
        <w:rPr>
          <w:rFonts w:cs="Times New Roman"/>
          <w:szCs w:val="24"/>
        </w:rPr>
        <w:t xml:space="preserve"> Res. 2023;2(1):19–25.</w:t>
      </w:r>
    </w:p>
    <w:p w14:paraId="433DC3B8" w14:textId="2CAD0311" w:rsidR="008E1290" w:rsidRPr="004544CF" w:rsidRDefault="00A36BDA" w:rsidP="008E1290">
      <w:pPr>
        <w:pStyle w:val="ListParagraph"/>
        <w:numPr>
          <w:ilvl w:val="0"/>
          <w:numId w:val="2"/>
        </w:numPr>
        <w:spacing w:after="0" w:line="240" w:lineRule="auto"/>
        <w:rPr>
          <w:rFonts w:cs="Times New Roman"/>
          <w:szCs w:val="24"/>
          <w:highlight w:val="red"/>
        </w:rPr>
      </w:pPr>
      <w:proofErr w:type="spellStart"/>
      <w:r w:rsidRPr="00A36BDA">
        <w:rPr>
          <w:rFonts w:cs="Times New Roman"/>
          <w:szCs w:val="24"/>
        </w:rPr>
        <w:lastRenderedPageBreak/>
        <w:t>Funmito</w:t>
      </w:r>
      <w:proofErr w:type="spellEnd"/>
      <w:r>
        <w:rPr>
          <w:rFonts w:cs="Times New Roman"/>
          <w:szCs w:val="24"/>
        </w:rPr>
        <w:t xml:space="preserve"> </w:t>
      </w:r>
      <w:r w:rsidRPr="00A36BDA">
        <w:rPr>
          <w:rFonts w:cs="Times New Roman"/>
          <w:szCs w:val="24"/>
        </w:rPr>
        <w:t>O</w:t>
      </w:r>
      <w:r>
        <w:rPr>
          <w:rFonts w:cs="Times New Roman"/>
          <w:szCs w:val="24"/>
        </w:rPr>
        <w:t>,</w:t>
      </w:r>
      <w:r w:rsidRPr="00A36BDA">
        <w:rPr>
          <w:rFonts w:cs="Times New Roman"/>
          <w:szCs w:val="24"/>
        </w:rPr>
        <w:t xml:space="preserve"> Fehintola </w:t>
      </w:r>
      <w:r>
        <w:rPr>
          <w:rFonts w:cs="Times New Roman"/>
          <w:szCs w:val="24"/>
        </w:rPr>
        <w:t xml:space="preserve">A, </w:t>
      </w:r>
      <w:r w:rsidRPr="00A36BDA">
        <w:rPr>
          <w:rFonts w:cs="Times New Roman"/>
          <w:szCs w:val="24"/>
        </w:rPr>
        <w:t>Hassan I</w:t>
      </w:r>
      <w:r>
        <w:rPr>
          <w:rFonts w:cs="Times New Roman"/>
          <w:szCs w:val="24"/>
        </w:rPr>
        <w:t>.A,</w:t>
      </w:r>
      <w:r w:rsidRPr="00A36BDA">
        <w:rPr>
          <w:rFonts w:cs="Times New Roman"/>
          <w:szCs w:val="24"/>
        </w:rPr>
        <w:t xml:space="preserve"> Kolapo J</w:t>
      </w:r>
      <w:r>
        <w:rPr>
          <w:rFonts w:cs="Times New Roman"/>
          <w:szCs w:val="24"/>
        </w:rPr>
        <w:t>.O,</w:t>
      </w:r>
      <w:r w:rsidRPr="00A36BDA">
        <w:rPr>
          <w:rFonts w:cs="Times New Roman"/>
          <w:szCs w:val="24"/>
        </w:rPr>
        <w:t xml:space="preserve"> Kolawole, </w:t>
      </w:r>
      <w:proofErr w:type="spellStart"/>
      <w:r w:rsidRPr="00A36BDA">
        <w:rPr>
          <w:rFonts w:cs="Times New Roman"/>
          <w:szCs w:val="24"/>
        </w:rPr>
        <w:t>Akinsulore</w:t>
      </w:r>
      <w:proofErr w:type="spellEnd"/>
      <w:r>
        <w:rPr>
          <w:rFonts w:cs="Times New Roman"/>
          <w:szCs w:val="24"/>
        </w:rPr>
        <w:t xml:space="preserve"> </w:t>
      </w:r>
      <w:r w:rsidRPr="00A36BDA">
        <w:rPr>
          <w:rFonts w:cs="Times New Roman"/>
          <w:szCs w:val="24"/>
        </w:rPr>
        <w:t>A. Internet addiction and perceived sleep quality amongst undergraduate students in Obafemi Awolowo University Ile-Ife, Nigeria. 2023</w:t>
      </w:r>
      <w:r w:rsidR="00985F30">
        <w:rPr>
          <w:rFonts w:cs="Times New Roman"/>
          <w:szCs w:val="24"/>
        </w:rPr>
        <w:t>;</w:t>
      </w:r>
      <w:r w:rsidRPr="00A36BDA">
        <w:rPr>
          <w:rFonts w:cs="Times New Roman"/>
          <w:szCs w:val="24"/>
        </w:rPr>
        <w:t xml:space="preserve"> 6</w:t>
      </w:r>
      <w:r w:rsidR="00985F30">
        <w:rPr>
          <w:rFonts w:cs="Times New Roman"/>
          <w:szCs w:val="24"/>
        </w:rPr>
        <w:t>:</w:t>
      </w:r>
      <w:r w:rsidRPr="00A36BDA">
        <w:rPr>
          <w:rFonts w:cs="Times New Roman"/>
          <w:szCs w:val="24"/>
        </w:rPr>
        <w:t>107 - 112. DOI:</w:t>
      </w:r>
      <w:hyperlink r:id="rId16" w:tgtFrame="_blank" w:history="1">
        <w:r w:rsidRPr="00A36BDA">
          <w:rPr>
            <w:rStyle w:val="Hyperlink"/>
            <w:rFonts w:cs="Times New Roman"/>
            <w:szCs w:val="24"/>
          </w:rPr>
          <w:t>10.20372/</w:t>
        </w:r>
        <w:proofErr w:type="gramStart"/>
        <w:r w:rsidRPr="00A36BDA">
          <w:rPr>
            <w:rStyle w:val="Hyperlink"/>
            <w:rFonts w:cs="Times New Roman"/>
            <w:szCs w:val="24"/>
          </w:rPr>
          <w:t>ejphn.v</w:t>
        </w:r>
        <w:proofErr w:type="gramEnd"/>
        <w:r w:rsidRPr="00A36BDA">
          <w:rPr>
            <w:rStyle w:val="Hyperlink"/>
            <w:rFonts w:cs="Times New Roman"/>
            <w:szCs w:val="24"/>
          </w:rPr>
          <w:t>6i2.209</w:t>
        </w:r>
      </w:hyperlink>
      <w:r w:rsidRPr="00A36BDA">
        <w:rPr>
          <w:rFonts w:cs="Times New Roman"/>
          <w:szCs w:val="24"/>
        </w:rPr>
        <w:t>.</w:t>
      </w:r>
    </w:p>
    <w:p w14:paraId="2857E8E0" w14:textId="5BEA8A45" w:rsidR="00EC2B9F" w:rsidRDefault="00EC2B9F" w:rsidP="008E1290">
      <w:pPr>
        <w:pStyle w:val="ListParagraph"/>
        <w:numPr>
          <w:ilvl w:val="0"/>
          <w:numId w:val="2"/>
        </w:numPr>
        <w:spacing w:after="0" w:line="240" w:lineRule="auto"/>
        <w:rPr>
          <w:rFonts w:cs="Times New Roman"/>
          <w:szCs w:val="24"/>
          <w:highlight w:val="red"/>
        </w:rPr>
      </w:pPr>
      <w:r>
        <w:rPr>
          <w:rFonts w:cs="Times New Roman"/>
          <w:szCs w:val="24"/>
          <w:highlight w:val="red"/>
        </w:rPr>
        <w:t xml:space="preserve">American Psychiatric Association. What are </w:t>
      </w:r>
      <w:proofErr w:type="gramStart"/>
      <w:r>
        <w:rPr>
          <w:rFonts w:cs="Times New Roman"/>
          <w:szCs w:val="24"/>
          <w:highlight w:val="red"/>
        </w:rPr>
        <w:t>Sleep Disorders</w:t>
      </w:r>
      <w:proofErr w:type="gramEnd"/>
      <w:r>
        <w:rPr>
          <w:rFonts w:cs="Times New Roman"/>
          <w:szCs w:val="24"/>
          <w:highlight w:val="red"/>
        </w:rPr>
        <w:t>? [Internet]</w:t>
      </w:r>
      <w:r w:rsidRPr="00EC2B9F">
        <w:t xml:space="preserve"> </w:t>
      </w:r>
      <w:r>
        <w:t xml:space="preserve">2026. Available from: </w:t>
      </w:r>
      <w:r w:rsidRPr="00EC2B9F">
        <w:rPr>
          <w:rFonts w:cs="Times New Roman"/>
          <w:szCs w:val="24"/>
        </w:rPr>
        <w:t>https://www.psychiatry.org/patients-families/sleep-disorders/what-are-sleep-disorders</w:t>
      </w:r>
    </w:p>
    <w:p w14:paraId="338A3632" w14:textId="47E0741F" w:rsidR="008E1290" w:rsidRPr="004544CF" w:rsidRDefault="0090597C" w:rsidP="008E1290">
      <w:pPr>
        <w:pStyle w:val="ListParagraph"/>
        <w:numPr>
          <w:ilvl w:val="0"/>
          <w:numId w:val="2"/>
        </w:numPr>
        <w:spacing w:after="0" w:line="240" w:lineRule="auto"/>
        <w:rPr>
          <w:rFonts w:cs="Times New Roman"/>
          <w:szCs w:val="24"/>
          <w:highlight w:val="red"/>
        </w:rPr>
      </w:pPr>
      <w:r w:rsidRPr="0090597C">
        <w:rPr>
          <w:rFonts w:cs="Times New Roman"/>
          <w:szCs w:val="24"/>
        </w:rPr>
        <w:t xml:space="preserve">Al </w:t>
      </w:r>
      <w:proofErr w:type="spellStart"/>
      <w:r w:rsidRPr="0090597C">
        <w:rPr>
          <w:rFonts w:cs="Times New Roman"/>
          <w:szCs w:val="24"/>
        </w:rPr>
        <w:t>Lihabi</w:t>
      </w:r>
      <w:proofErr w:type="spellEnd"/>
      <w:r w:rsidRPr="0090597C">
        <w:rPr>
          <w:rFonts w:cs="Times New Roman"/>
          <w:szCs w:val="24"/>
        </w:rPr>
        <w:t xml:space="preserve"> A</w:t>
      </w:r>
      <w:r>
        <w:rPr>
          <w:rFonts w:cs="Times New Roman"/>
          <w:szCs w:val="24"/>
        </w:rPr>
        <w:t>.</w:t>
      </w:r>
      <w:r w:rsidRPr="0090597C">
        <w:rPr>
          <w:rFonts w:cs="Times New Roman"/>
          <w:szCs w:val="24"/>
        </w:rPr>
        <w:t xml:space="preserve"> A literature review of sleep problems and neurodevelopment disorders. Front. Psychiatry</w:t>
      </w:r>
      <w:r>
        <w:rPr>
          <w:rFonts w:cs="Times New Roman"/>
          <w:szCs w:val="24"/>
        </w:rPr>
        <w:t>.</w:t>
      </w:r>
      <w:r w:rsidRPr="0090597C">
        <w:rPr>
          <w:rFonts w:cs="Times New Roman"/>
          <w:szCs w:val="24"/>
        </w:rPr>
        <w:t>2023</w:t>
      </w:r>
      <w:r w:rsidR="0092176B">
        <w:rPr>
          <w:rFonts w:cs="Times New Roman"/>
          <w:szCs w:val="24"/>
        </w:rPr>
        <w:t>;</w:t>
      </w:r>
      <w:r w:rsidRPr="0090597C">
        <w:rPr>
          <w:rFonts w:cs="Times New Roman"/>
          <w:szCs w:val="24"/>
        </w:rPr>
        <w:t xml:space="preserve">14:1122344. </w:t>
      </w:r>
      <w:proofErr w:type="spellStart"/>
      <w:r w:rsidRPr="0090597C">
        <w:rPr>
          <w:rFonts w:cs="Times New Roman"/>
          <w:szCs w:val="24"/>
        </w:rPr>
        <w:t>doi</w:t>
      </w:r>
      <w:proofErr w:type="spellEnd"/>
      <w:r w:rsidRPr="0090597C">
        <w:rPr>
          <w:rFonts w:cs="Times New Roman"/>
          <w:szCs w:val="24"/>
        </w:rPr>
        <w:t>: 10.3389/fpsyt.2023.1122344</w:t>
      </w:r>
    </w:p>
    <w:p w14:paraId="584DF986" w14:textId="7C6DB8D1" w:rsidR="008E1290" w:rsidRPr="0092176B" w:rsidRDefault="009D0D0A" w:rsidP="008E1290">
      <w:pPr>
        <w:pStyle w:val="ListParagraph"/>
        <w:numPr>
          <w:ilvl w:val="0"/>
          <w:numId w:val="2"/>
        </w:numPr>
        <w:spacing w:after="0" w:line="240" w:lineRule="auto"/>
        <w:rPr>
          <w:rFonts w:cs="Times New Roman"/>
          <w:szCs w:val="24"/>
        </w:rPr>
      </w:pPr>
      <w:r w:rsidRPr="0092176B">
        <w:rPr>
          <w:rFonts w:cs="Times New Roman"/>
          <w:szCs w:val="24"/>
        </w:rPr>
        <w:t xml:space="preserve">Paudel L., Sharma P., Kadel A. R., </w:t>
      </w:r>
      <w:proofErr w:type="spellStart"/>
      <w:r w:rsidRPr="0092176B">
        <w:rPr>
          <w:rFonts w:cs="Times New Roman"/>
          <w:szCs w:val="24"/>
        </w:rPr>
        <w:t>Lakhey</w:t>
      </w:r>
      <w:proofErr w:type="spellEnd"/>
      <w:r w:rsidRPr="0092176B">
        <w:rPr>
          <w:rFonts w:cs="Times New Roman"/>
          <w:szCs w:val="24"/>
        </w:rPr>
        <w:t xml:space="preserve"> K., Singh S., Khanal P., Sharma R., Chalise P., Sharma S. C., Pradhan S. N. Association between internet addiction, depression and sleep quality among undergraduate students of medical and allied sciences. Journal of Nepal Health Research Council. 2021;19(3):543–549. </w:t>
      </w:r>
      <w:proofErr w:type="spellStart"/>
      <w:r w:rsidRPr="0092176B">
        <w:rPr>
          <w:rFonts w:cs="Times New Roman"/>
          <w:szCs w:val="24"/>
        </w:rPr>
        <w:t>doi</w:t>
      </w:r>
      <w:proofErr w:type="spellEnd"/>
      <w:r w:rsidRPr="0092176B">
        <w:rPr>
          <w:rFonts w:cs="Times New Roman"/>
          <w:szCs w:val="24"/>
        </w:rPr>
        <w:t>: 10.33314/</w:t>
      </w:r>
      <w:proofErr w:type="gramStart"/>
      <w:r w:rsidRPr="0092176B">
        <w:rPr>
          <w:rFonts w:cs="Times New Roman"/>
          <w:szCs w:val="24"/>
        </w:rPr>
        <w:t>jnhrc.v</w:t>
      </w:r>
      <w:proofErr w:type="gramEnd"/>
      <w:r w:rsidRPr="0092176B">
        <w:rPr>
          <w:rFonts w:cs="Times New Roman"/>
          <w:szCs w:val="24"/>
        </w:rPr>
        <w:t>19i3.3599</w:t>
      </w:r>
    </w:p>
    <w:p w14:paraId="426A6FF5" w14:textId="085DB953" w:rsidR="008E1290" w:rsidRPr="0092176B" w:rsidRDefault="0092176B" w:rsidP="0092176B">
      <w:pPr>
        <w:pStyle w:val="ListParagraph"/>
        <w:numPr>
          <w:ilvl w:val="0"/>
          <w:numId w:val="2"/>
        </w:numPr>
        <w:spacing w:after="0" w:line="240" w:lineRule="auto"/>
        <w:rPr>
          <w:rFonts w:cs="Times New Roman"/>
          <w:szCs w:val="24"/>
        </w:rPr>
      </w:pPr>
      <w:proofErr w:type="spellStart"/>
      <w:r w:rsidRPr="0092176B">
        <w:rPr>
          <w:rFonts w:cs="Times New Roman"/>
          <w:szCs w:val="24"/>
          <w:highlight w:val="red"/>
        </w:rPr>
        <w:t>Thottan</w:t>
      </w:r>
      <w:proofErr w:type="spellEnd"/>
      <w:r w:rsidRPr="00311BD5">
        <w:rPr>
          <w:rFonts w:cs="Times New Roman"/>
          <w:szCs w:val="24"/>
        </w:rPr>
        <w:t xml:space="preserve"> </w:t>
      </w:r>
      <w:r w:rsidR="00311BD5" w:rsidRPr="00311BD5">
        <w:rPr>
          <w:rFonts w:cs="Times New Roman"/>
          <w:szCs w:val="24"/>
        </w:rPr>
        <w:t xml:space="preserve">A, </w:t>
      </w:r>
      <w:proofErr w:type="spellStart"/>
      <w:r w:rsidRPr="00311BD5">
        <w:rPr>
          <w:rFonts w:cs="Times New Roman"/>
          <w:szCs w:val="24"/>
        </w:rPr>
        <w:t>Kuzik</w:t>
      </w:r>
      <w:proofErr w:type="spellEnd"/>
      <w:r w:rsidRPr="00311BD5">
        <w:rPr>
          <w:rFonts w:cs="Times New Roman"/>
          <w:szCs w:val="24"/>
        </w:rPr>
        <w:t xml:space="preserve"> </w:t>
      </w:r>
      <w:r w:rsidR="00311BD5" w:rsidRPr="00311BD5">
        <w:rPr>
          <w:rFonts w:cs="Times New Roman"/>
          <w:szCs w:val="24"/>
        </w:rPr>
        <w:t xml:space="preserve">N, </w:t>
      </w:r>
      <w:r w:rsidRPr="00311BD5">
        <w:rPr>
          <w:rFonts w:cs="Times New Roman"/>
          <w:szCs w:val="24"/>
        </w:rPr>
        <w:t xml:space="preserve">Saunders </w:t>
      </w:r>
      <w:r w:rsidR="00311BD5" w:rsidRPr="00311BD5">
        <w:rPr>
          <w:rFonts w:cs="Times New Roman"/>
          <w:szCs w:val="24"/>
        </w:rPr>
        <w:t xml:space="preserve">T, </w:t>
      </w:r>
      <w:r w:rsidRPr="00311BD5">
        <w:rPr>
          <w:rFonts w:cs="Times New Roman"/>
          <w:szCs w:val="24"/>
        </w:rPr>
        <w:t xml:space="preserve">Christakis </w:t>
      </w:r>
      <w:r w:rsidR="00311BD5" w:rsidRPr="00311BD5">
        <w:rPr>
          <w:rFonts w:cs="Times New Roman"/>
          <w:szCs w:val="24"/>
        </w:rPr>
        <w:t xml:space="preserve">D, </w:t>
      </w:r>
      <w:r w:rsidRPr="00311BD5">
        <w:rPr>
          <w:rFonts w:cs="Times New Roman"/>
          <w:szCs w:val="24"/>
        </w:rPr>
        <w:t xml:space="preserve">Blocker </w:t>
      </w:r>
      <w:r w:rsidR="00311BD5" w:rsidRPr="00311BD5">
        <w:rPr>
          <w:rFonts w:cs="Times New Roman"/>
          <w:szCs w:val="24"/>
        </w:rPr>
        <w:t xml:space="preserve">K, </w:t>
      </w:r>
      <w:r w:rsidRPr="00311BD5">
        <w:rPr>
          <w:rFonts w:cs="Times New Roman"/>
          <w:szCs w:val="24"/>
        </w:rPr>
        <w:t xml:space="preserve">Tremblay </w:t>
      </w:r>
      <w:r w:rsidR="00311BD5" w:rsidRPr="00311BD5">
        <w:rPr>
          <w:rFonts w:cs="Times New Roman"/>
          <w:szCs w:val="24"/>
        </w:rPr>
        <w:t>M</w:t>
      </w:r>
      <w:r>
        <w:rPr>
          <w:rFonts w:cs="Times New Roman"/>
          <w:szCs w:val="24"/>
        </w:rPr>
        <w:t>.</w:t>
      </w:r>
      <w:r w:rsidR="00311BD5" w:rsidRPr="00311BD5">
        <w:rPr>
          <w:rFonts w:cs="Times New Roman"/>
          <w:szCs w:val="24"/>
        </w:rPr>
        <w:t>S.</w:t>
      </w:r>
      <w:r>
        <w:rPr>
          <w:rFonts w:cs="Times New Roman"/>
          <w:szCs w:val="24"/>
        </w:rPr>
        <w:t xml:space="preserve"> </w:t>
      </w:r>
      <w:r w:rsidR="00311BD5" w:rsidRPr="0092176B">
        <w:rPr>
          <w:rFonts w:cs="Times New Roman"/>
          <w:szCs w:val="24"/>
        </w:rPr>
        <w:t>Cross-sectional examination of internet addiction and sleep outcomes in U.S. children and adolescents</w:t>
      </w:r>
      <w:r>
        <w:rPr>
          <w:rFonts w:cs="Times New Roman"/>
          <w:szCs w:val="24"/>
        </w:rPr>
        <w:t xml:space="preserve">. </w:t>
      </w:r>
      <w:r w:rsidR="00311BD5" w:rsidRPr="0092176B">
        <w:rPr>
          <w:rFonts w:cs="Times New Roman"/>
          <w:szCs w:val="24"/>
        </w:rPr>
        <w:t>Sleep Medicine</w:t>
      </w:r>
      <w:r>
        <w:rPr>
          <w:rFonts w:cs="Times New Roman"/>
          <w:szCs w:val="24"/>
        </w:rPr>
        <w:t>.</w:t>
      </w:r>
      <w:r w:rsidRPr="0092176B">
        <w:rPr>
          <w:rFonts w:cs="Times New Roman"/>
          <w:szCs w:val="24"/>
        </w:rPr>
        <w:t>2025</w:t>
      </w:r>
      <w:r>
        <w:rPr>
          <w:rFonts w:cs="Times New Roman"/>
          <w:szCs w:val="24"/>
        </w:rPr>
        <w:t>;</w:t>
      </w:r>
      <w:proofErr w:type="gramStart"/>
      <w:r w:rsidR="00311BD5" w:rsidRPr="0092176B">
        <w:rPr>
          <w:rFonts w:cs="Times New Roman"/>
          <w:szCs w:val="24"/>
        </w:rPr>
        <w:t>133</w:t>
      </w:r>
      <w:r>
        <w:rPr>
          <w:rFonts w:cs="Times New Roman"/>
          <w:szCs w:val="24"/>
        </w:rPr>
        <w:t>:</w:t>
      </w:r>
      <w:r w:rsidR="00311BD5" w:rsidRPr="0092176B">
        <w:rPr>
          <w:rFonts w:cs="Times New Roman"/>
          <w:szCs w:val="24"/>
        </w:rPr>
        <w:t>106657</w:t>
      </w:r>
      <w:r>
        <w:rPr>
          <w:rFonts w:cs="Times New Roman"/>
          <w:szCs w:val="24"/>
        </w:rPr>
        <w:t>.</w:t>
      </w:r>
      <w:r w:rsidR="00311BD5" w:rsidRPr="0092176B">
        <w:rPr>
          <w:rFonts w:cs="Times New Roman"/>
          <w:szCs w:val="24"/>
        </w:rPr>
        <w:t>https://doi.org/10.1016/j.sleep.2025.106657</w:t>
      </w:r>
      <w:proofErr w:type="gramEnd"/>
    </w:p>
    <w:p w14:paraId="0855E186"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Geraldo J. Ferrari J, Amanda B. da Silva, Meneghetti A, Leite C R, Brust C, Moreira G C, Felden É P.G. Relationships between internet addiction, quality of life and sleep problems: a structural equation </w:t>
      </w:r>
      <w:proofErr w:type="spellStart"/>
      <w:r w:rsidRPr="008E1290">
        <w:rPr>
          <w:rFonts w:cs="Times New Roman"/>
          <w:szCs w:val="24"/>
        </w:rPr>
        <w:t>modeling</w:t>
      </w:r>
      <w:proofErr w:type="spellEnd"/>
      <w:r w:rsidRPr="008E1290">
        <w:rPr>
          <w:rFonts w:cs="Times New Roman"/>
          <w:szCs w:val="24"/>
        </w:rPr>
        <w:t xml:space="preserve"> analysis. Jornal de </w:t>
      </w:r>
      <w:proofErr w:type="spellStart"/>
      <w:r w:rsidRPr="008E1290">
        <w:rPr>
          <w:rFonts w:cs="Times New Roman"/>
          <w:szCs w:val="24"/>
        </w:rPr>
        <w:t>Pediatria</w:t>
      </w:r>
      <w:proofErr w:type="spellEnd"/>
      <w:r w:rsidRPr="008E1290">
        <w:rPr>
          <w:rFonts w:cs="Times New Roman"/>
          <w:szCs w:val="24"/>
        </w:rPr>
        <w:t xml:space="preserve">, Volume 100, Issue 3,2024. P 283-288. </w:t>
      </w:r>
      <w:hyperlink r:id="rId17" w:history="1">
        <w:r w:rsidRPr="008E1290">
          <w:rPr>
            <w:rStyle w:val="Hyperlink"/>
            <w:rFonts w:cs="Times New Roman"/>
            <w:szCs w:val="24"/>
          </w:rPr>
          <w:t>https://doi.org/10.1016/j.jped.2023.09.015</w:t>
        </w:r>
      </w:hyperlink>
      <w:r w:rsidRPr="008E1290">
        <w:rPr>
          <w:rFonts w:cs="Times New Roman"/>
          <w:szCs w:val="24"/>
        </w:rPr>
        <w:t>.</w:t>
      </w:r>
    </w:p>
    <w:p w14:paraId="61B98B26"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Tokiya</w:t>
      </w:r>
      <w:proofErr w:type="spellEnd"/>
      <w:r w:rsidRPr="008E1290">
        <w:rPr>
          <w:rFonts w:cs="Times New Roman"/>
          <w:szCs w:val="24"/>
        </w:rPr>
        <w:t xml:space="preserve"> M, Itani O, Otsuka Y, </w:t>
      </w:r>
      <w:proofErr w:type="spellStart"/>
      <w:r w:rsidRPr="008E1290">
        <w:rPr>
          <w:rFonts w:cs="Times New Roman"/>
          <w:szCs w:val="24"/>
        </w:rPr>
        <w:t>Kaneita</w:t>
      </w:r>
      <w:proofErr w:type="spellEnd"/>
      <w:r w:rsidRPr="008E1290">
        <w:rPr>
          <w:rFonts w:cs="Times New Roman"/>
          <w:szCs w:val="24"/>
        </w:rPr>
        <w:t xml:space="preserve"> Y. Relationship between internet addiction and sleep disturbance in high school students: a cross-sectional study. BMC </w:t>
      </w:r>
      <w:proofErr w:type="spellStart"/>
      <w:r w:rsidRPr="008E1290">
        <w:rPr>
          <w:rFonts w:cs="Times New Roman"/>
          <w:szCs w:val="24"/>
        </w:rPr>
        <w:t>Pediatr</w:t>
      </w:r>
      <w:proofErr w:type="spellEnd"/>
      <w:r w:rsidRPr="008E1290">
        <w:rPr>
          <w:rFonts w:cs="Times New Roman"/>
          <w:szCs w:val="24"/>
        </w:rPr>
        <w:t xml:space="preserve">. 2020 Aug 11;20(1):379. </w:t>
      </w:r>
      <w:proofErr w:type="spellStart"/>
      <w:r w:rsidRPr="008E1290">
        <w:rPr>
          <w:rFonts w:cs="Times New Roman"/>
          <w:szCs w:val="24"/>
        </w:rPr>
        <w:t>doi</w:t>
      </w:r>
      <w:proofErr w:type="spellEnd"/>
      <w:r w:rsidRPr="008E1290">
        <w:rPr>
          <w:rFonts w:cs="Times New Roman"/>
          <w:szCs w:val="24"/>
        </w:rPr>
        <w:t>: 10.1186/s12887-020-02275-7. PMID: 32782022; PMCID: PMC7418409.</w:t>
      </w:r>
    </w:p>
    <w:p w14:paraId="261C16DC"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Semenova N, Tereshchenko S, L LE, Zaytseva O, Shubina M. Internet addiction and excessive daytime sleepiness in adolescents. European Psychiatry. 2021;64(S1</w:t>
      </w:r>
      <w:proofErr w:type="gramStart"/>
      <w:r w:rsidRPr="008E1290">
        <w:rPr>
          <w:rFonts w:cs="Times New Roman"/>
          <w:szCs w:val="24"/>
        </w:rPr>
        <w:t>):S</w:t>
      </w:r>
      <w:proofErr w:type="gramEnd"/>
      <w:r w:rsidRPr="008E1290">
        <w:rPr>
          <w:rFonts w:cs="Times New Roman"/>
          <w:szCs w:val="24"/>
        </w:rPr>
        <w:t xml:space="preserve">579-S579. </w:t>
      </w:r>
      <w:proofErr w:type="gramStart"/>
      <w:r w:rsidRPr="008E1290">
        <w:rPr>
          <w:rFonts w:cs="Times New Roman"/>
          <w:szCs w:val="24"/>
        </w:rPr>
        <w:t>doi:10.1192/j.eurpsy</w:t>
      </w:r>
      <w:proofErr w:type="gramEnd"/>
      <w:r w:rsidRPr="008E1290">
        <w:rPr>
          <w:rFonts w:cs="Times New Roman"/>
          <w:szCs w:val="24"/>
        </w:rPr>
        <w:t>.2021.1546</w:t>
      </w:r>
    </w:p>
    <w:p w14:paraId="1EA5B889"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Nowak M, </w:t>
      </w:r>
      <w:proofErr w:type="spellStart"/>
      <w:r w:rsidRPr="008E1290">
        <w:rPr>
          <w:rFonts w:cs="Times New Roman"/>
          <w:szCs w:val="24"/>
        </w:rPr>
        <w:t>Rachubińska</w:t>
      </w:r>
      <w:proofErr w:type="spellEnd"/>
      <w:r w:rsidRPr="008E1290">
        <w:rPr>
          <w:rFonts w:cs="Times New Roman"/>
          <w:szCs w:val="24"/>
        </w:rPr>
        <w:t xml:space="preserve"> K, Starczewska M, </w:t>
      </w:r>
      <w:proofErr w:type="spellStart"/>
      <w:r w:rsidRPr="008E1290">
        <w:rPr>
          <w:rFonts w:cs="Times New Roman"/>
          <w:szCs w:val="24"/>
        </w:rPr>
        <w:t>Grochans</w:t>
      </w:r>
      <w:proofErr w:type="spellEnd"/>
      <w:r w:rsidRPr="008E1290">
        <w:rPr>
          <w:rFonts w:cs="Times New Roman"/>
          <w:szCs w:val="24"/>
        </w:rPr>
        <w:t xml:space="preserve"> E. Seeking relationships between Internet addiction and depressiveness, daytime sleepiness, as well as perceived social support in young adults. PubMed [Internet]. 2022 Feb 1;26(4):1374–81. Available from: </w:t>
      </w:r>
      <w:hyperlink r:id="rId18" w:history="1">
        <w:r w:rsidRPr="008E1290">
          <w:rPr>
            <w:rStyle w:val="Hyperlink"/>
            <w:rFonts w:cs="Times New Roman"/>
            <w:szCs w:val="24"/>
          </w:rPr>
          <w:t>https://pubmed.ncbi.nlm.nih.gov/35253193</w:t>
        </w:r>
      </w:hyperlink>
    </w:p>
    <w:p w14:paraId="56A5259A"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Choi K, Son H, Park M, Han J, Kim K, Lee B, Gwak H. Internet overuse and excessive daytime sleepiness in adolescents. Psychiatry and Clinical Neurosciences [Internet]. 2009 Mar 25;63(4):455–62. Available from: https://doi.org/10.1111/j.1440-1819.2009.01925.x</w:t>
      </w:r>
    </w:p>
    <w:p w14:paraId="18A069E0"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Oyelaran-</w:t>
      </w:r>
      <w:proofErr w:type="spellStart"/>
      <w:r w:rsidRPr="008E1290">
        <w:rPr>
          <w:rFonts w:cs="Times New Roman"/>
          <w:szCs w:val="24"/>
        </w:rPr>
        <w:t>Oyeyinka</w:t>
      </w:r>
      <w:proofErr w:type="spellEnd"/>
      <w:r w:rsidRPr="008E1290">
        <w:rPr>
          <w:rFonts w:cs="Times New Roman"/>
          <w:szCs w:val="24"/>
        </w:rPr>
        <w:t xml:space="preserve"> B, Adeya CN. Internet access in Africa: empirical evidence from Kenya and Nigeria. </w:t>
      </w:r>
      <w:proofErr w:type="spellStart"/>
      <w:r w:rsidRPr="008E1290">
        <w:rPr>
          <w:rFonts w:cs="Times New Roman"/>
          <w:szCs w:val="24"/>
        </w:rPr>
        <w:t>Telemat</w:t>
      </w:r>
      <w:proofErr w:type="spellEnd"/>
      <w:r w:rsidRPr="008E1290">
        <w:rPr>
          <w:rFonts w:cs="Times New Roman"/>
          <w:szCs w:val="24"/>
        </w:rPr>
        <w:t xml:space="preserve"> Inform. 2004;21(1):67-81</w:t>
      </w:r>
    </w:p>
    <w:p w14:paraId="5D0A838D" w14:textId="77777777" w:rsidR="008E1290" w:rsidRPr="008E1290" w:rsidRDefault="008E1290" w:rsidP="008E1290">
      <w:pPr>
        <w:pStyle w:val="ListParagraph"/>
        <w:numPr>
          <w:ilvl w:val="0"/>
          <w:numId w:val="2"/>
        </w:numPr>
        <w:spacing w:after="0" w:line="240" w:lineRule="auto"/>
        <w:rPr>
          <w:rFonts w:cs="Times New Roman"/>
          <w:szCs w:val="24"/>
          <w:shd w:val="clear" w:color="auto" w:fill="FFFFFF"/>
        </w:rPr>
      </w:pPr>
      <w:r w:rsidRPr="008E1290">
        <w:rPr>
          <w:rFonts w:cs="Times New Roman"/>
          <w:szCs w:val="24"/>
          <w:shd w:val="clear" w:color="auto" w:fill="FFFFFF"/>
        </w:rPr>
        <w:t>Cochran, W. G. Sampling techniques third edition. 1977. New York: John Wiley &amp; Sons</w:t>
      </w:r>
    </w:p>
    <w:p w14:paraId="77659581" w14:textId="77777777" w:rsidR="008E1290" w:rsidRPr="008E1290" w:rsidRDefault="008E1290" w:rsidP="008E1290">
      <w:pPr>
        <w:pStyle w:val="NormalWeb"/>
        <w:numPr>
          <w:ilvl w:val="0"/>
          <w:numId w:val="2"/>
        </w:numPr>
        <w:spacing w:before="0" w:beforeAutospacing="0" w:after="0" w:afterAutospacing="0"/>
      </w:pPr>
      <w:r w:rsidRPr="008E1290">
        <w:t xml:space="preserve">Young KS, </w:t>
      </w:r>
      <w:proofErr w:type="spellStart"/>
      <w:r w:rsidRPr="008E1290">
        <w:t>Center</w:t>
      </w:r>
      <w:proofErr w:type="spellEnd"/>
      <w:r w:rsidRPr="008E1290">
        <w:t xml:space="preserve"> for Internet Addiction Recovery. Internet Addiction Test [Internet]. Recovery; Available from: </w:t>
      </w:r>
      <w:r w:rsidRPr="008E1290">
        <w:rPr>
          <w:rStyle w:val="url"/>
        </w:rPr>
        <w:t>https://www.iitk.ac.in/counsel/resources/IATManual.pdf</w:t>
      </w:r>
    </w:p>
    <w:p w14:paraId="0F257B8A"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Lemmens JS, Valkenburg PM. The internet gaming disorder scale. </w:t>
      </w:r>
      <w:proofErr w:type="spellStart"/>
      <w:r w:rsidRPr="008E1290">
        <w:rPr>
          <w:rFonts w:cs="Times New Roman"/>
          <w:szCs w:val="24"/>
        </w:rPr>
        <w:t>Psychol</w:t>
      </w:r>
      <w:proofErr w:type="spellEnd"/>
      <w:r w:rsidRPr="008E1290">
        <w:rPr>
          <w:rFonts w:cs="Times New Roman"/>
          <w:szCs w:val="24"/>
        </w:rPr>
        <w:t xml:space="preserve"> Assess 2015; 27:567-82.</w:t>
      </w:r>
    </w:p>
    <w:p w14:paraId="2C011269"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Frangos CC, Frangos CC, Sotiropoulos L. A meta-analysis of the reliability of Young’s Internet addiction test. World Congress on Engineering </w:t>
      </w:r>
      <w:proofErr w:type="gramStart"/>
      <w:r w:rsidRPr="008E1290">
        <w:rPr>
          <w:rFonts w:cs="Times New Roman"/>
          <w:szCs w:val="24"/>
        </w:rPr>
        <w:t>2012;1:3</w:t>
      </w:r>
      <w:proofErr w:type="gramEnd"/>
      <w:r w:rsidRPr="008E1290">
        <w:rPr>
          <w:rFonts w:cs="Times New Roman"/>
          <w:szCs w:val="24"/>
        </w:rPr>
        <w:t>-8.</w:t>
      </w:r>
    </w:p>
    <w:p w14:paraId="402BFF3D"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Drake C, Nickel C, </w:t>
      </w:r>
      <w:proofErr w:type="spellStart"/>
      <w:r w:rsidRPr="008E1290">
        <w:rPr>
          <w:rFonts w:cs="Times New Roman"/>
          <w:szCs w:val="24"/>
        </w:rPr>
        <w:t>Burduvali</w:t>
      </w:r>
      <w:proofErr w:type="spellEnd"/>
      <w:r w:rsidRPr="008E1290">
        <w:rPr>
          <w:rFonts w:cs="Times New Roman"/>
          <w:szCs w:val="24"/>
        </w:rPr>
        <w:t xml:space="preserve"> E, Roth T, Jefferson C, Pietro B. The </w:t>
      </w:r>
      <w:proofErr w:type="spellStart"/>
      <w:r w:rsidRPr="008E1290">
        <w:rPr>
          <w:rFonts w:cs="Times New Roman"/>
          <w:szCs w:val="24"/>
        </w:rPr>
        <w:t>pediatric</w:t>
      </w:r>
      <w:proofErr w:type="spellEnd"/>
      <w:r w:rsidRPr="008E1290">
        <w:rPr>
          <w:rFonts w:cs="Times New Roman"/>
          <w:szCs w:val="24"/>
        </w:rPr>
        <w:t xml:space="preserve"> daytime sleepiness scale (PDSS): sleep habits and school outcomes in middle-school children. Sleep. 2003 Jun 15;26(4):455-8. PMID: 12841372.</w:t>
      </w:r>
    </w:p>
    <w:p w14:paraId="72EBB0BB"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lastRenderedPageBreak/>
        <w:t xml:space="preserve">Meyer C, Barbosa DG, Junior GJ, Andrade RD, Silva DA, </w:t>
      </w:r>
      <w:proofErr w:type="spellStart"/>
      <w:r w:rsidRPr="008E1290">
        <w:rPr>
          <w:rFonts w:cs="Times New Roman"/>
          <w:szCs w:val="24"/>
        </w:rPr>
        <w:t>Pelegrini</w:t>
      </w:r>
      <w:proofErr w:type="spellEnd"/>
      <w:r w:rsidRPr="008E1290">
        <w:rPr>
          <w:rFonts w:cs="Times New Roman"/>
          <w:szCs w:val="24"/>
        </w:rPr>
        <w:t xml:space="preserve"> A, et al. Proposal of cutoff points for </w:t>
      </w:r>
      <w:proofErr w:type="spellStart"/>
      <w:r w:rsidRPr="008E1290">
        <w:rPr>
          <w:rFonts w:cs="Times New Roman"/>
          <w:szCs w:val="24"/>
        </w:rPr>
        <w:t>pediatric</w:t>
      </w:r>
      <w:proofErr w:type="spellEnd"/>
      <w:r w:rsidRPr="008E1290">
        <w:rPr>
          <w:rFonts w:cs="Times New Roman"/>
          <w:szCs w:val="24"/>
        </w:rPr>
        <w:t xml:space="preserve"> daytime sleepiness scale to identify excessive daytime sleepiness. </w:t>
      </w:r>
      <w:proofErr w:type="spellStart"/>
      <w:r w:rsidRPr="008E1290">
        <w:rPr>
          <w:rFonts w:cs="Times New Roman"/>
          <w:szCs w:val="24"/>
        </w:rPr>
        <w:t>Chronobiol</w:t>
      </w:r>
      <w:proofErr w:type="spellEnd"/>
      <w:r w:rsidRPr="008E1290">
        <w:rPr>
          <w:rFonts w:cs="Times New Roman"/>
          <w:szCs w:val="24"/>
        </w:rPr>
        <w:t xml:space="preserve"> Int. </w:t>
      </w:r>
      <w:proofErr w:type="gramStart"/>
      <w:r w:rsidRPr="008E1290">
        <w:rPr>
          <w:rFonts w:cs="Times New Roman"/>
          <w:szCs w:val="24"/>
        </w:rPr>
        <w:t>2017;35:303</w:t>
      </w:r>
      <w:proofErr w:type="gramEnd"/>
      <w:r w:rsidRPr="008E1290">
        <w:rPr>
          <w:rFonts w:cs="Times New Roman"/>
          <w:szCs w:val="24"/>
        </w:rPr>
        <w:t>-11. https://doi. org/10.1080/07420528.2017.1400980</w:t>
      </w:r>
    </w:p>
    <w:p w14:paraId="56E7F383"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Afolabi AA, Ilesanmi OS, Adebayo AM. Prevalence and Pattern of Internet Addiction Among Adolescents in Ibadan, Nigeria: A Cross-Sectional Study. Cureus. 2022 Feb 16;14(2</w:t>
      </w:r>
      <w:proofErr w:type="gramStart"/>
      <w:r w:rsidRPr="008E1290">
        <w:rPr>
          <w:rFonts w:cs="Times New Roman"/>
          <w:szCs w:val="24"/>
        </w:rPr>
        <w:t>):e</w:t>
      </w:r>
      <w:proofErr w:type="gramEnd"/>
      <w:r w:rsidRPr="008E1290">
        <w:rPr>
          <w:rFonts w:cs="Times New Roman"/>
          <w:szCs w:val="24"/>
        </w:rPr>
        <w:t xml:space="preserve">22293. </w:t>
      </w:r>
      <w:proofErr w:type="spellStart"/>
      <w:r w:rsidRPr="008E1290">
        <w:rPr>
          <w:rFonts w:cs="Times New Roman"/>
          <w:szCs w:val="24"/>
        </w:rPr>
        <w:t>doi</w:t>
      </w:r>
      <w:proofErr w:type="spellEnd"/>
      <w:r w:rsidRPr="008E1290">
        <w:rPr>
          <w:rFonts w:cs="Times New Roman"/>
          <w:szCs w:val="24"/>
        </w:rPr>
        <w:t>: 10.7759/cureus.22293. PMID: 35350489; PMCID: PMC8933260.</w:t>
      </w:r>
    </w:p>
    <w:p w14:paraId="1B75D2EA" w14:textId="77777777" w:rsidR="008E1290" w:rsidRPr="008E1290" w:rsidRDefault="008E1290" w:rsidP="008E1290">
      <w:pPr>
        <w:pStyle w:val="ListParagraph"/>
        <w:numPr>
          <w:ilvl w:val="0"/>
          <w:numId w:val="2"/>
        </w:numPr>
        <w:shd w:val="clear" w:color="auto" w:fill="FFFFFF"/>
        <w:spacing w:after="0" w:line="240" w:lineRule="auto"/>
        <w:rPr>
          <w:rFonts w:eastAsia="Times New Roman" w:cs="Times New Roman"/>
          <w:color w:val="232323"/>
          <w:szCs w:val="24"/>
          <w:lang w:eastAsia="en-GB"/>
        </w:rPr>
      </w:pPr>
      <w:r w:rsidRPr="008E1290">
        <w:rPr>
          <w:rFonts w:eastAsia="Times New Roman" w:cs="Times New Roman"/>
          <w:color w:val="232323"/>
          <w:szCs w:val="24"/>
          <w:lang w:eastAsia="en-GB"/>
        </w:rPr>
        <w:t xml:space="preserve">Adiele I, </w:t>
      </w:r>
      <w:proofErr w:type="spellStart"/>
      <w:r w:rsidRPr="008E1290">
        <w:rPr>
          <w:rFonts w:eastAsia="Times New Roman" w:cs="Times New Roman"/>
          <w:color w:val="232323"/>
          <w:szCs w:val="24"/>
          <w:lang w:eastAsia="en-GB"/>
        </w:rPr>
        <w:t>Olatokun</w:t>
      </w:r>
      <w:proofErr w:type="spellEnd"/>
      <w:r w:rsidRPr="008E1290">
        <w:rPr>
          <w:rFonts w:eastAsia="Times New Roman" w:cs="Times New Roman"/>
          <w:color w:val="232323"/>
          <w:szCs w:val="24"/>
          <w:lang w:eastAsia="en-GB"/>
        </w:rPr>
        <w:t xml:space="preserve"> W. Computers in human </w:t>
      </w:r>
      <w:proofErr w:type="spellStart"/>
      <w:r w:rsidRPr="008E1290">
        <w:rPr>
          <w:rFonts w:eastAsia="Times New Roman" w:cs="Times New Roman"/>
          <w:color w:val="232323"/>
          <w:szCs w:val="24"/>
          <w:lang w:eastAsia="en-GB"/>
        </w:rPr>
        <w:t>behavior</w:t>
      </w:r>
      <w:proofErr w:type="spellEnd"/>
      <w:r w:rsidRPr="008E1290">
        <w:rPr>
          <w:rFonts w:eastAsia="Times New Roman" w:cs="Times New Roman"/>
          <w:color w:val="232323"/>
          <w:szCs w:val="24"/>
          <w:lang w:eastAsia="en-GB"/>
        </w:rPr>
        <w:t xml:space="preserve">. </w:t>
      </w:r>
      <w:proofErr w:type="spellStart"/>
      <w:r w:rsidRPr="008E1290">
        <w:rPr>
          <w:rFonts w:eastAsia="Times New Roman" w:cs="Times New Roman"/>
          <w:color w:val="232323"/>
          <w:szCs w:val="24"/>
          <w:lang w:eastAsia="en-GB"/>
        </w:rPr>
        <w:t>Comput</w:t>
      </w:r>
      <w:proofErr w:type="spellEnd"/>
      <w:r w:rsidRPr="008E1290">
        <w:rPr>
          <w:rFonts w:eastAsia="Times New Roman" w:cs="Times New Roman"/>
          <w:color w:val="232323"/>
          <w:szCs w:val="24"/>
          <w:lang w:eastAsia="en-GB"/>
        </w:rPr>
        <w:t xml:space="preserve"> Hum </w:t>
      </w:r>
      <w:proofErr w:type="spellStart"/>
      <w:r w:rsidRPr="008E1290">
        <w:rPr>
          <w:rFonts w:eastAsia="Times New Roman" w:cs="Times New Roman"/>
          <w:color w:val="232323"/>
          <w:szCs w:val="24"/>
          <w:lang w:eastAsia="en-GB"/>
        </w:rPr>
        <w:t>Behav</w:t>
      </w:r>
      <w:proofErr w:type="spellEnd"/>
      <w:r w:rsidRPr="008E1290">
        <w:rPr>
          <w:rFonts w:eastAsia="Times New Roman" w:cs="Times New Roman"/>
          <w:color w:val="232323"/>
          <w:szCs w:val="24"/>
          <w:lang w:eastAsia="en-GB"/>
        </w:rPr>
        <w:t xml:space="preserve"> </w:t>
      </w:r>
      <w:proofErr w:type="gramStart"/>
      <w:r w:rsidRPr="008E1290">
        <w:rPr>
          <w:rFonts w:eastAsia="Times New Roman" w:cs="Times New Roman"/>
          <w:color w:val="232323"/>
          <w:szCs w:val="24"/>
          <w:lang w:eastAsia="en-GB"/>
        </w:rPr>
        <w:t>2014;31:100</w:t>
      </w:r>
      <w:proofErr w:type="gramEnd"/>
      <w:r w:rsidRPr="008E1290">
        <w:rPr>
          <w:rFonts w:eastAsia="Times New Roman" w:cs="Times New Roman"/>
          <w:color w:val="232323"/>
          <w:szCs w:val="24"/>
          <w:lang w:eastAsia="en-GB"/>
        </w:rPr>
        <w:t>–10</w:t>
      </w:r>
    </w:p>
    <w:p w14:paraId="12292B2F" w14:textId="77777777" w:rsidR="008E1290" w:rsidRPr="008E1290" w:rsidRDefault="008E1290" w:rsidP="008E1290">
      <w:pPr>
        <w:pStyle w:val="ListParagraph"/>
        <w:numPr>
          <w:ilvl w:val="0"/>
          <w:numId w:val="2"/>
        </w:numPr>
        <w:shd w:val="clear" w:color="auto" w:fill="FFFFFF"/>
        <w:spacing w:after="0" w:line="240" w:lineRule="auto"/>
        <w:rPr>
          <w:rFonts w:eastAsia="Times New Roman" w:cs="Times New Roman"/>
          <w:color w:val="232323"/>
          <w:szCs w:val="24"/>
          <w:lang w:eastAsia="en-GB"/>
        </w:rPr>
      </w:pPr>
      <w:r w:rsidRPr="008E1290">
        <w:rPr>
          <w:rFonts w:eastAsia="Times New Roman" w:cs="Times New Roman"/>
          <w:color w:val="232323"/>
          <w:szCs w:val="24"/>
          <w:lang w:eastAsia="en-GB"/>
        </w:rPr>
        <w:t xml:space="preserve">Andrade ALM, </w:t>
      </w:r>
      <w:proofErr w:type="spellStart"/>
      <w:r w:rsidRPr="008E1290">
        <w:rPr>
          <w:rFonts w:eastAsia="Times New Roman" w:cs="Times New Roman"/>
          <w:color w:val="232323"/>
          <w:szCs w:val="24"/>
          <w:lang w:eastAsia="en-GB"/>
        </w:rPr>
        <w:t>Enumo</w:t>
      </w:r>
      <w:proofErr w:type="spellEnd"/>
      <w:r w:rsidRPr="008E1290">
        <w:rPr>
          <w:rFonts w:eastAsia="Times New Roman" w:cs="Times New Roman"/>
          <w:color w:val="232323"/>
          <w:szCs w:val="24"/>
          <w:lang w:eastAsia="en-GB"/>
        </w:rPr>
        <w:t xml:space="preserve"> SRF, Passos MAZ, </w:t>
      </w:r>
      <w:proofErr w:type="spellStart"/>
      <w:r w:rsidRPr="008E1290">
        <w:rPr>
          <w:rFonts w:eastAsia="Times New Roman" w:cs="Times New Roman"/>
          <w:color w:val="232323"/>
          <w:szCs w:val="24"/>
          <w:lang w:eastAsia="en-GB"/>
        </w:rPr>
        <w:t>Vellozo</w:t>
      </w:r>
      <w:proofErr w:type="spellEnd"/>
      <w:r w:rsidRPr="008E1290">
        <w:rPr>
          <w:rFonts w:eastAsia="Times New Roman" w:cs="Times New Roman"/>
          <w:color w:val="232323"/>
          <w:szCs w:val="24"/>
          <w:lang w:eastAsia="en-GB"/>
        </w:rPr>
        <w:t xml:space="preserve"> EP, Schoen TH, Kulik MA, et al. Problematic internet use, emotional problems and quality of life among adolescents. </w:t>
      </w:r>
      <w:proofErr w:type="spellStart"/>
      <w:r w:rsidRPr="008E1290">
        <w:rPr>
          <w:rFonts w:eastAsia="Times New Roman" w:cs="Times New Roman"/>
          <w:color w:val="232323"/>
          <w:szCs w:val="24"/>
          <w:lang w:eastAsia="en-GB"/>
        </w:rPr>
        <w:t>Psico</w:t>
      </w:r>
      <w:proofErr w:type="spellEnd"/>
      <w:r w:rsidRPr="008E1290">
        <w:rPr>
          <w:rFonts w:eastAsia="Times New Roman" w:cs="Times New Roman"/>
          <w:color w:val="232323"/>
          <w:szCs w:val="24"/>
          <w:lang w:eastAsia="en-GB"/>
        </w:rPr>
        <w:t xml:space="preserve">-USF </w:t>
      </w:r>
      <w:proofErr w:type="gramStart"/>
      <w:r w:rsidRPr="008E1290">
        <w:rPr>
          <w:rFonts w:eastAsia="Times New Roman" w:cs="Times New Roman"/>
          <w:color w:val="232323"/>
          <w:szCs w:val="24"/>
          <w:lang w:eastAsia="en-GB"/>
        </w:rPr>
        <w:t>2021;26:41</w:t>
      </w:r>
      <w:proofErr w:type="gramEnd"/>
      <w:r w:rsidRPr="008E1290">
        <w:rPr>
          <w:rFonts w:eastAsia="Times New Roman" w:cs="Times New Roman"/>
          <w:color w:val="232323"/>
          <w:szCs w:val="24"/>
          <w:lang w:eastAsia="en-GB"/>
        </w:rPr>
        <w:t>–51.</w:t>
      </w:r>
    </w:p>
    <w:p w14:paraId="506A6B30" w14:textId="77777777" w:rsidR="008E1290" w:rsidRPr="008E1290" w:rsidRDefault="008E1290" w:rsidP="008E1290">
      <w:pPr>
        <w:pStyle w:val="ListParagraph"/>
        <w:numPr>
          <w:ilvl w:val="0"/>
          <w:numId w:val="2"/>
        </w:numPr>
        <w:shd w:val="clear" w:color="auto" w:fill="FFFFFF"/>
        <w:spacing w:after="0" w:line="240" w:lineRule="auto"/>
        <w:rPr>
          <w:rFonts w:eastAsia="Times New Roman" w:cs="Times New Roman"/>
          <w:color w:val="232323"/>
          <w:szCs w:val="24"/>
          <w:lang w:eastAsia="en-GB"/>
        </w:rPr>
      </w:pPr>
      <w:r w:rsidRPr="008E1290">
        <w:rPr>
          <w:rFonts w:eastAsia="Times New Roman" w:cs="Times New Roman"/>
          <w:color w:val="232323"/>
          <w:szCs w:val="24"/>
          <w:lang w:eastAsia="en-GB"/>
        </w:rPr>
        <w:t>Waheed H, Macaulay PJ, Al-</w:t>
      </w:r>
      <w:proofErr w:type="spellStart"/>
      <w:r w:rsidRPr="008E1290">
        <w:rPr>
          <w:rFonts w:eastAsia="Times New Roman" w:cs="Times New Roman"/>
          <w:color w:val="232323"/>
          <w:szCs w:val="24"/>
          <w:lang w:eastAsia="en-GB"/>
        </w:rPr>
        <w:t>Jaifi</w:t>
      </w:r>
      <w:proofErr w:type="spellEnd"/>
      <w:r w:rsidRPr="008E1290">
        <w:rPr>
          <w:rFonts w:eastAsia="Times New Roman" w:cs="Times New Roman"/>
          <w:color w:val="232323"/>
          <w:szCs w:val="24"/>
          <w:lang w:eastAsia="en-GB"/>
        </w:rPr>
        <w:t xml:space="preserve"> HAA, Allen K, She L (2024), "Caught in the web: a meta-analysis of Internet addiction, excessive daytime sleepiness and depressive symptoms in adolescents". </w:t>
      </w:r>
      <w:r w:rsidRPr="008E1290">
        <w:rPr>
          <w:rFonts w:eastAsia="Times New Roman" w:cs="Times New Roman"/>
          <w:i/>
          <w:iCs/>
          <w:color w:val="232323"/>
          <w:szCs w:val="24"/>
          <w:lang w:eastAsia="en-GB"/>
        </w:rPr>
        <w:t>Information Technology &amp; People</w:t>
      </w:r>
      <w:r w:rsidRPr="008E1290">
        <w:rPr>
          <w:rFonts w:eastAsia="Times New Roman" w:cs="Times New Roman"/>
          <w:color w:val="232323"/>
          <w:szCs w:val="24"/>
          <w:lang w:eastAsia="en-GB"/>
        </w:rPr>
        <w:t xml:space="preserve">, Vol. 37 No. 8 pp. 109–129, </w:t>
      </w:r>
      <w:proofErr w:type="spellStart"/>
      <w:r w:rsidRPr="008E1290">
        <w:rPr>
          <w:rFonts w:eastAsia="Times New Roman" w:cs="Times New Roman"/>
          <w:color w:val="232323"/>
          <w:szCs w:val="24"/>
          <w:lang w:eastAsia="en-GB"/>
        </w:rPr>
        <w:t>doi</w:t>
      </w:r>
      <w:proofErr w:type="spellEnd"/>
      <w:r w:rsidRPr="008E1290">
        <w:rPr>
          <w:rFonts w:eastAsia="Times New Roman" w:cs="Times New Roman"/>
          <w:color w:val="232323"/>
          <w:szCs w:val="24"/>
          <w:lang w:eastAsia="en-GB"/>
        </w:rPr>
        <w:t>: </w:t>
      </w:r>
      <w:hyperlink r:id="rId19" w:tgtFrame="_blank" w:history="1">
        <w:r w:rsidRPr="008E1290">
          <w:rPr>
            <w:rStyle w:val="Hyperlink"/>
            <w:rFonts w:eastAsia="Times New Roman" w:cs="Times New Roman"/>
            <w:szCs w:val="24"/>
            <w:lang w:eastAsia="en-GB"/>
          </w:rPr>
          <w:t>https://doi.org/10.1108/ITP-07-2023-0676</w:t>
        </w:r>
      </w:hyperlink>
    </w:p>
    <w:p w14:paraId="1BC56A33" w14:textId="77777777" w:rsidR="008E1290" w:rsidRDefault="008E1290" w:rsidP="009647DA">
      <w:pPr>
        <w:spacing w:line="480" w:lineRule="auto"/>
        <w:jc w:val="both"/>
        <w:rPr>
          <w:color w:val="000000" w:themeColor="text1"/>
        </w:rPr>
      </w:pPr>
    </w:p>
    <w:p w14:paraId="005480D8" w14:textId="77777777" w:rsidR="00193DD1" w:rsidRPr="00193DD1" w:rsidRDefault="00193DD1" w:rsidP="009647DA">
      <w:pPr>
        <w:spacing w:line="480" w:lineRule="auto"/>
        <w:jc w:val="both"/>
        <w:rPr>
          <w:color w:val="000000" w:themeColor="text1"/>
        </w:rPr>
      </w:pPr>
    </w:p>
    <w:sectPr w:rsidR="00193DD1" w:rsidRPr="00193DD1">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E5784" w14:textId="77777777" w:rsidR="00663DD5" w:rsidRDefault="00663DD5" w:rsidP="00182B4E">
      <w:pPr>
        <w:spacing w:after="0" w:line="240" w:lineRule="auto"/>
      </w:pPr>
      <w:r>
        <w:separator/>
      </w:r>
    </w:p>
  </w:endnote>
  <w:endnote w:type="continuationSeparator" w:id="0">
    <w:p w14:paraId="0B5B204C" w14:textId="77777777" w:rsidR="00663DD5" w:rsidRDefault="00663DD5" w:rsidP="00182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F84C5" w14:textId="77777777" w:rsidR="00182B4E" w:rsidRDefault="00182B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64905" w14:textId="77777777" w:rsidR="00182B4E" w:rsidRDefault="00182B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71865C" w14:textId="77777777" w:rsidR="00182B4E" w:rsidRDefault="00182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B79344" w14:textId="77777777" w:rsidR="00663DD5" w:rsidRDefault="00663DD5" w:rsidP="00182B4E">
      <w:pPr>
        <w:spacing w:after="0" w:line="240" w:lineRule="auto"/>
      </w:pPr>
      <w:r>
        <w:separator/>
      </w:r>
    </w:p>
  </w:footnote>
  <w:footnote w:type="continuationSeparator" w:id="0">
    <w:p w14:paraId="4E1856F9" w14:textId="77777777" w:rsidR="00663DD5" w:rsidRDefault="00663DD5" w:rsidP="00182B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62E905" w14:textId="0C0B3A6A" w:rsidR="00182B4E" w:rsidRDefault="00000000">
    <w:pPr>
      <w:pStyle w:val="Header"/>
    </w:pPr>
    <w:r>
      <w:rPr>
        <w:noProof/>
      </w:rPr>
      <w:pict w14:anchorId="3AD157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6152845" o:spid="_x0000_s1026"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42339" w14:textId="0D983DA1" w:rsidR="00182B4E" w:rsidRDefault="00000000">
    <w:pPr>
      <w:pStyle w:val="Header"/>
    </w:pPr>
    <w:r>
      <w:rPr>
        <w:noProof/>
      </w:rPr>
      <w:pict w14:anchorId="4EAE3E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6152846" o:spid="_x0000_s1027"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E4525" w14:textId="1062E29F" w:rsidR="00182B4E" w:rsidRDefault="00000000">
    <w:pPr>
      <w:pStyle w:val="Header"/>
    </w:pPr>
    <w:r>
      <w:rPr>
        <w:noProof/>
      </w:rPr>
      <w:pict w14:anchorId="7F58E5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6152844" o:spid="_x0000_s1025"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8C604F"/>
    <w:multiLevelType w:val="hybridMultilevel"/>
    <w:tmpl w:val="EEC6D7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446F4C"/>
    <w:multiLevelType w:val="hybridMultilevel"/>
    <w:tmpl w:val="AE382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34752878">
    <w:abstractNumId w:val="1"/>
  </w:num>
  <w:num w:numId="2" w16cid:durableId="431165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E4B"/>
    <w:rsid w:val="0000574F"/>
    <w:rsid w:val="00005E5A"/>
    <w:rsid w:val="000121DE"/>
    <w:rsid w:val="000129DD"/>
    <w:rsid w:val="0001748F"/>
    <w:rsid w:val="00017A7C"/>
    <w:rsid w:val="0003018F"/>
    <w:rsid w:val="000305B8"/>
    <w:rsid w:val="00030E97"/>
    <w:rsid w:val="00033340"/>
    <w:rsid w:val="000444BE"/>
    <w:rsid w:val="00060A61"/>
    <w:rsid w:val="0006518E"/>
    <w:rsid w:val="000669D0"/>
    <w:rsid w:val="000707BA"/>
    <w:rsid w:val="00074253"/>
    <w:rsid w:val="000754FC"/>
    <w:rsid w:val="0007616E"/>
    <w:rsid w:val="0008519F"/>
    <w:rsid w:val="00086EDE"/>
    <w:rsid w:val="0009148A"/>
    <w:rsid w:val="00091491"/>
    <w:rsid w:val="000922E1"/>
    <w:rsid w:val="00092DEA"/>
    <w:rsid w:val="0009314C"/>
    <w:rsid w:val="0009770E"/>
    <w:rsid w:val="00097ED7"/>
    <w:rsid w:val="000A1EF5"/>
    <w:rsid w:val="000A24A1"/>
    <w:rsid w:val="000B2F57"/>
    <w:rsid w:val="000B6D76"/>
    <w:rsid w:val="000B6F94"/>
    <w:rsid w:val="000C1E88"/>
    <w:rsid w:val="000C4443"/>
    <w:rsid w:val="000C44CF"/>
    <w:rsid w:val="000C599B"/>
    <w:rsid w:val="000C6B4A"/>
    <w:rsid w:val="000D70D7"/>
    <w:rsid w:val="000E0F64"/>
    <w:rsid w:val="000F184E"/>
    <w:rsid w:val="000F1A21"/>
    <w:rsid w:val="0010230D"/>
    <w:rsid w:val="00107AFD"/>
    <w:rsid w:val="00117A1E"/>
    <w:rsid w:val="00120F72"/>
    <w:rsid w:val="00126946"/>
    <w:rsid w:val="00132C30"/>
    <w:rsid w:val="0013587A"/>
    <w:rsid w:val="00144474"/>
    <w:rsid w:val="00144931"/>
    <w:rsid w:val="00151E93"/>
    <w:rsid w:val="001544CF"/>
    <w:rsid w:val="00156F59"/>
    <w:rsid w:val="00157FF9"/>
    <w:rsid w:val="001626DF"/>
    <w:rsid w:val="00164FDF"/>
    <w:rsid w:val="00167971"/>
    <w:rsid w:val="001707C3"/>
    <w:rsid w:val="00170BAF"/>
    <w:rsid w:val="00171DEE"/>
    <w:rsid w:val="00173F8E"/>
    <w:rsid w:val="00182A1E"/>
    <w:rsid w:val="00182B4E"/>
    <w:rsid w:val="001841F3"/>
    <w:rsid w:val="0018541A"/>
    <w:rsid w:val="00193DD1"/>
    <w:rsid w:val="0019443D"/>
    <w:rsid w:val="001949ED"/>
    <w:rsid w:val="00196C59"/>
    <w:rsid w:val="001978F1"/>
    <w:rsid w:val="001A26BD"/>
    <w:rsid w:val="001A36E9"/>
    <w:rsid w:val="001A63FB"/>
    <w:rsid w:val="001B20F4"/>
    <w:rsid w:val="001B256C"/>
    <w:rsid w:val="001B4D7F"/>
    <w:rsid w:val="001B7B77"/>
    <w:rsid w:val="001C42B2"/>
    <w:rsid w:val="001C5E3A"/>
    <w:rsid w:val="001D0E84"/>
    <w:rsid w:val="001D1D32"/>
    <w:rsid w:val="001E101A"/>
    <w:rsid w:val="001E5780"/>
    <w:rsid w:val="001F0509"/>
    <w:rsid w:val="001F0B31"/>
    <w:rsid w:val="001F3C09"/>
    <w:rsid w:val="001F6D94"/>
    <w:rsid w:val="002001ED"/>
    <w:rsid w:val="00202C73"/>
    <w:rsid w:val="002108DA"/>
    <w:rsid w:val="002166D3"/>
    <w:rsid w:val="002235F7"/>
    <w:rsid w:val="00223FB0"/>
    <w:rsid w:val="00224088"/>
    <w:rsid w:val="002341C0"/>
    <w:rsid w:val="0023777F"/>
    <w:rsid w:val="00240A00"/>
    <w:rsid w:val="00242151"/>
    <w:rsid w:val="00243DE7"/>
    <w:rsid w:val="00243FB3"/>
    <w:rsid w:val="00245C22"/>
    <w:rsid w:val="00246ABA"/>
    <w:rsid w:val="00255B06"/>
    <w:rsid w:val="002562B9"/>
    <w:rsid w:val="00261790"/>
    <w:rsid w:val="00261A0A"/>
    <w:rsid w:val="002626D4"/>
    <w:rsid w:val="002635E3"/>
    <w:rsid w:val="00264431"/>
    <w:rsid w:val="00271319"/>
    <w:rsid w:val="002721C8"/>
    <w:rsid w:val="00275F06"/>
    <w:rsid w:val="0027670E"/>
    <w:rsid w:val="002776A1"/>
    <w:rsid w:val="00285EEA"/>
    <w:rsid w:val="00295E29"/>
    <w:rsid w:val="00296315"/>
    <w:rsid w:val="002A292E"/>
    <w:rsid w:val="002A2E34"/>
    <w:rsid w:val="002A315B"/>
    <w:rsid w:val="002A3D7B"/>
    <w:rsid w:val="002A47DB"/>
    <w:rsid w:val="002A4BA3"/>
    <w:rsid w:val="002A5B4F"/>
    <w:rsid w:val="002A74B4"/>
    <w:rsid w:val="002B4B37"/>
    <w:rsid w:val="002B5340"/>
    <w:rsid w:val="002C06B7"/>
    <w:rsid w:val="002C2B88"/>
    <w:rsid w:val="002C5959"/>
    <w:rsid w:val="002D01F3"/>
    <w:rsid w:val="002D157A"/>
    <w:rsid w:val="002D22A2"/>
    <w:rsid w:val="002D2DB3"/>
    <w:rsid w:val="002D2E7A"/>
    <w:rsid w:val="002D5BDA"/>
    <w:rsid w:val="002D5E2A"/>
    <w:rsid w:val="002D65C1"/>
    <w:rsid w:val="002E427B"/>
    <w:rsid w:val="002E6979"/>
    <w:rsid w:val="002F197D"/>
    <w:rsid w:val="002F2587"/>
    <w:rsid w:val="002F6742"/>
    <w:rsid w:val="00304B50"/>
    <w:rsid w:val="003068F1"/>
    <w:rsid w:val="003074B9"/>
    <w:rsid w:val="00311BD5"/>
    <w:rsid w:val="00313F40"/>
    <w:rsid w:val="0031545A"/>
    <w:rsid w:val="00317BDE"/>
    <w:rsid w:val="003207F6"/>
    <w:rsid w:val="00322506"/>
    <w:rsid w:val="003249E8"/>
    <w:rsid w:val="00324E42"/>
    <w:rsid w:val="00326403"/>
    <w:rsid w:val="003327E8"/>
    <w:rsid w:val="00334369"/>
    <w:rsid w:val="00337A66"/>
    <w:rsid w:val="00344A84"/>
    <w:rsid w:val="00347E03"/>
    <w:rsid w:val="00350CFF"/>
    <w:rsid w:val="0035265B"/>
    <w:rsid w:val="003541B3"/>
    <w:rsid w:val="0035515F"/>
    <w:rsid w:val="00357EDA"/>
    <w:rsid w:val="003625AF"/>
    <w:rsid w:val="00365B98"/>
    <w:rsid w:val="00376191"/>
    <w:rsid w:val="0038058D"/>
    <w:rsid w:val="00381582"/>
    <w:rsid w:val="0038418D"/>
    <w:rsid w:val="003861D4"/>
    <w:rsid w:val="003873C6"/>
    <w:rsid w:val="003952A6"/>
    <w:rsid w:val="003976EC"/>
    <w:rsid w:val="003A28F9"/>
    <w:rsid w:val="003A6BDD"/>
    <w:rsid w:val="003B1992"/>
    <w:rsid w:val="003B1A3E"/>
    <w:rsid w:val="003B5EED"/>
    <w:rsid w:val="003B5F3A"/>
    <w:rsid w:val="003C0376"/>
    <w:rsid w:val="003C5A69"/>
    <w:rsid w:val="003C77E0"/>
    <w:rsid w:val="003D0B41"/>
    <w:rsid w:val="003D18AC"/>
    <w:rsid w:val="003D1D7C"/>
    <w:rsid w:val="003E07B2"/>
    <w:rsid w:val="003E717A"/>
    <w:rsid w:val="003F261F"/>
    <w:rsid w:val="003F2A5A"/>
    <w:rsid w:val="003F2DA3"/>
    <w:rsid w:val="003F36E5"/>
    <w:rsid w:val="003F45DF"/>
    <w:rsid w:val="003F68AF"/>
    <w:rsid w:val="003F7CD6"/>
    <w:rsid w:val="00404772"/>
    <w:rsid w:val="00405A5C"/>
    <w:rsid w:val="00413615"/>
    <w:rsid w:val="0042031D"/>
    <w:rsid w:val="00422E88"/>
    <w:rsid w:val="00423428"/>
    <w:rsid w:val="00424068"/>
    <w:rsid w:val="0042654C"/>
    <w:rsid w:val="00433D7E"/>
    <w:rsid w:val="0043680D"/>
    <w:rsid w:val="00437BF7"/>
    <w:rsid w:val="00440C32"/>
    <w:rsid w:val="00445697"/>
    <w:rsid w:val="00451976"/>
    <w:rsid w:val="00451B2F"/>
    <w:rsid w:val="004544CF"/>
    <w:rsid w:val="00454FBF"/>
    <w:rsid w:val="00456021"/>
    <w:rsid w:val="00467B67"/>
    <w:rsid w:val="0047665A"/>
    <w:rsid w:val="0048090B"/>
    <w:rsid w:val="00482550"/>
    <w:rsid w:val="0049040F"/>
    <w:rsid w:val="00493A72"/>
    <w:rsid w:val="0049632F"/>
    <w:rsid w:val="00497056"/>
    <w:rsid w:val="004A132A"/>
    <w:rsid w:val="004A3AC2"/>
    <w:rsid w:val="004B1E07"/>
    <w:rsid w:val="004B2210"/>
    <w:rsid w:val="004B283E"/>
    <w:rsid w:val="004B3DAF"/>
    <w:rsid w:val="004B782B"/>
    <w:rsid w:val="004C0D15"/>
    <w:rsid w:val="004D05DF"/>
    <w:rsid w:val="004D1615"/>
    <w:rsid w:val="004D1F9A"/>
    <w:rsid w:val="004D39A8"/>
    <w:rsid w:val="004D3ACF"/>
    <w:rsid w:val="004D6CF3"/>
    <w:rsid w:val="004E234C"/>
    <w:rsid w:val="004E56F1"/>
    <w:rsid w:val="004E6A8C"/>
    <w:rsid w:val="004F1ADC"/>
    <w:rsid w:val="004F29A7"/>
    <w:rsid w:val="004F4E27"/>
    <w:rsid w:val="004F5073"/>
    <w:rsid w:val="004F6912"/>
    <w:rsid w:val="00501928"/>
    <w:rsid w:val="00506F12"/>
    <w:rsid w:val="0051069D"/>
    <w:rsid w:val="005108E3"/>
    <w:rsid w:val="005136C4"/>
    <w:rsid w:val="00513A0B"/>
    <w:rsid w:val="00515DAF"/>
    <w:rsid w:val="0051733C"/>
    <w:rsid w:val="00520EB6"/>
    <w:rsid w:val="0052111C"/>
    <w:rsid w:val="005219C9"/>
    <w:rsid w:val="00526952"/>
    <w:rsid w:val="00533A4F"/>
    <w:rsid w:val="00550A55"/>
    <w:rsid w:val="00556241"/>
    <w:rsid w:val="00556306"/>
    <w:rsid w:val="00560E6F"/>
    <w:rsid w:val="00562E0E"/>
    <w:rsid w:val="005630EE"/>
    <w:rsid w:val="00563EDB"/>
    <w:rsid w:val="00564597"/>
    <w:rsid w:val="00567705"/>
    <w:rsid w:val="00571C8D"/>
    <w:rsid w:val="0057411A"/>
    <w:rsid w:val="00574E77"/>
    <w:rsid w:val="005768C6"/>
    <w:rsid w:val="00581E45"/>
    <w:rsid w:val="005820B7"/>
    <w:rsid w:val="00583D14"/>
    <w:rsid w:val="00584331"/>
    <w:rsid w:val="0058752E"/>
    <w:rsid w:val="005A03A6"/>
    <w:rsid w:val="005A2064"/>
    <w:rsid w:val="005A350E"/>
    <w:rsid w:val="005A7344"/>
    <w:rsid w:val="005B32B6"/>
    <w:rsid w:val="005B4496"/>
    <w:rsid w:val="005C0D9E"/>
    <w:rsid w:val="005C4AD7"/>
    <w:rsid w:val="005C6F78"/>
    <w:rsid w:val="005C7535"/>
    <w:rsid w:val="005D1ED5"/>
    <w:rsid w:val="005F14B8"/>
    <w:rsid w:val="0060227D"/>
    <w:rsid w:val="00602D4D"/>
    <w:rsid w:val="006044F1"/>
    <w:rsid w:val="00604746"/>
    <w:rsid w:val="00610323"/>
    <w:rsid w:val="00612458"/>
    <w:rsid w:val="0061285B"/>
    <w:rsid w:val="00615562"/>
    <w:rsid w:val="0062095B"/>
    <w:rsid w:val="006210C5"/>
    <w:rsid w:val="00623849"/>
    <w:rsid w:val="00633EBA"/>
    <w:rsid w:val="006365D5"/>
    <w:rsid w:val="00636B33"/>
    <w:rsid w:val="00641E44"/>
    <w:rsid w:val="0064475F"/>
    <w:rsid w:val="0064501D"/>
    <w:rsid w:val="0064550F"/>
    <w:rsid w:val="0064642A"/>
    <w:rsid w:val="006464EC"/>
    <w:rsid w:val="00650370"/>
    <w:rsid w:val="00656997"/>
    <w:rsid w:val="006619C3"/>
    <w:rsid w:val="006621BF"/>
    <w:rsid w:val="00663DD5"/>
    <w:rsid w:val="00666C13"/>
    <w:rsid w:val="0067446B"/>
    <w:rsid w:val="00681B80"/>
    <w:rsid w:val="00686236"/>
    <w:rsid w:val="00690CB7"/>
    <w:rsid w:val="00692193"/>
    <w:rsid w:val="006967F4"/>
    <w:rsid w:val="00697F12"/>
    <w:rsid w:val="006A0C14"/>
    <w:rsid w:val="006A220D"/>
    <w:rsid w:val="006A39E3"/>
    <w:rsid w:val="006A5D6B"/>
    <w:rsid w:val="006A5FF2"/>
    <w:rsid w:val="006A61AA"/>
    <w:rsid w:val="006A7290"/>
    <w:rsid w:val="006B0128"/>
    <w:rsid w:val="006B2BDE"/>
    <w:rsid w:val="006B33C0"/>
    <w:rsid w:val="006B4782"/>
    <w:rsid w:val="006C0724"/>
    <w:rsid w:val="006C1923"/>
    <w:rsid w:val="006C2C55"/>
    <w:rsid w:val="006C7931"/>
    <w:rsid w:val="006E7470"/>
    <w:rsid w:val="006F0BDC"/>
    <w:rsid w:val="006F1726"/>
    <w:rsid w:val="006F346C"/>
    <w:rsid w:val="006F3B44"/>
    <w:rsid w:val="0070431D"/>
    <w:rsid w:val="00705BC5"/>
    <w:rsid w:val="007064E0"/>
    <w:rsid w:val="0071122B"/>
    <w:rsid w:val="00717BF6"/>
    <w:rsid w:val="007204A4"/>
    <w:rsid w:val="0072256C"/>
    <w:rsid w:val="00722953"/>
    <w:rsid w:val="00725472"/>
    <w:rsid w:val="007304F2"/>
    <w:rsid w:val="007318F8"/>
    <w:rsid w:val="007402C9"/>
    <w:rsid w:val="00742BC4"/>
    <w:rsid w:val="00742E85"/>
    <w:rsid w:val="0075036F"/>
    <w:rsid w:val="00753E40"/>
    <w:rsid w:val="00755B70"/>
    <w:rsid w:val="00760CC5"/>
    <w:rsid w:val="00763381"/>
    <w:rsid w:val="00773E17"/>
    <w:rsid w:val="007744F4"/>
    <w:rsid w:val="0077564F"/>
    <w:rsid w:val="007771BC"/>
    <w:rsid w:val="007818D4"/>
    <w:rsid w:val="00782991"/>
    <w:rsid w:val="00783818"/>
    <w:rsid w:val="00784314"/>
    <w:rsid w:val="007920F9"/>
    <w:rsid w:val="00793C37"/>
    <w:rsid w:val="00796F9A"/>
    <w:rsid w:val="007A6116"/>
    <w:rsid w:val="007A7890"/>
    <w:rsid w:val="007A7CD9"/>
    <w:rsid w:val="007B3512"/>
    <w:rsid w:val="007C04C7"/>
    <w:rsid w:val="007C63D4"/>
    <w:rsid w:val="007D2260"/>
    <w:rsid w:val="007D3653"/>
    <w:rsid w:val="007D3DBD"/>
    <w:rsid w:val="007E08D9"/>
    <w:rsid w:val="007E0CDB"/>
    <w:rsid w:val="007E4C33"/>
    <w:rsid w:val="007E5D32"/>
    <w:rsid w:val="007E7A1C"/>
    <w:rsid w:val="007F0EEE"/>
    <w:rsid w:val="007F18FA"/>
    <w:rsid w:val="007F2C85"/>
    <w:rsid w:val="007F3A9D"/>
    <w:rsid w:val="007F44FC"/>
    <w:rsid w:val="007F4570"/>
    <w:rsid w:val="007F46EE"/>
    <w:rsid w:val="007F7207"/>
    <w:rsid w:val="007F73CB"/>
    <w:rsid w:val="008010ED"/>
    <w:rsid w:val="00801D24"/>
    <w:rsid w:val="008047BD"/>
    <w:rsid w:val="008068D8"/>
    <w:rsid w:val="00811053"/>
    <w:rsid w:val="00815D33"/>
    <w:rsid w:val="00816EB3"/>
    <w:rsid w:val="00824E88"/>
    <w:rsid w:val="00827CD2"/>
    <w:rsid w:val="00827EB7"/>
    <w:rsid w:val="00830071"/>
    <w:rsid w:val="0083021F"/>
    <w:rsid w:val="00832A79"/>
    <w:rsid w:val="00832B4C"/>
    <w:rsid w:val="00833421"/>
    <w:rsid w:val="00835D3D"/>
    <w:rsid w:val="008463CA"/>
    <w:rsid w:val="008467C5"/>
    <w:rsid w:val="008524F7"/>
    <w:rsid w:val="00853EAE"/>
    <w:rsid w:val="00855C13"/>
    <w:rsid w:val="00860E04"/>
    <w:rsid w:val="00861798"/>
    <w:rsid w:val="00863C09"/>
    <w:rsid w:val="00863F56"/>
    <w:rsid w:val="008645D1"/>
    <w:rsid w:val="00870309"/>
    <w:rsid w:val="00876569"/>
    <w:rsid w:val="0087724B"/>
    <w:rsid w:val="0087782C"/>
    <w:rsid w:val="00882556"/>
    <w:rsid w:val="008922A0"/>
    <w:rsid w:val="0089256B"/>
    <w:rsid w:val="008929A6"/>
    <w:rsid w:val="00893220"/>
    <w:rsid w:val="00894230"/>
    <w:rsid w:val="0089651C"/>
    <w:rsid w:val="00897E32"/>
    <w:rsid w:val="008A0286"/>
    <w:rsid w:val="008A20F5"/>
    <w:rsid w:val="008A4B09"/>
    <w:rsid w:val="008A5A18"/>
    <w:rsid w:val="008A6F42"/>
    <w:rsid w:val="008B29C5"/>
    <w:rsid w:val="008B333B"/>
    <w:rsid w:val="008B3F74"/>
    <w:rsid w:val="008B5988"/>
    <w:rsid w:val="008C1201"/>
    <w:rsid w:val="008D337E"/>
    <w:rsid w:val="008E0007"/>
    <w:rsid w:val="008E063C"/>
    <w:rsid w:val="008E1290"/>
    <w:rsid w:val="008E1A5E"/>
    <w:rsid w:val="008E1B68"/>
    <w:rsid w:val="008E2D68"/>
    <w:rsid w:val="008E470F"/>
    <w:rsid w:val="008E5FEB"/>
    <w:rsid w:val="008E7989"/>
    <w:rsid w:val="008F3B6B"/>
    <w:rsid w:val="0090597C"/>
    <w:rsid w:val="0090619F"/>
    <w:rsid w:val="009061F5"/>
    <w:rsid w:val="00911A38"/>
    <w:rsid w:val="00912E82"/>
    <w:rsid w:val="009157F3"/>
    <w:rsid w:val="009170DB"/>
    <w:rsid w:val="009174A2"/>
    <w:rsid w:val="0092069C"/>
    <w:rsid w:val="0092176B"/>
    <w:rsid w:val="00922850"/>
    <w:rsid w:val="009273BF"/>
    <w:rsid w:val="009317CF"/>
    <w:rsid w:val="00934F14"/>
    <w:rsid w:val="00941ECC"/>
    <w:rsid w:val="009456A9"/>
    <w:rsid w:val="009475DB"/>
    <w:rsid w:val="00950384"/>
    <w:rsid w:val="00953123"/>
    <w:rsid w:val="00955CFC"/>
    <w:rsid w:val="00956118"/>
    <w:rsid w:val="00963758"/>
    <w:rsid w:val="009647DA"/>
    <w:rsid w:val="00970717"/>
    <w:rsid w:val="00981D32"/>
    <w:rsid w:val="00982DCD"/>
    <w:rsid w:val="00985F30"/>
    <w:rsid w:val="00987B8B"/>
    <w:rsid w:val="009901D6"/>
    <w:rsid w:val="00992957"/>
    <w:rsid w:val="00993B4D"/>
    <w:rsid w:val="00994077"/>
    <w:rsid w:val="009953AD"/>
    <w:rsid w:val="009955E8"/>
    <w:rsid w:val="009A0EB3"/>
    <w:rsid w:val="009A6DC8"/>
    <w:rsid w:val="009A7F0B"/>
    <w:rsid w:val="009B2D59"/>
    <w:rsid w:val="009B6BB8"/>
    <w:rsid w:val="009C0E13"/>
    <w:rsid w:val="009C4364"/>
    <w:rsid w:val="009C5362"/>
    <w:rsid w:val="009C6121"/>
    <w:rsid w:val="009C7D02"/>
    <w:rsid w:val="009D0D0A"/>
    <w:rsid w:val="009D1E4E"/>
    <w:rsid w:val="009D75C0"/>
    <w:rsid w:val="009E39E5"/>
    <w:rsid w:val="009E471E"/>
    <w:rsid w:val="009E736D"/>
    <w:rsid w:val="009F12D6"/>
    <w:rsid w:val="009F54B0"/>
    <w:rsid w:val="00A020E6"/>
    <w:rsid w:val="00A0556A"/>
    <w:rsid w:val="00A07863"/>
    <w:rsid w:val="00A10810"/>
    <w:rsid w:val="00A163EC"/>
    <w:rsid w:val="00A1664F"/>
    <w:rsid w:val="00A16F65"/>
    <w:rsid w:val="00A20D90"/>
    <w:rsid w:val="00A2176A"/>
    <w:rsid w:val="00A22363"/>
    <w:rsid w:val="00A22941"/>
    <w:rsid w:val="00A2411E"/>
    <w:rsid w:val="00A247C6"/>
    <w:rsid w:val="00A26A0E"/>
    <w:rsid w:val="00A34277"/>
    <w:rsid w:val="00A348E5"/>
    <w:rsid w:val="00A35EBE"/>
    <w:rsid w:val="00A36BDA"/>
    <w:rsid w:val="00A37C93"/>
    <w:rsid w:val="00A434CF"/>
    <w:rsid w:val="00A44885"/>
    <w:rsid w:val="00A4672D"/>
    <w:rsid w:val="00A501D3"/>
    <w:rsid w:val="00A51BDB"/>
    <w:rsid w:val="00A522D4"/>
    <w:rsid w:val="00A53779"/>
    <w:rsid w:val="00A5389F"/>
    <w:rsid w:val="00A563D3"/>
    <w:rsid w:val="00A57010"/>
    <w:rsid w:val="00A573E0"/>
    <w:rsid w:val="00A57CB7"/>
    <w:rsid w:val="00A642B6"/>
    <w:rsid w:val="00A6503B"/>
    <w:rsid w:val="00A76EA8"/>
    <w:rsid w:val="00A87BC1"/>
    <w:rsid w:val="00A90C12"/>
    <w:rsid w:val="00A915A1"/>
    <w:rsid w:val="00A953DA"/>
    <w:rsid w:val="00AA3D51"/>
    <w:rsid w:val="00AA4D64"/>
    <w:rsid w:val="00AB4569"/>
    <w:rsid w:val="00AB6310"/>
    <w:rsid w:val="00AC0056"/>
    <w:rsid w:val="00AC3E1D"/>
    <w:rsid w:val="00AC598F"/>
    <w:rsid w:val="00AC6F28"/>
    <w:rsid w:val="00AD1A2F"/>
    <w:rsid w:val="00AD4884"/>
    <w:rsid w:val="00AD4988"/>
    <w:rsid w:val="00AE15B8"/>
    <w:rsid w:val="00AE4692"/>
    <w:rsid w:val="00AE477A"/>
    <w:rsid w:val="00AE4B97"/>
    <w:rsid w:val="00AF0095"/>
    <w:rsid w:val="00AF0572"/>
    <w:rsid w:val="00AF56E8"/>
    <w:rsid w:val="00AF6DB3"/>
    <w:rsid w:val="00AF7148"/>
    <w:rsid w:val="00AF7C0A"/>
    <w:rsid w:val="00B02FEC"/>
    <w:rsid w:val="00B054D9"/>
    <w:rsid w:val="00B05A35"/>
    <w:rsid w:val="00B14FE6"/>
    <w:rsid w:val="00B175CE"/>
    <w:rsid w:val="00B212FF"/>
    <w:rsid w:val="00B21E4A"/>
    <w:rsid w:val="00B247B1"/>
    <w:rsid w:val="00B24862"/>
    <w:rsid w:val="00B30EF2"/>
    <w:rsid w:val="00B31D84"/>
    <w:rsid w:val="00B4168B"/>
    <w:rsid w:val="00B47910"/>
    <w:rsid w:val="00B51619"/>
    <w:rsid w:val="00B51F52"/>
    <w:rsid w:val="00B54653"/>
    <w:rsid w:val="00B579A4"/>
    <w:rsid w:val="00B60D50"/>
    <w:rsid w:val="00B62580"/>
    <w:rsid w:val="00B7130F"/>
    <w:rsid w:val="00B71F65"/>
    <w:rsid w:val="00B72453"/>
    <w:rsid w:val="00B72C06"/>
    <w:rsid w:val="00B75180"/>
    <w:rsid w:val="00B83385"/>
    <w:rsid w:val="00B92D40"/>
    <w:rsid w:val="00B9754B"/>
    <w:rsid w:val="00B976A6"/>
    <w:rsid w:val="00BA6172"/>
    <w:rsid w:val="00BA65B1"/>
    <w:rsid w:val="00BC1B82"/>
    <w:rsid w:val="00BC22C6"/>
    <w:rsid w:val="00BC2884"/>
    <w:rsid w:val="00BC69E0"/>
    <w:rsid w:val="00BD049B"/>
    <w:rsid w:val="00BD30AB"/>
    <w:rsid w:val="00BD70D7"/>
    <w:rsid w:val="00BD789D"/>
    <w:rsid w:val="00BD7C59"/>
    <w:rsid w:val="00BE4EE1"/>
    <w:rsid w:val="00BE5E2C"/>
    <w:rsid w:val="00BF0EE4"/>
    <w:rsid w:val="00BF1919"/>
    <w:rsid w:val="00BF5A9B"/>
    <w:rsid w:val="00C00AEA"/>
    <w:rsid w:val="00C021E7"/>
    <w:rsid w:val="00C02FA7"/>
    <w:rsid w:val="00C0311C"/>
    <w:rsid w:val="00C053F3"/>
    <w:rsid w:val="00C15B59"/>
    <w:rsid w:val="00C1745F"/>
    <w:rsid w:val="00C203AA"/>
    <w:rsid w:val="00C23B53"/>
    <w:rsid w:val="00C246C1"/>
    <w:rsid w:val="00C273AF"/>
    <w:rsid w:val="00C31210"/>
    <w:rsid w:val="00C312C8"/>
    <w:rsid w:val="00C3190A"/>
    <w:rsid w:val="00C332C2"/>
    <w:rsid w:val="00C37359"/>
    <w:rsid w:val="00C374B6"/>
    <w:rsid w:val="00C46F69"/>
    <w:rsid w:val="00C52DA4"/>
    <w:rsid w:val="00C53219"/>
    <w:rsid w:val="00C600B1"/>
    <w:rsid w:val="00C6125E"/>
    <w:rsid w:val="00C726C5"/>
    <w:rsid w:val="00C774BF"/>
    <w:rsid w:val="00C77552"/>
    <w:rsid w:val="00C84D85"/>
    <w:rsid w:val="00C900E6"/>
    <w:rsid w:val="00C90E58"/>
    <w:rsid w:val="00C91013"/>
    <w:rsid w:val="00C94993"/>
    <w:rsid w:val="00C973D8"/>
    <w:rsid w:val="00CA029E"/>
    <w:rsid w:val="00CA2145"/>
    <w:rsid w:val="00CA3974"/>
    <w:rsid w:val="00CA4EFC"/>
    <w:rsid w:val="00CB1069"/>
    <w:rsid w:val="00CB22EA"/>
    <w:rsid w:val="00CB2936"/>
    <w:rsid w:val="00CB5CCE"/>
    <w:rsid w:val="00CB5F8C"/>
    <w:rsid w:val="00CD1BD5"/>
    <w:rsid w:val="00CD299C"/>
    <w:rsid w:val="00CD2DE7"/>
    <w:rsid w:val="00CD3643"/>
    <w:rsid w:val="00CD59D4"/>
    <w:rsid w:val="00CD6613"/>
    <w:rsid w:val="00CE0C32"/>
    <w:rsid w:val="00CE70F2"/>
    <w:rsid w:val="00CF66F6"/>
    <w:rsid w:val="00D007AD"/>
    <w:rsid w:val="00D01F7D"/>
    <w:rsid w:val="00D02EF3"/>
    <w:rsid w:val="00D03278"/>
    <w:rsid w:val="00D10AF6"/>
    <w:rsid w:val="00D238EA"/>
    <w:rsid w:val="00D32BA3"/>
    <w:rsid w:val="00D3524D"/>
    <w:rsid w:val="00D356CA"/>
    <w:rsid w:val="00D358E3"/>
    <w:rsid w:val="00D42B8E"/>
    <w:rsid w:val="00D441C1"/>
    <w:rsid w:val="00D52126"/>
    <w:rsid w:val="00D5250D"/>
    <w:rsid w:val="00D66458"/>
    <w:rsid w:val="00D71D3A"/>
    <w:rsid w:val="00D723BF"/>
    <w:rsid w:val="00D76486"/>
    <w:rsid w:val="00D77C75"/>
    <w:rsid w:val="00D82F1F"/>
    <w:rsid w:val="00D837C8"/>
    <w:rsid w:val="00D90760"/>
    <w:rsid w:val="00DA1674"/>
    <w:rsid w:val="00DA5E04"/>
    <w:rsid w:val="00DB2467"/>
    <w:rsid w:val="00DB2741"/>
    <w:rsid w:val="00DB2CBA"/>
    <w:rsid w:val="00DB6131"/>
    <w:rsid w:val="00DB7D55"/>
    <w:rsid w:val="00DC43A8"/>
    <w:rsid w:val="00DC62BC"/>
    <w:rsid w:val="00DD3615"/>
    <w:rsid w:val="00DD4D74"/>
    <w:rsid w:val="00DD5043"/>
    <w:rsid w:val="00DD5521"/>
    <w:rsid w:val="00DE16CD"/>
    <w:rsid w:val="00DE4BC5"/>
    <w:rsid w:val="00DF1D8F"/>
    <w:rsid w:val="00DF4530"/>
    <w:rsid w:val="00E043D9"/>
    <w:rsid w:val="00E0492C"/>
    <w:rsid w:val="00E07EF9"/>
    <w:rsid w:val="00E101EE"/>
    <w:rsid w:val="00E13B80"/>
    <w:rsid w:val="00E14A6D"/>
    <w:rsid w:val="00E17743"/>
    <w:rsid w:val="00E22F50"/>
    <w:rsid w:val="00E23388"/>
    <w:rsid w:val="00E238BF"/>
    <w:rsid w:val="00E25058"/>
    <w:rsid w:val="00E30583"/>
    <w:rsid w:val="00E31BAD"/>
    <w:rsid w:val="00E31F16"/>
    <w:rsid w:val="00E42076"/>
    <w:rsid w:val="00E46718"/>
    <w:rsid w:val="00E47228"/>
    <w:rsid w:val="00E511CB"/>
    <w:rsid w:val="00E55798"/>
    <w:rsid w:val="00E56EFA"/>
    <w:rsid w:val="00E636A9"/>
    <w:rsid w:val="00E6447A"/>
    <w:rsid w:val="00E65EE5"/>
    <w:rsid w:val="00E6697D"/>
    <w:rsid w:val="00E71E2C"/>
    <w:rsid w:val="00E731A2"/>
    <w:rsid w:val="00E74151"/>
    <w:rsid w:val="00E805B3"/>
    <w:rsid w:val="00E82857"/>
    <w:rsid w:val="00E9120B"/>
    <w:rsid w:val="00E91F91"/>
    <w:rsid w:val="00E964EB"/>
    <w:rsid w:val="00E965B7"/>
    <w:rsid w:val="00E972DC"/>
    <w:rsid w:val="00EA15EB"/>
    <w:rsid w:val="00EA59B3"/>
    <w:rsid w:val="00EA7A70"/>
    <w:rsid w:val="00EB7844"/>
    <w:rsid w:val="00EC0D4C"/>
    <w:rsid w:val="00EC2B9F"/>
    <w:rsid w:val="00EC64B4"/>
    <w:rsid w:val="00EC7C97"/>
    <w:rsid w:val="00ED0979"/>
    <w:rsid w:val="00ED19F0"/>
    <w:rsid w:val="00ED6356"/>
    <w:rsid w:val="00EE1CA4"/>
    <w:rsid w:val="00EE2F3D"/>
    <w:rsid w:val="00EE42B0"/>
    <w:rsid w:val="00EE46DB"/>
    <w:rsid w:val="00EE63CA"/>
    <w:rsid w:val="00EF38CD"/>
    <w:rsid w:val="00EF585D"/>
    <w:rsid w:val="00EF5C3D"/>
    <w:rsid w:val="00EF7104"/>
    <w:rsid w:val="00EF7490"/>
    <w:rsid w:val="00EF77C1"/>
    <w:rsid w:val="00F00D4D"/>
    <w:rsid w:val="00F036CA"/>
    <w:rsid w:val="00F04DF3"/>
    <w:rsid w:val="00F15BCB"/>
    <w:rsid w:val="00F1753C"/>
    <w:rsid w:val="00F34DC6"/>
    <w:rsid w:val="00F401C1"/>
    <w:rsid w:val="00F41156"/>
    <w:rsid w:val="00F449A8"/>
    <w:rsid w:val="00F46E7D"/>
    <w:rsid w:val="00F50496"/>
    <w:rsid w:val="00F520E0"/>
    <w:rsid w:val="00F541F2"/>
    <w:rsid w:val="00F56866"/>
    <w:rsid w:val="00F60D32"/>
    <w:rsid w:val="00F617DD"/>
    <w:rsid w:val="00F66FE7"/>
    <w:rsid w:val="00F70482"/>
    <w:rsid w:val="00F71190"/>
    <w:rsid w:val="00F71E0A"/>
    <w:rsid w:val="00F72D5C"/>
    <w:rsid w:val="00F73852"/>
    <w:rsid w:val="00F748DC"/>
    <w:rsid w:val="00F749FF"/>
    <w:rsid w:val="00F76E4B"/>
    <w:rsid w:val="00F859B2"/>
    <w:rsid w:val="00F86A38"/>
    <w:rsid w:val="00F91654"/>
    <w:rsid w:val="00F93F31"/>
    <w:rsid w:val="00FA5583"/>
    <w:rsid w:val="00FB1461"/>
    <w:rsid w:val="00FC6F2A"/>
    <w:rsid w:val="00FC71C6"/>
    <w:rsid w:val="00FD028A"/>
    <w:rsid w:val="00FD04CB"/>
    <w:rsid w:val="00FD220C"/>
    <w:rsid w:val="00FD4191"/>
    <w:rsid w:val="00FD4934"/>
    <w:rsid w:val="00FD5361"/>
    <w:rsid w:val="00FD5CBA"/>
    <w:rsid w:val="00FD5DD6"/>
    <w:rsid w:val="00FE0248"/>
    <w:rsid w:val="00FE187D"/>
    <w:rsid w:val="00FE262B"/>
    <w:rsid w:val="00FE439C"/>
    <w:rsid w:val="00FF2289"/>
    <w:rsid w:val="00FF2C22"/>
    <w:rsid w:val="00FF61CA"/>
    <w:rsid w:val="00FF62D6"/>
    <w:rsid w:val="00FF7898"/>
    <w:rsid w:val="00FF7E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D77CE"/>
  <w15:chartTrackingRefBased/>
  <w15:docId w15:val="{1264249C-1B0D-40F8-8F6F-9D7332D79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0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05B8"/>
    <w:pPr>
      <w:ind w:left="720"/>
      <w:contextualSpacing/>
    </w:pPr>
  </w:style>
  <w:style w:type="paragraph" w:styleId="Bibliography">
    <w:name w:val="Bibliography"/>
    <w:basedOn w:val="Normal"/>
    <w:next w:val="Normal"/>
    <w:uiPriority w:val="37"/>
    <w:semiHidden/>
    <w:unhideWhenUsed/>
    <w:rsid w:val="00223FB0"/>
  </w:style>
  <w:style w:type="character" w:styleId="Hyperlink">
    <w:name w:val="Hyperlink"/>
    <w:basedOn w:val="DefaultParagraphFont"/>
    <w:uiPriority w:val="99"/>
    <w:unhideWhenUsed/>
    <w:rsid w:val="003A28F9"/>
    <w:rPr>
      <w:color w:val="0563C1" w:themeColor="hyperlink"/>
      <w:u w:val="single"/>
    </w:rPr>
  </w:style>
  <w:style w:type="character" w:styleId="UnresolvedMention">
    <w:name w:val="Unresolved Mention"/>
    <w:basedOn w:val="DefaultParagraphFont"/>
    <w:uiPriority w:val="99"/>
    <w:semiHidden/>
    <w:unhideWhenUsed/>
    <w:rsid w:val="003A28F9"/>
    <w:rPr>
      <w:color w:val="605E5C"/>
      <w:shd w:val="clear" w:color="auto" w:fill="E1DFDD"/>
    </w:rPr>
  </w:style>
  <w:style w:type="paragraph" w:styleId="NormalWeb">
    <w:name w:val="Normal (Web)"/>
    <w:basedOn w:val="Normal"/>
    <w:uiPriority w:val="99"/>
    <w:semiHidden/>
    <w:unhideWhenUsed/>
    <w:rsid w:val="008E1290"/>
    <w:pPr>
      <w:spacing w:before="100" w:beforeAutospacing="1" w:after="100" w:afterAutospacing="1" w:line="240" w:lineRule="auto"/>
    </w:pPr>
    <w:rPr>
      <w:rFonts w:eastAsia="Times New Roman" w:cs="Times New Roman"/>
      <w:szCs w:val="24"/>
      <w:lang w:eastAsia="en-GB"/>
    </w:rPr>
  </w:style>
  <w:style w:type="character" w:customStyle="1" w:styleId="url">
    <w:name w:val="url"/>
    <w:basedOn w:val="DefaultParagraphFont"/>
    <w:rsid w:val="008E1290"/>
  </w:style>
  <w:style w:type="paragraph" w:styleId="Header">
    <w:name w:val="header"/>
    <w:basedOn w:val="Normal"/>
    <w:link w:val="HeaderChar"/>
    <w:uiPriority w:val="99"/>
    <w:unhideWhenUsed/>
    <w:rsid w:val="00182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B4E"/>
    <w:rPr>
      <w:lang w:val="en-GB"/>
    </w:rPr>
  </w:style>
  <w:style w:type="paragraph" w:styleId="Footer">
    <w:name w:val="footer"/>
    <w:basedOn w:val="Normal"/>
    <w:link w:val="FooterChar"/>
    <w:uiPriority w:val="99"/>
    <w:unhideWhenUsed/>
    <w:rsid w:val="00182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B4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ictionary.apa.org/internet-addiction" TargetMode="External"/><Relationship Id="rId18" Type="http://schemas.openxmlformats.org/officeDocument/2006/relationships/hyperlink" Target="https://pubmed.ncbi.nlm.nih.gov/3525319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itu.int/itu-d/reports/statistics/2025/10/15/ff25-youth-internet-use/" TargetMode="External"/><Relationship Id="rId17" Type="http://schemas.openxmlformats.org/officeDocument/2006/relationships/hyperlink" Target="https://doi.org/10.1016/j.jped.2023.09.015"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20372/ejphn.v6i2.209"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tforyouth.org/adolescence/demographics/internet.cf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16/j.cpr.2022.102128" TargetMode="External"/><Relationship Id="rId23"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hyperlink" Target="https://doi.org/10.1108/ITP-07-2023-0676"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dx.doi.org/10.2174/0118749445345806241010081642" TargetMode="External"/><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Active%20works\Dr%20Gabriel%20Job\Internet%20addiction\Excel%20chart%20internet%20addic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5"/>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34F-4D3A-AA3F-7A292C9B718B}"/>
              </c:ext>
            </c:extLst>
          </c:dPt>
          <c:dPt>
            <c:idx val="1"/>
            <c:bubble3D val="0"/>
            <c:explosion val="0"/>
            <c:spPr>
              <a:solidFill>
                <a:srgbClr val="C00000"/>
              </a:solidFill>
              <a:ln w="19050">
                <a:solidFill>
                  <a:schemeClr val="lt1"/>
                </a:solidFill>
              </a:ln>
              <a:effectLst/>
            </c:spPr>
            <c:extLst>
              <c:ext xmlns:c16="http://schemas.microsoft.com/office/drawing/2014/chart" uri="{C3380CC4-5D6E-409C-BE32-E72D297353CC}">
                <c16:uniqueId val="{00000003-D34F-4D3A-AA3F-7A292C9B718B}"/>
              </c:ext>
            </c:extLst>
          </c:dPt>
          <c:dLbls>
            <c:dLbl>
              <c:idx val="0"/>
              <c:tx>
                <c:rich>
                  <a:bodyPr/>
                  <a:lstStyle/>
                  <a:p>
                    <a:fld id="{B44F55B6-15E7-4E4B-8B93-9594A5F2E128}" type="VALUE">
                      <a:rPr lang="en-US"/>
                      <a:pPr/>
                      <a:t>[VALUE]</a:t>
                    </a:fld>
                    <a:r>
                      <a:rPr lang="en-US"/>
                      <a:t> (72.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34F-4D3A-AA3F-7A292C9B718B}"/>
                </c:ext>
              </c:extLst>
            </c:dLbl>
            <c:dLbl>
              <c:idx val="1"/>
              <c:tx>
                <c:rich>
                  <a:bodyPr/>
                  <a:lstStyle/>
                  <a:p>
                    <a:fld id="{00A88F8A-72F4-43A4-9E76-B6F775C2E226}" type="VALUE">
                      <a:rPr lang="en-US"/>
                      <a:pPr/>
                      <a:t>[VALUE]</a:t>
                    </a:fld>
                    <a:r>
                      <a:rPr lang="en-US"/>
                      <a:t>(27.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34F-4D3A-AA3F-7A292C9B718B}"/>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8:$B$9</c:f>
              <c:strCache>
                <c:ptCount val="2"/>
                <c:pt idx="0">
                  <c:v>No</c:v>
                </c:pt>
                <c:pt idx="1">
                  <c:v>Yes</c:v>
                </c:pt>
              </c:strCache>
            </c:strRef>
          </c:cat>
          <c:val>
            <c:numRef>
              <c:f>Sheet1!$C$8:$C$9</c:f>
              <c:numCache>
                <c:formatCode>General</c:formatCode>
                <c:ptCount val="2"/>
                <c:pt idx="0">
                  <c:v>433</c:v>
                </c:pt>
                <c:pt idx="1">
                  <c:v>167</c:v>
                </c:pt>
              </c:numCache>
            </c:numRef>
          </c:val>
          <c:extLst>
            <c:ext xmlns:c16="http://schemas.microsoft.com/office/drawing/2014/chart" uri="{C3380CC4-5D6E-409C-BE32-E72D297353CC}">
              <c16:uniqueId val="{00000004-D34F-4D3A-AA3F-7A292C9B718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accent1"/>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Lit>
              <c:formatCode>General</c:formatCode>
              <c:ptCount val="600"/>
              <c:pt idx="0">
                <c:v>14</c:v>
              </c:pt>
              <c:pt idx="1">
                <c:v>14</c:v>
              </c:pt>
              <c:pt idx="2">
                <c:v>14</c:v>
              </c:pt>
              <c:pt idx="3">
                <c:v>14</c:v>
              </c:pt>
              <c:pt idx="4">
                <c:v>22</c:v>
              </c:pt>
              <c:pt idx="5">
                <c:v>22</c:v>
              </c:pt>
              <c:pt idx="6">
                <c:v>10</c:v>
              </c:pt>
              <c:pt idx="7">
                <c:v>7</c:v>
              </c:pt>
              <c:pt idx="8">
                <c:v>7</c:v>
              </c:pt>
              <c:pt idx="9">
                <c:v>0</c:v>
              </c:pt>
              <c:pt idx="10">
                <c:v>0</c:v>
              </c:pt>
              <c:pt idx="11">
                <c:v>10</c:v>
              </c:pt>
              <c:pt idx="12">
                <c:v>6</c:v>
              </c:pt>
              <c:pt idx="13">
                <c:v>16</c:v>
              </c:pt>
              <c:pt idx="14">
                <c:v>10</c:v>
              </c:pt>
              <c:pt idx="15">
                <c:v>6</c:v>
              </c:pt>
              <c:pt idx="16">
                <c:v>16</c:v>
              </c:pt>
              <c:pt idx="17">
                <c:v>0</c:v>
              </c:pt>
              <c:pt idx="18">
                <c:v>0</c:v>
              </c:pt>
              <c:pt idx="19">
                <c:v>7</c:v>
              </c:pt>
              <c:pt idx="20">
                <c:v>7</c:v>
              </c:pt>
              <c:pt idx="21">
                <c:v>20</c:v>
              </c:pt>
              <c:pt idx="22">
                <c:v>20</c:v>
              </c:pt>
              <c:pt idx="23">
                <c:v>12</c:v>
              </c:pt>
              <c:pt idx="24">
                <c:v>6</c:v>
              </c:pt>
              <c:pt idx="25">
                <c:v>6</c:v>
              </c:pt>
              <c:pt idx="26">
                <c:v>10</c:v>
              </c:pt>
              <c:pt idx="27">
                <c:v>12</c:v>
              </c:pt>
              <c:pt idx="28">
                <c:v>16</c:v>
              </c:pt>
              <c:pt idx="29">
                <c:v>10</c:v>
              </c:pt>
              <c:pt idx="30">
                <c:v>16</c:v>
              </c:pt>
              <c:pt idx="31">
                <c:v>9</c:v>
              </c:pt>
              <c:pt idx="32">
                <c:v>11</c:v>
              </c:pt>
              <c:pt idx="33">
                <c:v>11</c:v>
              </c:pt>
              <c:pt idx="34">
                <c:v>12</c:v>
              </c:pt>
              <c:pt idx="35">
                <c:v>8</c:v>
              </c:pt>
              <c:pt idx="36">
                <c:v>8</c:v>
              </c:pt>
              <c:pt idx="37">
                <c:v>12</c:v>
              </c:pt>
              <c:pt idx="38">
                <c:v>12</c:v>
              </c:pt>
              <c:pt idx="39">
                <c:v>8</c:v>
              </c:pt>
              <c:pt idx="40">
                <c:v>8</c:v>
              </c:pt>
              <c:pt idx="41">
                <c:v>4</c:v>
              </c:pt>
              <c:pt idx="42">
                <c:v>4</c:v>
              </c:pt>
              <c:pt idx="43">
                <c:v>8</c:v>
              </c:pt>
              <c:pt idx="44">
                <c:v>8</c:v>
              </c:pt>
              <c:pt idx="45">
                <c:v>13</c:v>
              </c:pt>
              <c:pt idx="46">
                <c:v>5</c:v>
              </c:pt>
              <c:pt idx="47">
                <c:v>13</c:v>
              </c:pt>
              <c:pt idx="48">
                <c:v>5</c:v>
              </c:pt>
              <c:pt idx="49">
                <c:v>12</c:v>
              </c:pt>
              <c:pt idx="50">
                <c:v>4</c:v>
              </c:pt>
              <c:pt idx="51">
                <c:v>4</c:v>
              </c:pt>
              <c:pt idx="52">
                <c:v>8</c:v>
              </c:pt>
              <c:pt idx="53">
                <c:v>8</c:v>
              </c:pt>
              <c:pt idx="54">
                <c:v>20</c:v>
              </c:pt>
              <c:pt idx="55">
                <c:v>12</c:v>
              </c:pt>
              <c:pt idx="56">
                <c:v>12</c:v>
              </c:pt>
              <c:pt idx="57">
                <c:v>7</c:v>
              </c:pt>
              <c:pt idx="58">
                <c:v>7</c:v>
              </c:pt>
              <c:pt idx="59">
                <c:v>16</c:v>
              </c:pt>
              <c:pt idx="60">
                <c:v>16</c:v>
              </c:pt>
              <c:pt idx="61">
                <c:v>16</c:v>
              </c:pt>
              <c:pt idx="62">
                <c:v>16</c:v>
              </c:pt>
              <c:pt idx="63">
                <c:v>18</c:v>
              </c:pt>
              <c:pt idx="64">
                <c:v>18</c:v>
              </c:pt>
              <c:pt idx="65">
                <c:v>19</c:v>
              </c:pt>
              <c:pt idx="66">
                <c:v>19</c:v>
              </c:pt>
              <c:pt idx="67">
                <c:v>16</c:v>
              </c:pt>
              <c:pt idx="68">
                <c:v>16</c:v>
              </c:pt>
              <c:pt idx="69">
                <c:v>12</c:v>
              </c:pt>
              <c:pt idx="70">
                <c:v>12</c:v>
              </c:pt>
              <c:pt idx="71">
                <c:v>10</c:v>
              </c:pt>
              <c:pt idx="72">
                <c:v>8</c:v>
              </c:pt>
              <c:pt idx="73">
                <c:v>6</c:v>
              </c:pt>
              <c:pt idx="74">
                <c:v>0</c:v>
              </c:pt>
              <c:pt idx="75">
                <c:v>6</c:v>
              </c:pt>
              <c:pt idx="76">
                <c:v>0</c:v>
              </c:pt>
              <c:pt idx="77">
                <c:v>6</c:v>
              </c:pt>
              <c:pt idx="78">
                <c:v>6</c:v>
              </c:pt>
              <c:pt idx="79">
                <c:v>8</c:v>
              </c:pt>
              <c:pt idx="80">
                <c:v>8</c:v>
              </c:pt>
              <c:pt idx="81">
                <c:v>8</c:v>
              </c:pt>
              <c:pt idx="82">
                <c:v>0</c:v>
              </c:pt>
              <c:pt idx="83">
                <c:v>10</c:v>
              </c:pt>
              <c:pt idx="84">
                <c:v>0</c:v>
              </c:pt>
              <c:pt idx="85">
                <c:v>10</c:v>
              </c:pt>
              <c:pt idx="86">
                <c:v>10</c:v>
              </c:pt>
              <c:pt idx="87">
                <c:v>10</c:v>
              </c:pt>
              <c:pt idx="88">
                <c:v>7</c:v>
              </c:pt>
              <c:pt idx="89">
                <c:v>6</c:v>
              </c:pt>
              <c:pt idx="90">
                <c:v>7</c:v>
              </c:pt>
              <c:pt idx="91">
                <c:v>6</c:v>
              </c:pt>
              <c:pt idx="92">
                <c:v>16</c:v>
              </c:pt>
              <c:pt idx="93">
                <c:v>16</c:v>
              </c:pt>
              <c:pt idx="94">
                <c:v>13</c:v>
              </c:pt>
              <c:pt idx="95">
                <c:v>13</c:v>
              </c:pt>
              <c:pt idx="96">
                <c:v>11</c:v>
              </c:pt>
              <c:pt idx="97">
                <c:v>0</c:v>
              </c:pt>
              <c:pt idx="98">
                <c:v>0</c:v>
              </c:pt>
              <c:pt idx="99">
                <c:v>6</c:v>
              </c:pt>
              <c:pt idx="100">
                <c:v>6</c:v>
              </c:pt>
              <c:pt idx="101">
                <c:v>16</c:v>
              </c:pt>
              <c:pt idx="102">
                <c:v>16</c:v>
              </c:pt>
              <c:pt idx="103">
                <c:v>18</c:v>
              </c:pt>
              <c:pt idx="104">
                <c:v>18</c:v>
              </c:pt>
              <c:pt idx="105">
                <c:v>20</c:v>
              </c:pt>
              <c:pt idx="106">
                <c:v>8</c:v>
              </c:pt>
              <c:pt idx="107">
                <c:v>5</c:v>
              </c:pt>
              <c:pt idx="108">
                <c:v>8</c:v>
              </c:pt>
              <c:pt idx="109">
                <c:v>5</c:v>
              </c:pt>
              <c:pt idx="110">
                <c:v>16</c:v>
              </c:pt>
              <c:pt idx="111">
                <c:v>20</c:v>
              </c:pt>
              <c:pt idx="112">
                <c:v>16</c:v>
              </c:pt>
              <c:pt idx="113">
                <c:v>10</c:v>
              </c:pt>
              <c:pt idx="114">
                <c:v>10</c:v>
              </c:pt>
              <c:pt idx="115">
                <c:v>13</c:v>
              </c:pt>
              <c:pt idx="116">
                <c:v>18</c:v>
              </c:pt>
              <c:pt idx="117">
                <c:v>18</c:v>
              </c:pt>
              <c:pt idx="118">
                <c:v>8</c:v>
              </c:pt>
              <c:pt idx="119">
                <c:v>8</c:v>
              </c:pt>
              <c:pt idx="120">
                <c:v>16</c:v>
              </c:pt>
              <c:pt idx="121">
                <c:v>16</c:v>
              </c:pt>
              <c:pt idx="122">
                <c:v>6</c:v>
              </c:pt>
              <c:pt idx="123">
                <c:v>6</c:v>
              </c:pt>
              <c:pt idx="124">
                <c:v>16</c:v>
              </c:pt>
              <c:pt idx="125">
                <c:v>16</c:v>
              </c:pt>
              <c:pt idx="126">
                <c:v>16</c:v>
              </c:pt>
              <c:pt idx="127">
                <c:v>9</c:v>
              </c:pt>
              <c:pt idx="128">
                <c:v>9</c:v>
              </c:pt>
              <c:pt idx="129">
                <c:v>9</c:v>
              </c:pt>
              <c:pt idx="130">
                <c:v>19</c:v>
              </c:pt>
              <c:pt idx="131">
                <c:v>16</c:v>
              </c:pt>
              <c:pt idx="132">
                <c:v>16</c:v>
              </c:pt>
              <c:pt idx="133">
                <c:v>13</c:v>
              </c:pt>
              <c:pt idx="134">
                <c:v>13</c:v>
              </c:pt>
              <c:pt idx="135">
                <c:v>13</c:v>
              </c:pt>
              <c:pt idx="136">
                <c:v>13</c:v>
              </c:pt>
              <c:pt idx="137">
                <c:v>10</c:v>
              </c:pt>
              <c:pt idx="138">
                <c:v>10</c:v>
              </c:pt>
              <c:pt idx="139">
                <c:v>10</c:v>
              </c:pt>
              <c:pt idx="140">
                <c:v>10</c:v>
              </c:pt>
              <c:pt idx="141">
                <c:v>3</c:v>
              </c:pt>
              <c:pt idx="142">
                <c:v>11</c:v>
              </c:pt>
              <c:pt idx="143">
                <c:v>11</c:v>
              </c:pt>
              <c:pt idx="144">
                <c:v>18</c:v>
              </c:pt>
              <c:pt idx="145">
                <c:v>20</c:v>
              </c:pt>
              <c:pt idx="146">
                <c:v>9</c:v>
              </c:pt>
              <c:pt idx="147">
                <c:v>9</c:v>
              </c:pt>
              <c:pt idx="148">
                <c:v>8</c:v>
              </c:pt>
              <c:pt idx="149">
                <c:v>4</c:v>
              </c:pt>
              <c:pt idx="150">
                <c:v>18</c:v>
              </c:pt>
              <c:pt idx="151">
                <c:v>18</c:v>
              </c:pt>
              <c:pt idx="152">
                <c:v>9</c:v>
              </c:pt>
              <c:pt idx="153">
                <c:v>9</c:v>
              </c:pt>
              <c:pt idx="154">
                <c:v>8</c:v>
              </c:pt>
              <c:pt idx="155">
                <c:v>6</c:v>
              </c:pt>
              <c:pt idx="156">
                <c:v>19</c:v>
              </c:pt>
              <c:pt idx="157">
                <c:v>19</c:v>
              </c:pt>
              <c:pt idx="158">
                <c:v>8</c:v>
              </c:pt>
              <c:pt idx="159">
                <c:v>8</c:v>
              </c:pt>
              <c:pt idx="160">
                <c:v>14</c:v>
              </c:pt>
              <c:pt idx="161">
                <c:v>14</c:v>
              </c:pt>
              <c:pt idx="162">
                <c:v>11</c:v>
              </c:pt>
              <c:pt idx="163">
                <c:v>11</c:v>
              </c:pt>
              <c:pt idx="164">
                <c:v>14</c:v>
              </c:pt>
              <c:pt idx="165">
                <c:v>14</c:v>
              </c:pt>
              <c:pt idx="166">
                <c:v>7</c:v>
              </c:pt>
              <c:pt idx="167">
                <c:v>7</c:v>
              </c:pt>
              <c:pt idx="168">
                <c:v>14</c:v>
              </c:pt>
              <c:pt idx="169">
                <c:v>5</c:v>
              </c:pt>
              <c:pt idx="170">
                <c:v>5</c:v>
              </c:pt>
              <c:pt idx="171">
                <c:v>9</c:v>
              </c:pt>
              <c:pt idx="172">
                <c:v>15</c:v>
              </c:pt>
              <c:pt idx="173">
                <c:v>12</c:v>
              </c:pt>
              <c:pt idx="174">
                <c:v>12</c:v>
              </c:pt>
              <c:pt idx="175">
                <c:v>21</c:v>
              </c:pt>
              <c:pt idx="176">
                <c:v>22</c:v>
              </c:pt>
              <c:pt idx="177">
                <c:v>17</c:v>
              </c:pt>
              <c:pt idx="178">
                <c:v>17</c:v>
              </c:pt>
              <c:pt idx="179">
                <c:v>16</c:v>
              </c:pt>
              <c:pt idx="180">
                <c:v>16</c:v>
              </c:pt>
              <c:pt idx="181">
                <c:v>9</c:v>
              </c:pt>
              <c:pt idx="182">
                <c:v>22</c:v>
              </c:pt>
              <c:pt idx="183">
                <c:v>22</c:v>
              </c:pt>
              <c:pt idx="184">
                <c:v>0</c:v>
              </c:pt>
              <c:pt idx="185">
                <c:v>0</c:v>
              </c:pt>
              <c:pt idx="186">
                <c:v>0</c:v>
              </c:pt>
              <c:pt idx="187">
                <c:v>0</c:v>
              </c:pt>
              <c:pt idx="188">
                <c:v>10</c:v>
              </c:pt>
              <c:pt idx="189">
                <c:v>10</c:v>
              </c:pt>
              <c:pt idx="190">
                <c:v>8</c:v>
              </c:pt>
              <c:pt idx="191">
                <c:v>8</c:v>
              </c:pt>
              <c:pt idx="192">
                <c:v>16</c:v>
              </c:pt>
              <c:pt idx="193">
                <c:v>16</c:v>
              </c:pt>
              <c:pt idx="194">
                <c:v>6</c:v>
              </c:pt>
              <c:pt idx="195">
                <c:v>6</c:v>
              </c:pt>
              <c:pt idx="196">
                <c:v>8</c:v>
              </c:pt>
              <c:pt idx="197">
                <c:v>16</c:v>
              </c:pt>
              <c:pt idx="198">
                <c:v>16</c:v>
              </c:pt>
              <c:pt idx="199">
                <c:v>7</c:v>
              </c:pt>
              <c:pt idx="200">
                <c:v>24</c:v>
              </c:pt>
              <c:pt idx="201">
                <c:v>24</c:v>
              </c:pt>
              <c:pt idx="202">
                <c:v>16</c:v>
              </c:pt>
              <c:pt idx="203">
                <c:v>21</c:v>
              </c:pt>
              <c:pt idx="204">
                <c:v>2</c:v>
              </c:pt>
              <c:pt idx="205">
                <c:v>17</c:v>
              </c:pt>
              <c:pt idx="206">
                <c:v>19</c:v>
              </c:pt>
              <c:pt idx="207">
                <c:v>19</c:v>
              </c:pt>
              <c:pt idx="208">
                <c:v>11</c:v>
              </c:pt>
              <c:pt idx="209">
                <c:v>15</c:v>
              </c:pt>
              <c:pt idx="210">
                <c:v>14</c:v>
              </c:pt>
              <c:pt idx="211">
                <c:v>20</c:v>
              </c:pt>
              <c:pt idx="212">
                <c:v>20</c:v>
              </c:pt>
              <c:pt idx="213">
                <c:v>22</c:v>
              </c:pt>
              <c:pt idx="214">
                <c:v>22</c:v>
              </c:pt>
              <c:pt idx="215">
                <c:v>16</c:v>
              </c:pt>
              <c:pt idx="216">
                <c:v>16</c:v>
              </c:pt>
              <c:pt idx="217">
                <c:v>18</c:v>
              </c:pt>
              <c:pt idx="218">
                <c:v>14</c:v>
              </c:pt>
              <c:pt idx="219">
                <c:v>14</c:v>
              </c:pt>
              <c:pt idx="220">
                <c:v>20</c:v>
              </c:pt>
              <c:pt idx="221">
                <c:v>22</c:v>
              </c:pt>
              <c:pt idx="222">
                <c:v>21</c:v>
              </c:pt>
              <c:pt idx="223">
                <c:v>6</c:v>
              </c:pt>
              <c:pt idx="224">
                <c:v>6</c:v>
              </c:pt>
              <c:pt idx="225">
                <c:v>15</c:v>
              </c:pt>
              <c:pt idx="226">
                <c:v>15</c:v>
              </c:pt>
              <c:pt idx="227">
                <c:v>16</c:v>
              </c:pt>
              <c:pt idx="228">
                <c:v>16</c:v>
              </c:pt>
              <c:pt idx="229">
                <c:v>5</c:v>
              </c:pt>
              <c:pt idx="230">
                <c:v>5</c:v>
              </c:pt>
              <c:pt idx="231">
                <c:v>10</c:v>
              </c:pt>
              <c:pt idx="232">
                <c:v>15</c:v>
              </c:pt>
              <c:pt idx="233">
                <c:v>13</c:v>
              </c:pt>
              <c:pt idx="234">
                <c:v>13</c:v>
              </c:pt>
              <c:pt idx="235">
                <c:v>17</c:v>
              </c:pt>
              <c:pt idx="236">
                <c:v>10</c:v>
              </c:pt>
              <c:pt idx="237">
                <c:v>16</c:v>
              </c:pt>
              <c:pt idx="238">
                <c:v>14</c:v>
              </c:pt>
              <c:pt idx="239">
                <c:v>28</c:v>
              </c:pt>
              <c:pt idx="240">
                <c:v>28</c:v>
              </c:pt>
              <c:pt idx="241">
                <c:v>5</c:v>
              </c:pt>
              <c:pt idx="242">
                <c:v>5</c:v>
              </c:pt>
              <c:pt idx="243">
                <c:v>16</c:v>
              </c:pt>
              <c:pt idx="244">
                <c:v>16</c:v>
              </c:pt>
              <c:pt idx="245">
                <c:v>4</c:v>
              </c:pt>
              <c:pt idx="246">
                <c:v>13</c:v>
              </c:pt>
              <c:pt idx="247">
                <c:v>11</c:v>
              </c:pt>
              <c:pt idx="248">
                <c:v>9</c:v>
              </c:pt>
              <c:pt idx="249">
                <c:v>9</c:v>
              </c:pt>
              <c:pt idx="250">
                <c:v>13</c:v>
              </c:pt>
              <c:pt idx="251">
                <c:v>15</c:v>
              </c:pt>
              <c:pt idx="252">
                <c:v>15</c:v>
              </c:pt>
              <c:pt idx="253">
                <c:v>14</c:v>
              </c:pt>
              <c:pt idx="254">
                <c:v>14</c:v>
              </c:pt>
              <c:pt idx="255">
                <c:v>10</c:v>
              </c:pt>
              <c:pt idx="256">
                <c:v>12</c:v>
              </c:pt>
              <c:pt idx="257">
                <c:v>13</c:v>
              </c:pt>
              <c:pt idx="258">
                <c:v>13</c:v>
              </c:pt>
              <c:pt idx="259">
                <c:v>13</c:v>
              </c:pt>
              <c:pt idx="260">
                <c:v>14</c:v>
              </c:pt>
              <c:pt idx="261">
                <c:v>10</c:v>
              </c:pt>
              <c:pt idx="262">
                <c:v>10</c:v>
              </c:pt>
              <c:pt idx="263">
                <c:v>14</c:v>
              </c:pt>
              <c:pt idx="264">
                <c:v>9</c:v>
              </c:pt>
              <c:pt idx="265">
                <c:v>17</c:v>
              </c:pt>
              <c:pt idx="266">
                <c:v>18</c:v>
              </c:pt>
              <c:pt idx="267">
                <c:v>18</c:v>
              </c:pt>
              <c:pt idx="268">
                <c:v>8</c:v>
              </c:pt>
              <c:pt idx="269">
                <c:v>8</c:v>
              </c:pt>
              <c:pt idx="270">
                <c:v>10</c:v>
              </c:pt>
              <c:pt idx="271">
                <c:v>10</c:v>
              </c:pt>
              <c:pt idx="272">
                <c:v>21</c:v>
              </c:pt>
              <c:pt idx="273">
                <c:v>8</c:v>
              </c:pt>
              <c:pt idx="274">
                <c:v>8</c:v>
              </c:pt>
              <c:pt idx="275">
                <c:v>13</c:v>
              </c:pt>
              <c:pt idx="276">
                <c:v>13</c:v>
              </c:pt>
              <c:pt idx="277">
                <c:v>13</c:v>
              </c:pt>
              <c:pt idx="278">
                <c:v>12</c:v>
              </c:pt>
              <c:pt idx="279">
                <c:v>12</c:v>
              </c:pt>
              <c:pt idx="280">
                <c:v>6</c:v>
              </c:pt>
              <c:pt idx="281">
                <c:v>8</c:v>
              </c:pt>
              <c:pt idx="282">
                <c:v>8</c:v>
              </c:pt>
              <c:pt idx="283">
                <c:v>14</c:v>
              </c:pt>
              <c:pt idx="284">
                <c:v>14</c:v>
              </c:pt>
              <c:pt idx="285">
                <c:v>8</c:v>
              </c:pt>
              <c:pt idx="286">
                <c:v>16</c:v>
              </c:pt>
              <c:pt idx="287">
                <c:v>16</c:v>
              </c:pt>
              <c:pt idx="288">
                <c:v>16</c:v>
              </c:pt>
              <c:pt idx="289">
                <c:v>16</c:v>
              </c:pt>
              <c:pt idx="290">
                <c:v>16</c:v>
              </c:pt>
              <c:pt idx="291">
                <c:v>16</c:v>
              </c:pt>
              <c:pt idx="292">
                <c:v>17</c:v>
              </c:pt>
              <c:pt idx="293">
                <c:v>16</c:v>
              </c:pt>
              <c:pt idx="294">
                <c:v>14</c:v>
              </c:pt>
              <c:pt idx="295">
                <c:v>10</c:v>
              </c:pt>
              <c:pt idx="296">
                <c:v>10</c:v>
              </c:pt>
              <c:pt idx="297">
                <c:v>14</c:v>
              </c:pt>
              <c:pt idx="298">
                <c:v>14</c:v>
              </c:pt>
              <c:pt idx="299">
                <c:v>12</c:v>
              </c:pt>
              <c:pt idx="300">
                <c:v>12</c:v>
              </c:pt>
              <c:pt idx="301">
                <c:v>18</c:v>
              </c:pt>
              <c:pt idx="302">
                <c:v>16</c:v>
              </c:pt>
              <c:pt idx="303">
                <c:v>14</c:v>
              </c:pt>
              <c:pt idx="304">
                <c:v>10</c:v>
              </c:pt>
              <c:pt idx="305">
                <c:v>17</c:v>
              </c:pt>
              <c:pt idx="306">
                <c:v>17</c:v>
              </c:pt>
              <c:pt idx="307">
                <c:v>16</c:v>
              </c:pt>
              <c:pt idx="308">
                <c:v>16</c:v>
              </c:pt>
              <c:pt idx="309">
                <c:v>13</c:v>
              </c:pt>
              <c:pt idx="310">
                <c:v>14</c:v>
              </c:pt>
              <c:pt idx="311">
                <c:v>14</c:v>
              </c:pt>
              <c:pt idx="312">
                <c:v>0</c:v>
              </c:pt>
              <c:pt idx="313">
                <c:v>0</c:v>
              </c:pt>
              <c:pt idx="314">
                <c:v>16</c:v>
              </c:pt>
              <c:pt idx="315">
                <c:v>14</c:v>
              </c:pt>
              <c:pt idx="316">
                <c:v>14</c:v>
              </c:pt>
              <c:pt idx="317">
                <c:v>12</c:v>
              </c:pt>
              <c:pt idx="318">
                <c:v>14</c:v>
              </c:pt>
              <c:pt idx="319">
                <c:v>12</c:v>
              </c:pt>
              <c:pt idx="320">
                <c:v>12</c:v>
              </c:pt>
              <c:pt idx="321">
                <c:v>12</c:v>
              </c:pt>
              <c:pt idx="322">
                <c:v>13</c:v>
              </c:pt>
              <c:pt idx="323">
                <c:v>13</c:v>
              </c:pt>
              <c:pt idx="324">
                <c:v>25</c:v>
              </c:pt>
              <c:pt idx="325">
                <c:v>10</c:v>
              </c:pt>
              <c:pt idx="326">
                <c:v>13</c:v>
              </c:pt>
              <c:pt idx="327">
                <c:v>22</c:v>
              </c:pt>
              <c:pt idx="328">
                <c:v>12</c:v>
              </c:pt>
              <c:pt idx="329">
                <c:v>0</c:v>
              </c:pt>
              <c:pt idx="330">
                <c:v>0</c:v>
              </c:pt>
              <c:pt idx="331">
                <c:v>15</c:v>
              </c:pt>
              <c:pt idx="332">
                <c:v>19</c:v>
              </c:pt>
              <c:pt idx="333">
                <c:v>19</c:v>
              </c:pt>
              <c:pt idx="334">
                <c:v>13</c:v>
              </c:pt>
              <c:pt idx="335">
                <c:v>14</c:v>
              </c:pt>
              <c:pt idx="336">
                <c:v>12</c:v>
              </c:pt>
              <c:pt idx="337">
                <c:v>20</c:v>
              </c:pt>
              <c:pt idx="338">
                <c:v>20</c:v>
              </c:pt>
              <c:pt idx="339">
                <c:v>18</c:v>
              </c:pt>
              <c:pt idx="340">
                <c:v>18</c:v>
              </c:pt>
              <c:pt idx="341">
                <c:v>16</c:v>
              </c:pt>
              <c:pt idx="342">
                <c:v>16</c:v>
              </c:pt>
              <c:pt idx="343">
                <c:v>12</c:v>
              </c:pt>
              <c:pt idx="344">
                <c:v>5</c:v>
              </c:pt>
              <c:pt idx="345">
                <c:v>12</c:v>
              </c:pt>
              <c:pt idx="346">
                <c:v>21</c:v>
              </c:pt>
              <c:pt idx="347">
                <c:v>21</c:v>
              </c:pt>
              <c:pt idx="348">
                <c:v>10</c:v>
              </c:pt>
              <c:pt idx="349">
                <c:v>14</c:v>
              </c:pt>
              <c:pt idx="350">
                <c:v>19</c:v>
              </c:pt>
              <c:pt idx="351">
                <c:v>14</c:v>
              </c:pt>
              <c:pt idx="352">
                <c:v>9</c:v>
              </c:pt>
              <c:pt idx="353">
                <c:v>8</c:v>
              </c:pt>
              <c:pt idx="354">
                <c:v>12</c:v>
              </c:pt>
              <c:pt idx="355">
                <c:v>14</c:v>
              </c:pt>
              <c:pt idx="356">
                <c:v>11</c:v>
              </c:pt>
              <c:pt idx="357">
                <c:v>10</c:v>
              </c:pt>
              <c:pt idx="358">
                <c:v>19</c:v>
              </c:pt>
              <c:pt idx="359">
                <c:v>12</c:v>
              </c:pt>
              <c:pt idx="360">
                <c:v>12</c:v>
              </c:pt>
              <c:pt idx="361">
                <c:v>12</c:v>
              </c:pt>
              <c:pt idx="362">
                <c:v>12</c:v>
              </c:pt>
              <c:pt idx="363">
                <c:v>13</c:v>
              </c:pt>
              <c:pt idx="364">
                <c:v>19</c:v>
              </c:pt>
              <c:pt idx="365">
                <c:v>19</c:v>
              </c:pt>
              <c:pt idx="366">
                <c:v>8</c:v>
              </c:pt>
              <c:pt idx="367">
                <c:v>6</c:v>
              </c:pt>
              <c:pt idx="368">
                <c:v>4</c:v>
              </c:pt>
              <c:pt idx="369">
                <c:v>4</c:v>
              </c:pt>
              <c:pt idx="370">
                <c:v>10</c:v>
              </c:pt>
              <c:pt idx="371">
                <c:v>10</c:v>
              </c:pt>
              <c:pt idx="372">
                <c:v>12</c:v>
              </c:pt>
              <c:pt idx="373">
                <c:v>20</c:v>
              </c:pt>
              <c:pt idx="374">
                <c:v>20</c:v>
              </c:pt>
              <c:pt idx="375">
                <c:v>6</c:v>
              </c:pt>
              <c:pt idx="376">
                <c:v>6</c:v>
              </c:pt>
              <c:pt idx="377">
                <c:v>14</c:v>
              </c:pt>
              <c:pt idx="378">
                <c:v>15</c:v>
              </c:pt>
              <c:pt idx="379">
                <c:v>15</c:v>
              </c:pt>
              <c:pt idx="380">
                <c:v>11</c:v>
              </c:pt>
              <c:pt idx="381">
                <c:v>11</c:v>
              </c:pt>
              <c:pt idx="382">
                <c:v>15</c:v>
              </c:pt>
              <c:pt idx="383">
                <c:v>22</c:v>
              </c:pt>
              <c:pt idx="384">
                <c:v>14</c:v>
              </c:pt>
              <c:pt idx="385">
                <c:v>15</c:v>
              </c:pt>
              <c:pt idx="386">
                <c:v>15</c:v>
              </c:pt>
              <c:pt idx="387">
                <c:v>13</c:v>
              </c:pt>
              <c:pt idx="388">
                <c:v>10</c:v>
              </c:pt>
              <c:pt idx="389">
                <c:v>20</c:v>
              </c:pt>
              <c:pt idx="390">
                <c:v>7</c:v>
              </c:pt>
              <c:pt idx="391">
                <c:v>14</c:v>
              </c:pt>
              <c:pt idx="392">
                <c:v>24</c:v>
              </c:pt>
              <c:pt idx="393">
                <c:v>13</c:v>
              </c:pt>
              <c:pt idx="394">
                <c:v>13</c:v>
              </c:pt>
              <c:pt idx="395">
                <c:v>15</c:v>
              </c:pt>
              <c:pt idx="396">
                <c:v>11</c:v>
              </c:pt>
              <c:pt idx="397">
                <c:v>13</c:v>
              </c:pt>
              <c:pt idx="398">
                <c:v>11</c:v>
              </c:pt>
              <c:pt idx="399">
                <c:v>15</c:v>
              </c:pt>
              <c:pt idx="400">
                <c:v>16</c:v>
              </c:pt>
              <c:pt idx="401">
                <c:v>5</c:v>
              </c:pt>
              <c:pt idx="402">
                <c:v>5</c:v>
              </c:pt>
              <c:pt idx="403">
                <c:v>8</c:v>
              </c:pt>
              <c:pt idx="404">
                <c:v>16</c:v>
              </c:pt>
              <c:pt idx="405">
                <c:v>16</c:v>
              </c:pt>
              <c:pt idx="406">
                <c:v>16</c:v>
              </c:pt>
              <c:pt idx="407">
                <c:v>16</c:v>
              </c:pt>
              <c:pt idx="408">
                <c:v>8</c:v>
              </c:pt>
              <c:pt idx="409">
                <c:v>8</c:v>
              </c:pt>
              <c:pt idx="410">
                <c:v>16</c:v>
              </c:pt>
              <c:pt idx="411">
                <c:v>18</c:v>
              </c:pt>
              <c:pt idx="412">
                <c:v>18</c:v>
              </c:pt>
              <c:pt idx="413">
                <c:v>21</c:v>
              </c:pt>
              <c:pt idx="414">
                <c:v>12</c:v>
              </c:pt>
              <c:pt idx="415">
                <c:v>12</c:v>
              </c:pt>
              <c:pt idx="416">
                <c:v>14</c:v>
              </c:pt>
              <c:pt idx="417">
                <c:v>16</c:v>
              </c:pt>
              <c:pt idx="418">
                <c:v>16</c:v>
              </c:pt>
              <c:pt idx="419">
                <c:v>6</c:v>
              </c:pt>
              <c:pt idx="420">
                <c:v>6</c:v>
              </c:pt>
              <c:pt idx="421">
                <c:v>15</c:v>
              </c:pt>
              <c:pt idx="422">
                <c:v>16</c:v>
              </c:pt>
              <c:pt idx="423">
                <c:v>16</c:v>
              </c:pt>
              <c:pt idx="424">
                <c:v>18</c:v>
              </c:pt>
              <c:pt idx="425">
                <c:v>18</c:v>
              </c:pt>
              <c:pt idx="426">
                <c:v>13</c:v>
              </c:pt>
              <c:pt idx="427">
                <c:v>24</c:v>
              </c:pt>
              <c:pt idx="428">
                <c:v>13</c:v>
              </c:pt>
              <c:pt idx="429">
                <c:v>18</c:v>
              </c:pt>
              <c:pt idx="430">
                <c:v>11</c:v>
              </c:pt>
              <c:pt idx="431">
                <c:v>16</c:v>
              </c:pt>
              <c:pt idx="432">
                <c:v>16</c:v>
              </c:pt>
              <c:pt idx="433">
                <c:v>12</c:v>
              </c:pt>
              <c:pt idx="434">
                <c:v>12</c:v>
              </c:pt>
              <c:pt idx="435">
                <c:v>15</c:v>
              </c:pt>
              <c:pt idx="436">
                <c:v>23</c:v>
              </c:pt>
              <c:pt idx="437">
                <c:v>23</c:v>
              </c:pt>
              <c:pt idx="438">
                <c:v>2</c:v>
              </c:pt>
              <c:pt idx="439">
                <c:v>2</c:v>
              </c:pt>
              <c:pt idx="440">
                <c:v>13</c:v>
              </c:pt>
              <c:pt idx="441">
                <c:v>13</c:v>
              </c:pt>
              <c:pt idx="442">
                <c:v>9</c:v>
              </c:pt>
              <c:pt idx="443">
                <c:v>9</c:v>
              </c:pt>
              <c:pt idx="444">
                <c:v>18</c:v>
              </c:pt>
              <c:pt idx="445">
                <c:v>18</c:v>
              </c:pt>
              <c:pt idx="446">
                <c:v>19</c:v>
              </c:pt>
              <c:pt idx="447">
                <c:v>13</c:v>
              </c:pt>
              <c:pt idx="448">
                <c:v>15</c:v>
              </c:pt>
              <c:pt idx="449">
                <c:v>15</c:v>
              </c:pt>
              <c:pt idx="450">
                <c:v>12</c:v>
              </c:pt>
              <c:pt idx="451">
                <c:v>12</c:v>
              </c:pt>
              <c:pt idx="452">
                <c:v>15</c:v>
              </c:pt>
              <c:pt idx="453">
                <c:v>15</c:v>
              </c:pt>
              <c:pt idx="454">
                <c:v>14</c:v>
              </c:pt>
              <c:pt idx="455">
                <c:v>14</c:v>
              </c:pt>
              <c:pt idx="456">
                <c:v>12</c:v>
              </c:pt>
              <c:pt idx="457">
                <c:v>12</c:v>
              </c:pt>
              <c:pt idx="458">
                <c:v>14</c:v>
              </c:pt>
              <c:pt idx="459">
                <c:v>14</c:v>
              </c:pt>
              <c:pt idx="460">
                <c:v>17</c:v>
              </c:pt>
              <c:pt idx="461">
                <c:v>16</c:v>
              </c:pt>
              <c:pt idx="462">
                <c:v>16</c:v>
              </c:pt>
              <c:pt idx="463">
                <c:v>13</c:v>
              </c:pt>
              <c:pt idx="464">
                <c:v>10</c:v>
              </c:pt>
              <c:pt idx="465">
                <c:v>14</c:v>
              </c:pt>
              <c:pt idx="466">
                <c:v>14</c:v>
              </c:pt>
              <c:pt idx="467">
                <c:v>13</c:v>
              </c:pt>
              <c:pt idx="468">
                <c:v>16</c:v>
              </c:pt>
              <c:pt idx="469">
                <c:v>14</c:v>
              </c:pt>
              <c:pt idx="470">
                <c:v>14</c:v>
              </c:pt>
              <c:pt idx="471">
                <c:v>3</c:v>
              </c:pt>
              <c:pt idx="472">
                <c:v>20</c:v>
              </c:pt>
              <c:pt idx="473">
                <c:v>20</c:v>
              </c:pt>
              <c:pt idx="474">
                <c:v>8</c:v>
              </c:pt>
              <c:pt idx="475">
                <c:v>18</c:v>
              </c:pt>
              <c:pt idx="476">
                <c:v>14</c:v>
              </c:pt>
              <c:pt idx="477">
                <c:v>14</c:v>
              </c:pt>
              <c:pt idx="478">
                <c:v>12</c:v>
              </c:pt>
              <c:pt idx="479">
                <c:v>15</c:v>
              </c:pt>
              <c:pt idx="480">
                <c:v>15</c:v>
              </c:pt>
              <c:pt idx="481">
                <c:v>16</c:v>
              </c:pt>
              <c:pt idx="482">
                <c:v>18</c:v>
              </c:pt>
              <c:pt idx="483">
                <c:v>18</c:v>
              </c:pt>
              <c:pt idx="484">
                <c:v>16</c:v>
              </c:pt>
              <c:pt idx="485">
                <c:v>12</c:v>
              </c:pt>
              <c:pt idx="486">
                <c:v>17</c:v>
              </c:pt>
              <c:pt idx="487">
                <c:v>25</c:v>
              </c:pt>
              <c:pt idx="488">
                <c:v>18</c:v>
              </c:pt>
              <c:pt idx="489">
                <c:v>22</c:v>
              </c:pt>
              <c:pt idx="490">
                <c:v>6</c:v>
              </c:pt>
              <c:pt idx="491">
                <c:v>6</c:v>
              </c:pt>
              <c:pt idx="492">
                <c:v>16</c:v>
              </c:pt>
              <c:pt idx="493">
                <c:v>16</c:v>
              </c:pt>
              <c:pt idx="494">
                <c:v>16</c:v>
              </c:pt>
              <c:pt idx="495">
                <c:v>16</c:v>
              </c:pt>
              <c:pt idx="496">
                <c:v>4</c:v>
              </c:pt>
              <c:pt idx="497">
                <c:v>4</c:v>
              </c:pt>
              <c:pt idx="498">
                <c:v>15</c:v>
              </c:pt>
              <c:pt idx="499">
                <c:v>14</c:v>
              </c:pt>
              <c:pt idx="500">
                <c:v>21</c:v>
              </c:pt>
              <c:pt idx="501">
                <c:v>10</c:v>
              </c:pt>
              <c:pt idx="502">
                <c:v>15</c:v>
              </c:pt>
              <c:pt idx="503">
                <c:v>11</c:v>
              </c:pt>
              <c:pt idx="504">
                <c:v>11</c:v>
              </c:pt>
              <c:pt idx="505">
                <c:v>29</c:v>
              </c:pt>
              <c:pt idx="506">
                <c:v>14</c:v>
              </c:pt>
              <c:pt idx="507">
                <c:v>10</c:v>
              </c:pt>
              <c:pt idx="508">
                <c:v>18</c:v>
              </c:pt>
              <c:pt idx="509">
                <c:v>23</c:v>
              </c:pt>
              <c:pt idx="510">
                <c:v>23</c:v>
              </c:pt>
              <c:pt idx="511">
                <c:v>17</c:v>
              </c:pt>
              <c:pt idx="512">
                <c:v>17</c:v>
              </c:pt>
              <c:pt idx="513">
                <c:v>17</c:v>
              </c:pt>
              <c:pt idx="514">
                <c:v>10</c:v>
              </c:pt>
              <c:pt idx="515">
                <c:v>10</c:v>
              </c:pt>
              <c:pt idx="516">
                <c:v>14</c:v>
              </c:pt>
              <c:pt idx="517">
                <c:v>14</c:v>
              </c:pt>
              <c:pt idx="518">
                <c:v>8</c:v>
              </c:pt>
              <c:pt idx="519">
                <c:v>16</c:v>
              </c:pt>
              <c:pt idx="520">
                <c:v>16</c:v>
              </c:pt>
              <c:pt idx="521">
                <c:v>16</c:v>
              </c:pt>
              <c:pt idx="522">
                <c:v>12</c:v>
              </c:pt>
              <c:pt idx="523">
                <c:v>12</c:v>
              </c:pt>
              <c:pt idx="524">
                <c:v>4</c:v>
              </c:pt>
              <c:pt idx="525">
                <c:v>4</c:v>
              </c:pt>
              <c:pt idx="526">
                <c:v>16</c:v>
              </c:pt>
              <c:pt idx="527">
                <c:v>16</c:v>
              </c:pt>
              <c:pt idx="528">
                <c:v>16</c:v>
              </c:pt>
              <c:pt idx="529">
                <c:v>22</c:v>
              </c:pt>
              <c:pt idx="530">
                <c:v>20</c:v>
              </c:pt>
              <c:pt idx="531">
                <c:v>12</c:v>
              </c:pt>
              <c:pt idx="532">
                <c:v>12</c:v>
              </c:pt>
              <c:pt idx="533">
                <c:v>12</c:v>
              </c:pt>
              <c:pt idx="534">
                <c:v>12</c:v>
              </c:pt>
              <c:pt idx="535">
                <c:v>20</c:v>
              </c:pt>
              <c:pt idx="536">
                <c:v>20</c:v>
              </c:pt>
              <c:pt idx="537">
                <c:v>17</c:v>
              </c:pt>
              <c:pt idx="538">
                <c:v>17</c:v>
              </c:pt>
              <c:pt idx="539">
                <c:v>9</c:v>
              </c:pt>
              <c:pt idx="540">
                <c:v>11</c:v>
              </c:pt>
              <c:pt idx="541">
                <c:v>10</c:v>
              </c:pt>
              <c:pt idx="542">
                <c:v>10</c:v>
              </c:pt>
              <c:pt idx="543">
                <c:v>8</c:v>
              </c:pt>
              <c:pt idx="544">
                <c:v>8</c:v>
              </c:pt>
              <c:pt idx="545">
                <c:v>17</c:v>
              </c:pt>
              <c:pt idx="546">
                <c:v>20</c:v>
              </c:pt>
              <c:pt idx="547">
                <c:v>9</c:v>
              </c:pt>
              <c:pt idx="548">
                <c:v>9</c:v>
              </c:pt>
              <c:pt idx="549">
                <c:v>4</c:v>
              </c:pt>
              <c:pt idx="550">
                <c:v>4</c:v>
              </c:pt>
              <c:pt idx="551">
                <c:v>13</c:v>
              </c:pt>
              <c:pt idx="552">
                <c:v>13</c:v>
              </c:pt>
              <c:pt idx="553">
                <c:v>0</c:v>
              </c:pt>
              <c:pt idx="554">
                <c:v>0</c:v>
              </c:pt>
              <c:pt idx="555">
                <c:v>17</c:v>
              </c:pt>
              <c:pt idx="556">
                <c:v>15</c:v>
              </c:pt>
              <c:pt idx="557">
                <c:v>16</c:v>
              </c:pt>
              <c:pt idx="558">
                <c:v>16</c:v>
              </c:pt>
              <c:pt idx="559">
                <c:v>15</c:v>
              </c:pt>
              <c:pt idx="560">
                <c:v>16</c:v>
              </c:pt>
              <c:pt idx="561">
                <c:v>13</c:v>
              </c:pt>
              <c:pt idx="562">
                <c:v>8</c:v>
              </c:pt>
              <c:pt idx="563">
                <c:v>8</c:v>
              </c:pt>
              <c:pt idx="564">
                <c:v>20</c:v>
              </c:pt>
              <c:pt idx="565">
                <c:v>11</c:v>
              </c:pt>
              <c:pt idx="566">
                <c:v>16</c:v>
              </c:pt>
              <c:pt idx="567">
                <c:v>16</c:v>
              </c:pt>
              <c:pt idx="568">
                <c:v>15</c:v>
              </c:pt>
              <c:pt idx="569">
                <c:v>15</c:v>
              </c:pt>
              <c:pt idx="570">
                <c:v>0</c:v>
              </c:pt>
              <c:pt idx="571">
                <c:v>0</c:v>
              </c:pt>
              <c:pt idx="572">
                <c:v>7</c:v>
              </c:pt>
              <c:pt idx="573">
                <c:v>15</c:v>
              </c:pt>
              <c:pt idx="574">
                <c:v>18</c:v>
              </c:pt>
              <c:pt idx="575">
                <c:v>18</c:v>
              </c:pt>
              <c:pt idx="576">
                <c:v>22</c:v>
              </c:pt>
              <c:pt idx="577">
                <c:v>6</c:v>
              </c:pt>
              <c:pt idx="578">
                <c:v>6</c:v>
              </c:pt>
              <c:pt idx="579">
                <c:v>19</c:v>
              </c:pt>
              <c:pt idx="580">
                <c:v>11</c:v>
              </c:pt>
              <c:pt idx="581">
                <c:v>20</c:v>
              </c:pt>
              <c:pt idx="582">
                <c:v>20</c:v>
              </c:pt>
              <c:pt idx="583">
                <c:v>16</c:v>
              </c:pt>
              <c:pt idx="584">
                <c:v>23</c:v>
              </c:pt>
              <c:pt idx="585">
                <c:v>23</c:v>
              </c:pt>
              <c:pt idx="586">
                <c:v>10</c:v>
              </c:pt>
              <c:pt idx="587">
                <c:v>10</c:v>
              </c:pt>
              <c:pt idx="588">
                <c:v>13</c:v>
              </c:pt>
              <c:pt idx="589">
                <c:v>16</c:v>
              </c:pt>
              <c:pt idx="590">
                <c:v>16</c:v>
              </c:pt>
              <c:pt idx="591">
                <c:v>15</c:v>
              </c:pt>
              <c:pt idx="592">
                <c:v>16</c:v>
              </c:pt>
              <c:pt idx="593">
                <c:v>16</c:v>
              </c:pt>
              <c:pt idx="594">
                <c:v>15</c:v>
              </c:pt>
              <c:pt idx="595">
                <c:v>15</c:v>
              </c:pt>
              <c:pt idx="596">
                <c:v>10</c:v>
              </c:pt>
              <c:pt idx="597">
                <c:v>16</c:v>
              </c:pt>
              <c:pt idx="598">
                <c:v>10</c:v>
              </c:pt>
              <c:pt idx="599">
                <c:v>10</c:v>
              </c:pt>
            </c:numLit>
          </c:xVal>
          <c:yVal>
            <c:numLit>
              <c:formatCode>General</c:formatCode>
              <c:ptCount val="6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2</c:v>
              </c:pt>
              <c:pt idx="140">
                <c:v>2</c:v>
              </c:pt>
              <c:pt idx="141">
                <c:v>2</c:v>
              </c:pt>
              <c:pt idx="142">
                <c:v>2</c:v>
              </c:pt>
              <c:pt idx="143">
                <c:v>2</c:v>
              </c:pt>
              <c:pt idx="144">
                <c:v>2</c:v>
              </c:pt>
              <c:pt idx="145">
                <c:v>3</c:v>
              </c:pt>
              <c:pt idx="146">
                <c:v>3</c:v>
              </c:pt>
              <c:pt idx="147">
                <c:v>3</c:v>
              </c:pt>
              <c:pt idx="148">
                <c:v>3</c:v>
              </c:pt>
              <c:pt idx="149">
                <c:v>3</c:v>
              </c:pt>
              <c:pt idx="150">
                <c:v>3</c:v>
              </c:pt>
              <c:pt idx="151">
                <c:v>3</c:v>
              </c:pt>
              <c:pt idx="152">
                <c:v>4</c:v>
              </c:pt>
              <c:pt idx="153">
                <c:v>4</c:v>
              </c:pt>
              <c:pt idx="154">
                <c:v>4</c:v>
              </c:pt>
              <c:pt idx="155">
                <c:v>4</c:v>
              </c:pt>
              <c:pt idx="156">
                <c:v>4</c:v>
              </c:pt>
              <c:pt idx="157">
                <c:v>4</c:v>
              </c:pt>
              <c:pt idx="158">
                <c:v>4</c:v>
              </c:pt>
              <c:pt idx="159">
                <c:v>4</c:v>
              </c:pt>
              <c:pt idx="160">
                <c:v>5</c:v>
              </c:pt>
              <c:pt idx="161">
                <c:v>5</c:v>
              </c:pt>
              <c:pt idx="162">
                <c:v>5</c:v>
              </c:pt>
              <c:pt idx="163">
                <c:v>5</c:v>
              </c:pt>
              <c:pt idx="164">
                <c:v>5</c:v>
              </c:pt>
              <c:pt idx="165">
                <c:v>5</c:v>
              </c:pt>
              <c:pt idx="166">
                <c:v>5</c:v>
              </c:pt>
              <c:pt idx="167">
                <c:v>5</c:v>
              </c:pt>
              <c:pt idx="168">
                <c:v>6</c:v>
              </c:pt>
              <c:pt idx="169">
                <c:v>6</c:v>
              </c:pt>
              <c:pt idx="170">
                <c:v>6</c:v>
              </c:pt>
              <c:pt idx="171">
                <c:v>6</c:v>
              </c:pt>
              <c:pt idx="172">
                <c:v>7</c:v>
              </c:pt>
              <c:pt idx="173">
                <c:v>7</c:v>
              </c:pt>
              <c:pt idx="174">
                <c:v>7</c:v>
              </c:pt>
              <c:pt idx="175">
                <c:v>7</c:v>
              </c:pt>
              <c:pt idx="176">
                <c:v>8</c:v>
              </c:pt>
              <c:pt idx="177">
                <c:v>8</c:v>
              </c:pt>
              <c:pt idx="178">
                <c:v>8</c:v>
              </c:pt>
              <c:pt idx="179">
                <c:v>8</c:v>
              </c:pt>
              <c:pt idx="180">
                <c:v>8</c:v>
              </c:pt>
              <c:pt idx="181">
                <c:v>8</c:v>
              </c:pt>
              <c:pt idx="182">
                <c:v>8</c:v>
              </c:pt>
              <c:pt idx="183">
                <c:v>8</c:v>
              </c:pt>
              <c:pt idx="184">
                <c:v>9</c:v>
              </c:pt>
              <c:pt idx="185">
                <c:v>9</c:v>
              </c:pt>
              <c:pt idx="186">
                <c:v>9</c:v>
              </c:pt>
              <c:pt idx="187">
                <c:v>9</c:v>
              </c:pt>
              <c:pt idx="188">
                <c:v>10</c:v>
              </c:pt>
              <c:pt idx="189">
                <c:v>10</c:v>
              </c:pt>
              <c:pt idx="190">
                <c:v>10</c:v>
              </c:pt>
              <c:pt idx="191">
                <c:v>10</c:v>
              </c:pt>
              <c:pt idx="192">
                <c:v>10</c:v>
              </c:pt>
              <c:pt idx="193">
                <c:v>10</c:v>
              </c:pt>
              <c:pt idx="194">
                <c:v>10</c:v>
              </c:pt>
              <c:pt idx="195">
                <c:v>10</c:v>
              </c:pt>
              <c:pt idx="196">
                <c:v>10</c:v>
              </c:pt>
              <c:pt idx="197">
                <c:v>10</c:v>
              </c:pt>
              <c:pt idx="198">
                <c:v>10</c:v>
              </c:pt>
              <c:pt idx="199">
                <c:v>11</c:v>
              </c:pt>
              <c:pt idx="200">
                <c:v>11</c:v>
              </c:pt>
              <c:pt idx="201">
                <c:v>11</c:v>
              </c:pt>
              <c:pt idx="202">
                <c:v>12</c:v>
              </c:pt>
              <c:pt idx="203">
                <c:v>12</c:v>
              </c:pt>
              <c:pt idx="204">
                <c:v>12</c:v>
              </c:pt>
              <c:pt idx="205">
                <c:v>12</c:v>
              </c:pt>
              <c:pt idx="206">
                <c:v>12</c:v>
              </c:pt>
              <c:pt idx="207">
                <c:v>12</c:v>
              </c:pt>
              <c:pt idx="208">
                <c:v>13</c:v>
              </c:pt>
              <c:pt idx="209">
                <c:v>13</c:v>
              </c:pt>
              <c:pt idx="210">
                <c:v>13</c:v>
              </c:pt>
              <c:pt idx="211">
                <c:v>14</c:v>
              </c:pt>
              <c:pt idx="212">
                <c:v>14</c:v>
              </c:pt>
              <c:pt idx="213">
                <c:v>14</c:v>
              </c:pt>
              <c:pt idx="214">
                <c:v>14</c:v>
              </c:pt>
              <c:pt idx="215">
                <c:v>14</c:v>
              </c:pt>
              <c:pt idx="216">
                <c:v>14</c:v>
              </c:pt>
              <c:pt idx="217">
                <c:v>14</c:v>
              </c:pt>
              <c:pt idx="218">
                <c:v>14</c:v>
              </c:pt>
              <c:pt idx="219">
                <c:v>14</c:v>
              </c:pt>
              <c:pt idx="220">
                <c:v>14</c:v>
              </c:pt>
              <c:pt idx="221">
                <c:v>16</c:v>
              </c:pt>
              <c:pt idx="222">
                <c:v>16</c:v>
              </c:pt>
              <c:pt idx="223">
                <c:v>16</c:v>
              </c:pt>
              <c:pt idx="224">
                <c:v>16</c:v>
              </c:pt>
              <c:pt idx="225">
                <c:v>16</c:v>
              </c:pt>
              <c:pt idx="226">
                <c:v>16</c:v>
              </c:pt>
              <c:pt idx="227">
                <c:v>16</c:v>
              </c:pt>
              <c:pt idx="228">
                <c:v>16</c:v>
              </c:pt>
              <c:pt idx="229">
                <c:v>17</c:v>
              </c:pt>
              <c:pt idx="230">
                <c:v>17</c:v>
              </c:pt>
              <c:pt idx="231">
                <c:v>18</c:v>
              </c:pt>
              <c:pt idx="232">
                <c:v>18</c:v>
              </c:pt>
              <c:pt idx="233">
                <c:v>18</c:v>
              </c:pt>
              <c:pt idx="234">
                <c:v>18</c:v>
              </c:pt>
              <c:pt idx="235">
                <c:v>18</c:v>
              </c:pt>
              <c:pt idx="236">
                <c:v>18</c:v>
              </c:pt>
              <c:pt idx="237">
                <c:v>19</c:v>
              </c:pt>
              <c:pt idx="238">
                <c:v>19</c:v>
              </c:pt>
              <c:pt idx="239">
                <c:v>20</c:v>
              </c:pt>
              <c:pt idx="240">
                <c:v>20</c:v>
              </c:pt>
              <c:pt idx="241">
                <c:v>20</c:v>
              </c:pt>
              <c:pt idx="242">
                <c:v>20</c:v>
              </c:pt>
              <c:pt idx="243">
                <c:v>20</c:v>
              </c:pt>
              <c:pt idx="244">
                <c:v>20</c:v>
              </c:pt>
              <c:pt idx="245">
                <c:v>20</c:v>
              </c:pt>
              <c:pt idx="246">
                <c:v>20</c:v>
              </c:pt>
              <c:pt idx="247">
                <c:v>20</c:v>
              </c:pt>
              <c:pt idx="248">
                <c:v>20</c:v>
              </c:pt>
              <c:pt idx="249">
                <c:v>20</c:v>
              </c:pt>
              <c:pt idx="250">
                <c:v>20</c:v>
              </c:pt>
              <c:pt idx="251">
                <c:v>21</c:v>
              </c:pt>
              <c:pt idx="252">
                <c:v>21</c:v>
              </c:pt>
              <c:pt idx="253">
                <c:v>21</c:v>
              </c:pt>
              <c:pt idx="254">
                <c:v>21</c:v>
              </c:pt>
              <c:pt idx="255">
                <c:v>22</c:v>
              </c:pt>
              <c:pt idx="256">
                <c:v>22</c:v>
              </c:pt>
              <c:pt idx="257">
                <c:v>22</c:v>
              </c:pt>
              <c:pt idx="258">
                <c:v>22</c:v>
              </c:pt>
              <c:pt idx="259">
                <c:v>22</c:v>
              </c:pt>
              <c:pt idx="260">
                <c:v>23</c:v>
              </c:pt>
              <c:pt idx="261">
                <c:v>23</c:v>
              </c:pt>
              <c:pt idx="262">
                <c:v>23</c:v>
              </c:pt>
              <c:pt idx="263">
                <c:v>23</c:v>
              </c:pt>
              <c:pt idx="264">
                <c:v>24</c:v>
              </c:pt>
              <c:pt idx="265">
                <c:v>24</c:v>
              </c:pt>
              <c:pt idx="266">
                <c:v>24</c:v>
              </c:pt>
              <c:pt idx="267">
                <c:v>24</c:v>
              </c:pt>
              <c:pt idx="268">
                <c:v>25</c:v>
              </c:pt>
              <c:pt idx="269">
                <c:v>25</c:v>
              </c:pt>
              <c:pt idx="270">
                <c:v>25</c:v>
              </c:pt>
              <c:pt idx="271">
                <c:v>25</c:v>
              </c:pt>
              <c:pt idx="272">
                <c:v>25</c:v>
              </c:pt>
              <c:pt idx="273">
                <c:v>25</c:v>
              </c:pt>
              <c:pt idx="274">
                <c:v>25</c:v>
              </c:pt>
              <c:pt idx="275">
                <c:v>26</c:v>
              </c:pt>
              <c:pt idx="276">
                <c:v>26</c:v>
              </c:pt>
              <c:pt idx="277">
                <c:v>26</c:v>
              </c:pt>
              <c:pt idx="278">
                <c:v>26</c:v>
              </c:pt>
              <c:pt idx="279">
                <c:v>27</c:v>
              </c:pt>
              <c:pt idx="280">
                <c:v>27</c:v>
              </c:pt>
              <c:pt idx="281">
                <c:v>27</c:v>
              </c:pt>
              <c:pt idx="282">
                <c:v>27</c:v>
              </c:pt>
              <c:pt idx="283">
                <c:v>27</c:v>
              </c:pt>
              <c:pt idx="284">
                <c:v>27</c:v>
              </c:pt>
              <c:pt idx="285">
                <c:v>28</c:v>
              </c:pt>
              <c:pt idx="286">
                <c:v>28</c:v>
              </c:pt>
              <c:pt idx="287">
                <c:v>28</c:v>
              </c:pt>
              <c:pt idx="288">
                <c:v>28</c:v>
              </c:pt>
              <c:pt idx="289">
                <c:v>28</c:v>
              </c:pt>
              <c:pt idx="290">
                <c:v>29</c:v>
              </c:pt>
              <c:pt idx="291">
                <c:v>29</c:v>
              </c:pt>
              <c:pt idx="292">
                <c:v>30</c:v>
              </c:pt>
              <c:pt idx="293">
                <c:v>30</c:v>
              </c:pt>
              <c:pt idx="294">
                <c:v>30</c:v>
              </c:pt>
              <c:pt idx="295">
                <c:v>30</c:v>
              </c:pt>
              <c:pt idx="296">
                <c:v>30</c:v>
              </c:pt>
              <c:pt idx="297">
                <c:v>30</c:v>
              </c:pt>
              <c:pt idx="298">
                <c:v>30</c:v>
              </c:pt>
              <c:pt idx="299">
                <c:v>31</c:v>
              </c:pt>
              <c:pt idx="300">
                <c:v>31</c:v>
              </c:pt>
              <c:pt idx="301">
                <c:v>31</c:v>
              </c:pt>
              <c:pt idx="302">
                <c:v>31</c:v>
              </c:pt>
              <c:pt idx="303">
                <c:v>31</c:v>
              </c:pt>
              <c:pt idx="304">
                <c:v>32</c:v>
              </c:pt>
              <c:pt idx="305">
                <c:v>32</c:v>
              </c:pt>
              <c:pt idx="306">
                <c:v>32</c:v>
              </c:pt>
              <c:pt idx="307">
                <c:v>32</c:v>
              </c:pt>
              <c:pt idx="308">
                <c:v>32</c:v>
              </c:pt>
              <c:pt idx="309">
                <c:v>33</c:v>
              </c:pt>
              <c:pt idx="310">
                <c:v>33</c:v>
              </c:pt>
              <c:pt idx="311">
                <c:v>33</c:v>
              </c:pt>
              <c:pt idx="312">
                <c:v>33</c:v>
              </c:pt>
              <c:pt idx="313">
                <c:v>33</c:v>
              </c:pt>
              <c:pt idx="314">
                <c:v>33</c:v>
              </c:pt>
              <c:pt idx="315">
                <c:v>34</c:v>
              </c:pt>
              <c:pt idx="316">
                <c:v>34</c:v>
              </c:pt>
              <c:pt idx="317">
                <c:v>34</c:v>
              </c:pt>
              <c:pt idx="318">
                <c:v>34</c:v>
              </c:pt>
              <c:pt idx="319">
                <c:v>35</c:v>
              </c:pt>
              <c:pt idx="320">
                <c:v>35</c:v>
              </c:pt>
              <c:pt idx="321">
                <c:v>35</c:v>
              </c:pt>
              <c:pt idx="322">
                <c:v>35</c:v>
              </c:pt>
              <c:pt idx="323">
                <c:v>35</c:v>
              </c:pt>
              <c:pt idx="324">
                <c:v>35</c:v>
              </c:pt>
              <c:pt idx="325">
                <c:v>35</c:v>
              </c:pt>
              <c:pt idx="326">
                <c:v>35</c:v>
              </c:pt>
              <c:pt idx="327">
                <c:v>35</c:v>
              </c:pt>
              <c:pt idx="328">
                <c:v>35</c:v>
              </c:pt>
              <c:pt idx="329">
                <c:v>35</c:v>
              </c:pt>
              <c:pt idx="330">
                <c:v>35</c:v>
              </c:pt>
              <c:pt idx="331">
                <c:v>35</c:v>
              </c:pt>
              <c:pt idx="332">
                <c:v>36</c:v>
              </c:pt>
              <c:pt idx="333">
                <c:v>36</c:v>
              </c:pt>
              <c:pt idx="334">
                <c:v>36</c:v>
              </c:pt>
              <c:pt idx="335">
                <c:v>36</c:v>
              </c:pt>
              <c:pt idx="336">
                <c:v>36</c:v>
              </c:pt>
              <c:pt idx="337">
                <c:v>37</c:v>
              </c:pt>
              <c:pt idx="338">
                <c:v>37</c:v>
              </c:pt>
              <c:pt idx="339">
                <c:v>37</c:v>
              </c:pt>
              <c:pt idx="340">
                <c:v>37</c:v>
              </c:pt>
              <c:pt idx="341">
                <c:v>37</c:v>
              </c:pt>
              <c:pt idx="342">
                <c:v>37</c:v>
              </c:pt>
              <c:pt idx="343">
                <c:v>37</c:v>
              </c:pt>
              <c:pt idx="344">
                <c:v>37</c:v>
              </c:pt>
              <c:pt idx="345">
                <c:v>37</c:v>
              </c:pt>
              <c:pt idx="346">
                <c:v>37</c:v>
              </c:pt>
              <c:pt idx="347">
                <c:v>37</c:v>
              </c:pt>
              <c:pt idx="348">
                <c:v>38</c:v>
              </c:pt>
              <c:pt idx="349">
                <c:v>38</c:v>
              </c:pt>
              <c:pt idx="350">
                <c:v>38</c:v>
              </c:pt>
              <c:pt idx="351">
                <c:v>38</c:v>
              </c:pt>
              <c:pt idx="352">
                <c:v>38</c:v>
              </c:pt>
              <c:pt idx="353">
                <c:v>38</c:v>
              </c:pt>
              <c:pt idx="354">
                <c:v>38</c:v>
              </c:pt>
              <c:pt idx="355">
                <c:v>39</c:v>
              </c:pt>
              <c:pt idx="356">
                <c:v>39</c:v>
              </c:pt>
              <c:pt idx="357">
                <c:v>39</c:v>
              </c:pt>
              <c:pt idx="358">
                <c:v>39</c:v>
              </c:pt>
              <c:pt idx="359">
                <c:v>40</c:v>
              </c:pt>
              <c:pt idx="360">
                <c:v>40</c:v>
              </c:pt>
              <c:pt idx="361">
                <c:v>40</c:v>
              </c:pt>
              <c:pt idx="362">
                <c:v>40</c:v>
              </c:pt>
              <c:pt idx="363">
                <c:v>40</c:v>
              </c:pt>
              <c:pt idx="364">
                <c:v>40</c:v>
              </c:pt>
              <c:pt idx="365">
                <c:v>40</c:v>
              </c:pt>
              <c:pt idx="366">
                <c:v>40</c:v>
              </c:pt>
              <c:pt idx="367">
                <c:v>40</c:v>
              </c:pt>
              <c:pt idx="368">
                <c:v>40</c:v>
              </c:pt>
              <c:pt idx="369">
                <c:v>40</c:v>
              </c:pt>
              <c:pt idx="370">
                <c:v>40</c:v>
              </c:pt>
              <c:pt idx="371">
                <c:v>40</c:v>
              </c:pt>
              <c:pt idx="372">
                <c:v>40</c:v>
              </c:pt>
              <c:pt idx="373">
                <c:v>40</c:v>
              </c:pt>
              <c:pt idx="374">
                <c:v>40</c:v>
              </c:pt>
              <c:pt idx="375">
                <c:v>41</c:v>
              </c:pt>
              <c:pt idx="376">
                <c:v>41</c:v>
              </c:pt>
              <c:pt idx="377">
                <c:v>41</c:v>
              </c:pt>
              <c:pt idx="378">
                <c:v>41</c:v>
              </c:pt>
              <c:pt idx="379">
                <c:v>41</c:v>
              </c:pt>
              <c:pt idx="380">
                <c:v>41</c:v>
              </c:pt>
              <c:pt idx="381">
                <c:v>41</c:v>
              </c:pt>
              <c:pt idx="382">
                <c:v>41</c:v>
              </c:pt>
              <c:pt idx="383">
                <c:v>41</c:v>
              </c:pt>
              <c:pt idx="384">
                <c:v>42</c:v>
              </c:pt>
              <c:pt idx="385">
                <c:v>42</c:v>
              </c:pt>
              <c:pt idx="386">
                <c:v>42</c:v>
              </c:pt>
              <c:pt idx="387">
                <c:v>42</c:v>
              </c:pt>
              <c:pt idx="388">
                <c:v>42</c:v>
              </c:pt>
              <c:pt idx="389">
                <c:v>43</c:v>
              </c:pt>
              <c:pt idx="390">
                <c:v>44</c:v>
              </c:pt>
              <c:pt idx="391">
                <c:v>44</c:v>
              </c:pt>
              <c:pt idx="392">
                <c:v>44</c:v>
              </c:pt>
              <c:pt idx="393">
                <c:v>44</c:v>
              </c:pt>
              <c:pt idx="394">
                <c:v>44</c:v>
              </c:pt>
              <c:pt idx="395">
                <c:v>44</c:v>
              </c:pt>
              <c:pt idx="396">
                <c:v>44</c:v>
              </c:pt>
              <c:pt idx="397">
                <c:v>44</c:v>
              </c:pt>
              <c:pt idx="398">
                <c:v>44</c:v>
              </c:pt>
              <c:pt idx="399">
                <c:v>44</c:v>
              </c:pt>
              <c:pt idx="400">
                <c:v>45</c:v>
              </c:pt>
              <c:pt idx="401">
                <c:v>45</c:v>
              </c:pt>
              <c:pt idx="402">
                <c:v>45</c:v>
              </c:pt>
              <c:pt idx="403">
                <c:v>45</c:v>
              </c:pt>
              <c:pt idx="404">
                <c:v>45</c:v>
              </c:pt>
              <c:pt idx="405">
                <c:v>45</c:v>
              </c:pt>
              <c:pt idx="406">
                <c:v>45</c:v>
              </c:pt>
              <c:pt idx="407">
                <c:v>45</c:v>
              </c:pt>
              <c:pt idx="408">
                <c:v>45</c:v>
              </c:pt>
              <c:pt idx="409">
                <c:v>45</c:v>
              </c:pt>
              <c:pt idx="410">
                <c:v>45</c:v>
              </c:pt>
              <c:pt idx="411">
                <c:v>45</c:v>
              </c:pt>
              <c:pt idx="412">
                <c:v>45</c:v>
              </c:pt>
              <c:pt idx="413">
                <c:v>46</c:v>
              </c:pt>
              <c:pt idx="414">
                <c:v>46</c:v>
              </c:pt>
              <c:pt idx="415">
                <c:v>46</c:v>
              </c:pt>
              <c:pt idx="416">
                <c:v>46</c:v>
              </c:pt>
              <c:pt idx="417">
                <c:v>46</c:v>
              </c:pt>
              <c:pt idx="418">
                <c:v>46</c:v>
              </c:pt>
              <c:pt idx="419">
                <c:v>47</c:v>
              </c:pt>
              <c:pt idx="420">
                <c:v>47</c:v>
              </c:pt>
              <c:pt idx="421">
                <c:v>47</c:v>
              </c:pt>
              <c:pt idx="422">
                <c:v>47</c:v>
              </c:pt>
              <c:pt idx="423">
                <c:v>47</c:v>
              </c:pt>
              <c:pt idx="424">
                <c:v>47</c:v>
              </c:pt>
              <c:pt idx="425">
                <c:v>47</c:v>
              </c:pt>
              <c:pt idx="426">
                <c:v>47</c:v>
              </c:pt>
              <c:pt idx="427">
                <c:v>48</c:v>
              </c:pt>
              <c:pt idx="428">
                <c:v>49</c:v>
              </c:pt>
              <c:pt idx="429">
                <c:v>49</c:v>
              </c:pt>
              <c:pt idx="430">
                <c:v>49</c:v>
              </c:pt>
              <c:pt idx="431">
                <c:v>49</c:v>
              </c:pt>
              <c:pt idx="432">
                <c:v>49</c:v>
              </c:pt>
              <c:pt idx="433">
                <c:v>50</c:v>
              </c:pt>
              <c:pt idx="434">
                <c:v>50</c:v>
              </c:pt>
              <c:pt idx="435">
                <c:v>50</c:v>
              </c:pt>
              <c:pt idx="436">
                <c:v>50</c:v>
              </c:pt>
              <c:pt idx="437">
                <c:v>50</c:v>
              </c:pt>
              <c:pt idx="438">
                <c:v>50</c:v>
              </c:pt>
              <c:pt idx="439">
                <c:v>50</c:v>
              </c:pt>
              <c:pt idx="440">
                <c:v>51</c:v>
              </c:pt>
              <c:pt idx="441">
                <c:v>51</c:v>
              </c:pt>
              <c:pt idx="442">
                <c:v>51</c:v>
              </c:pt>
              <c:pt idx="443">
                <c:v>51</c:v>
              </c:pt>
              <c:pt idx="444">
                <c:v>51</c:v>
              </c:pt>
              <c:pt idx="445">
                <c:v>51</c:v>
              </c:pt>
              <c:pt idx="446">
                <c:v>51</c:v>
              </c:pt>
              <c:pt idx="447">
                <c:v>51</c:v>
              </c:pt>
              <c:pt idx="448">
                <c:v>52</c:v>
              </c:pt>
              <c:pt idx="449">
                <c:v>52</c:v>
              </c:pt>
              <c:pt idx="450">
                <c:v>52</c:v>
              </c:pt>
              <c:pt idx="451">
                <c:v>52</c:v>
              </c:pt>
              <c:pt idx="452">
                <c:v>52</c:v>
              </c:pt>
              <c:pt idx="453">
                <c:v>52</c:v>
              </c:pt>
              <c:pt idx="454">
                <c:v>53</c:v>
              </c:pt>
              <c:pt idx="455">
                <c:v>53</c:v>
              </c:pt>
              <c:pt idx="456">
                <c:v>53</c:v>
              </c:pt>
              <c:pt idx="457">
                <c:v>53</c:v>
              </c:pt>
              <c:pt idx="458">
                <c:v>53</c:v>
              </c:pt>
              <c:pt idx="459">
                <c:v>53</c:v>
              </c:pt>
              <c:pt idx="460">
                <c:v>53</c:v>
              </c:pt>
              <c:pt idx="461">
                <c:v>53</c:v>
              </c:pt>
              <c:pt idx="462">
                <c:v>53</c:v>
              </c:pt>
              <c:pt idx="463">
                <c:v>53</c:v>
              </c:pt>
              <c:pt idx="464">
                <c:v>54</c:v>
              </c:pt>
              <c:pt idx="465">
                <c:v>54</c:v>
              </c:pt>
              <c:pt idx="466">
                <c:v>54</c:v>
              </c:pt>
              <c:pt idx="467">
                <c:v>54</c:v>
              </c:pt>
              <c:pt idx="468">
                <c:v>54</c:v>
              </c:pt>
              <c:pt idx="469">
                <c:v>54</c:v>
              </c:pt>
              <c:pt idx="470">
                <c:v>54</c:v>
              </c:pt>
              <c:pt idx="471">
                <c:v>55</c:v>
              </c:pt>
              <c:pt idx="472">
                <c:v>55</c:v>
              </c:pt>
              <c:pt idx="473">
                <c:v>55</c:v>
              </c:pt>
              <c:pt idx="474">
                <c:v>55</c:v>
              </c:pt>
              <c:pt idx="475">
                <c:v>55</c:v>
              </c:pt>
              <c:pt idx="476">
                <c:v>55</c:v>
              </c:pt>
              <c:pt idx="477">
                <c:v>55</c:v>
              </c:pt>
              <c:pt idx="478">
                <c:v>55</c:v>
              </c:pt>
              <c:pt idx="479">
                <c:v>55</c:v>
              </c:pt>
              <c:pt idx="480">
                <c:v>55</c:v>
              </c:pt>
              <c:pt idx="481">
                <c:v>56</c:v>
              </c:pt>
              <c:pt idx="482">
                <c:v>56</c:v>
              </c:pt>
              <c:pt idx="483">
                <c:v>56</c:v>
              </c:pt>
              <c:pt idx="484">
                <c:v>56</c:v>
              </c:pt>
              <c:pt idx="485">
                <c:v>57</c:v>
              </c:pt>
              <c:pt idx="486">
                <c:v>57</c:v>
              </c:pt>
              <c:pt idx="487">
                <c:v>57</c:v>
              </c:pt>
              <c:pt idx="488">
                <c:v>58</c:v>
              </c:pt>
              <c:pt idx="489">
                <c:v>58</c:v>
              </c:pt>
              <c:pt idx="490">
                <c:v>58</c:v>
              </c:pt>
              <c:pt idx="491">
                <c:v>58</c:v>
              </c:pt>
              <c:pt idx="492">
                <c:v>58</c:v>
              </c:pt>
              <c:pt idx="493">
                <c:v>58</c:v>
              </c:pt>
              <c:pt idx="494">
                <c:v>58</c:v>
              </c:pt>
              <c:pt idx="495">
                <c:v>58</c:v>
              </c:pt>
              <c:pt idx="496">
                <c:v>59</c:v>
              </c:pt>
              <c:pt idx="497">
                <c:v>59</c:v>
              </c:pt>
              <c:pt idx="498">
                <c:v>59</c:v>
              </c:pt>
              <c:pt idx="499">
                <c:v>59</c:v>
              </c:pt>
              <c:pt idx="500">
                <c:v>59</c:v>
              </c:pt>
              <c:pt idx="501">
                <c:v>59</c:v>
              </c:pt>
              <c:pt idx="502">
                <c:v>59</c:v>
              </c:pt>
              <c:pt idx="503">
                <c:v>59</c:v>
              </c:pt>
              <c:pt idx="504">
                <c:v>59</c:v>
              </c:pt>
              <c:pt idx="505">
                <c:v>59</c:v>
              </c:pt>
              <c:pt idx="506">
                <c:v>60</c:v>
              </c:pt>
              <c:pt idx="507">
                <c:v>60</c:v>
              </c:pt>
              <c:pt idx="508">
                <c:v>60</c:v>
              </c:pt>
              <c:pt idx="509">
                <c:v>61</c:v>
              </c:pt>
              <c:pt idx="510">
                <c:v>61</c:v>
              </c:pt>
              <c:pt idx="511">
                <c:v>61</c:v>
              </c:pt>
              <c:pt idx="512">
                <c:v>61</c:v>
              </c:pt>
              <c:pt idx="513">
                <c:v>62</c:v>
              </c:pt>
              <c:pt idx="514">
                <c:v>62</c:v>
              </c:pt>
              <c:pt idx="515">
                <c:v>62</c:v>
              </c:pt>
              <c:pt idx="516">
                <c:v>62</c:v>
              </c:pt>
              <c:pt idx="517">
                <c:v>62</c:v>
              </c:pt>
              <c:pt idx="518">
                <c:v>63</c:v>
              </c:pt>
              <c:pt idx="519">
                <c:v>63</c:v>
              </c:pt>
              <c:pt idx="520">
                <c:v>63</c:v>
              </c:pt>
              <c:pt idx="521">
                <c:v>63</c:v>
              </c:pt>
              <c:pt idx="522">
                <c:v>63</c:v>
              </c:pt>
              <c:pt idx="523">
                <c:v>63</c:v>
              </c:pt>
              <c:pt idx="524">
                <c:v>63</c:v>
              </c:pt>
              <c:pt idx="525">
                <c:v>63</c:v>
              </c:pt>
              <c:pt idx="526">
                <c:v>64</c:v>
              </c:pt>
              <c:pt idx="527">
                <c:v>64</c:v>
              </c:pt>
              <c:pt idx="528">
                <c:v>64</c:v>
              </c:pt>
              <c:pt idx="529">
                <c:v>64</c:v>
              </c:pt>
              <c:pt idx="530">
                <c:v>65</c:v>
              </c:pt>
              <c:pt idx="531">
                <c:v>65</c:v>
              </c:pt>
              <c:pt idx="532">
                <c:v>65</c:v>
              </c:pt>
              <c:pt idx="533">
                <c:v>66</c:v>
              </c:pt>
              <c:pt idx="534">
                <c:v>66</c:v>
              </c:pt>
              <c:pt idx="535">
                <c:v>66</c:v>
              </c:pt>
              <c:pt idx="536">
                <c:v>66</c:v>
              </c:pt>
              <c:pt idx="537">
                <c:v>66</c:v>
              </c:pt>
              <c:pt idx="538">
                <c:v>66</c:v>
              </c:pt>
              <c:pt idx="539">
                <c:v>66</c:v>
              </c:pt>
              <c:pt idx="540">
                <c:v>66</c:v>
              </c:pt>
              <c:pt idx="541">
                <c:v>66</c:v>
              </c:pt>
              <c:pt idx="542">
                <c:v>66</c:v>
              </c:pt>
              <c:pt idx="543">
                <c:v>67</c:v>
              </c:pt>
              <c:pt idx="544">
                <c:v>67</c:v>
              </c:pt>
              <c:pt idx="545">
                <c:v>67</c:v>
              </c:pt>
              <c:pt idx="546">
                <c:v>68</c:v>
              </c:pt>
              <c:pt idx="547">
                <c:v>69</c:v>
              </c:pt>
              <c:pt idx="548">
                <c:v>69</c:v>
              </c:pt>
              <c:pt idx="549">
                <c:v>69</c:v>
              </c:pt>
              <c:pt idx="550">
                <c:v>69</c:v>
              </c:pt>
              <c:pt idx="551">
                <c:v>69</c:v>
              </c:pt>
              <c:pt idx="552">
                <c:v>69</c:v>
              </c:pt>
              <c:pt idx="553">
                <c:v>69</c:v>
              </c:pt>
              <c:pt idx="554">
                <c:v>69</c:v>
              </c:pt>
              <c:pt idx="555">
                <c:v>69</c:v>
              </c:pt>
              <c:pt idx="556">
                <c:v>70</c:v>
              </c:pt>
              <c:pt idx="557">
                <c:v>70</c:v>
              </c:pt>
              <c:pt idx="558">
                <c:v>70</c:v>
              </c:pt>
              <c:pt idx="559">
                <c:v>71</c:v>
              </c:pt>
              <c:pt idx="560">
                <c:v>72</c:v>
              </c:pt>
              <c:pt idx="561">
                <c:v>76</c:v>
              </c:pt>
              <c:pt idx="562">
                <c:v>76</c:v>
              </c:pt>
              <c:pt idx="563">
                <c:v>76</c:v>
              </c:pt>
              <c:pt idx="564">
                <c:v>77</c:v>
              </c:pt>
              <c:pt idx="565">
                <c:v>78</c:v>
              </c:pt>
              <c:pt idx="566">
                <c:v>78</c:v>
              </c:pt>
              <c:pt idx="567">
                <c:v>78</c:v>
              </c:pt>
              <c:pt idx="568">
                <c:v>78</c:v>
              </c:pt>
              <c:pt idx="569">
                <c:v>78</c:v>
              </c:pt>
              <c:pt idx="570">
                <c:v>79</c:v>
              </c:pt>
              <c:pt idx="571">
                <c:v>79</c:v>
              </c:pt>
              <c:pt idx="572">
                <c:v>79</c:v>
              </c:pt>
              <c:pt idx="573">
                <c:v>79</c:v>
              </c:pt>
              <c:pt idx="574">
                <c:v>80</c:v>
              </c:pt>
              <c:pt idx="575">
                <c:v>80</c:v>
              </c:pt>
              <c:pt idx="576">
                <c:v>80</c:v>
              </c:pt>
              <c:pt idx="577">
                <c:v>80</c:v>
              </c:pt>
              <c:pt idx="578">
                <c:v>80</c:v>
              </c:pt>
              <c:pt idx="579">
                <c:v>81</c:v>
              </c:pt>
              <c:pt idx="580">
                <c:v>83</c:v>
              </c:pt>
              <c:pt idx="581">
                <c:v>83</c:v>
              </c:pt>
              <c:pt idx="582">
                <c:v>83</c:v>
              </c:pt>
              <c:pt idx="583">
                <c:v>83</c:v>
              </c:pt>
              <c:pt idx="584">
                <c:v>83</c:v>
              </c:pt>
              <c:pt idx="585">
                <c:v>83</c:v>
              </c:pt>
              <c:pt idx="586">
                <c:v>84</c:v>
              </c:pt>
              <c:pt idx="587">
                <c:v>84</c:v>
              </c:pt>
              <c:pt idx="588">
                <c:v>85</c:v>
              </c:pt>
              <c:pt idx="589">
                <c:v>86</c:v>
              </c:pt>
              <c:pt idx="590">
                <c:v>86</c:v>
              </c:pt>
              <c:pt idx="591">
                <c:v>86</c:v>
              </c:pt>
              <c:pt idx="592">
                <c:v>88</c:v>
              </c:pt>
              <c:pt idx="593">
                <c:v>88</c:v>
              </c:pt>
              <c:pt idx="594">
                <c:v>88</c:v>
              </c:pt>
              <c:pt idx="595">
                <c:v>91</c:v>
              </c:pt>
              <c:pt idx="596">
                <c:v>91</c:v>
              </c:pt>
              <c:pt idx="597">
                <c:v>93</c:v>
              </c:pt>
              <c:pt idx="598">
                <c:v>100</c:v>
              </c:pt>
              <c:pt idx="599">
                <c:v>100</c:v>
              </c:pt>
            </c:numLit>
          </c:yVal>
          <c:smooth val="0"/>
          <c:extLst>
            <c:ext xmlns:c16="http://schemas.microsoft.com/office/drawing/2014/chart" uri="{C3380CC4-5D6E-409C-BE32-E72D297353CC}">
              <c16:uniqueId val="{00000001-6EC3-4D45-8F9C-1D500BADB0B1}"/>
            </c:ext>
          </c:extLst>
        </c:ser>
        <c:dLbls>
          <c:showLegendKey val="0"/>
          <c:showVal val="0"/>
          <c:showCatName val="0"/>
          <c:showSerName val="0"/>
          <c:showPercent val="0"/>
          <c:showBubbleSize val="0"/>
        </c:dLbls>
        <c:axId val="541954592"/>
        <c:axId val="541954264"/>
      </c:scatterChart>
      <c:valAx>
        <c:axId val="54195459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DSS_Scor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1954264"/>
        <c:crosses val="autoZero"/>
        <c:crossBetween val="midCat"/>
      </c:valAx>
      <c:valAx>
        <c:axId val="54195426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Internet addiction test scor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1954592"/>
        <c:crosses val="autoZero"/>
        <c:crossBetween val="midCat"/>
      </c:valAx>
      <c:spPr>
        <a:noFill/>
        <a:ln>
          <a:noFill/>
        </a:ln>
        <a:effectLst/>
      </c:spPr>
    </c:plotArea>
    <c:plotVisOnly val="1"/>
    <c:dispBlanksAs val="gap"/>
    <c:showDLblsOverMax val="0"/>
  </c:chart>
  <c:spPr>
    <a:solidFill>
      <a:schemeClr val="bg1"/>
    </a:solidFill>
    <a:ln w="9525" cap="flat" cmpd="sng" algn="ctr">
      <a:solidFill>
        <a:srgbClr val="C00000"/>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3E335-45AD-454E-89C5-D607380EA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2</TotalTime>
  <Pages>29</Pages>
  <Words>6486</Words>
  <Characters>3697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 Acc 101</cp:lastModifiedBy>
  <cp:revision>9</cp:revision>
  <dcterms:created xsi:type="dcterms:W3CDTF">2026-02-24T13:46:00Z</dcterms:created>
  <dcterms:modified xsi:type="dcterms:W3CDTF">2026-03-14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